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7659ED6B" w:rsidR="0025317E" w:rsidRPr="001C693C" w:rsidRDefault="003C23DB" w:rsidP="001C693C">
      <w:pPr>
        <w:spacing w:line="480" w:lineRule="auto"/>
        <w:jc w:val="center"/>
        <w:rPr>
          <w:rFonts w:ascii="Arial" w:hAnsi="Arial" w:cs="Arial"/>
          <w:b/>
          <w:sz w:val="28"/>
          <w:szCs w:val="28"/>
        </w:rPr>
      </w:pPr>
      <w:r w:rsidRPr="001C693C">
        <w:rPr>
          <w:rFonts w:ascii="Arial" w:hAnsi="Arial" w:cs="Arial"/>
          <w:b/>
          <w:sz w:val="28"/>
          <w:szCs w:val="28"/>
        </w:rPr>
        <w:t xml:space="preserve">Identification and </w:t>
      </w:r>
      <w:r w:rsidR="002F784A" w:rsidRPr="001C693C">
        <w:rPr>
          <w:rFonts w:ascii="Arial" w:hAnsi="Arial" w:cs="Arial"/>
          <w:b/>
          <w:sz w:val="28"/>
          <w:szCs w:val="28"/>
        </w:rPr>
        <w:t>Targeting</w:t>
      </w:r>
      <w:r w:rsidR="00247BCA" w:rsidRPr="001C693C">
        <w:rPr>
          <w:rFonts w:ascii="Arial" w:hAnsi="Arial" w:cs="Arial"/>
          <w:b/>
          <w:sz w:val="28"/>
          <w:szCs w:val="28"/>
        </w:rPr>
        <w:t xml:space="preserve"> of </w:t>
      </w:r>
      <w:r w:rsidR="006F1804" w:rsidRPr="001C693C">
        <w:rPr>
          <w:rFonts w:ascii="Arial" w:hAnsi="Arial" w:cs="Arial"/>
          <w:b/>
          <w:sz w:val="28"/>
          <w:szCs w:val="28"/>
        </w:rPr>
        <w:t xml:space="preserve">Cortical </w:t>
      </w:r>
      <w:r w:rsidR="00E93E66" w:rsidRPr="001C693C">
        <w:rPr>
          <w:rFonts w:ascii="Arial" w:hAnsi="Arial" w:cs="Arial"/>
          <w:b/>
          <w:sz w:val="28"/>
          <w:szCs w:val="28"/>
        </w:rPr>
        <w:t>Ensembles</w:t>
      </w:r>
      <w:r w:rsidRPr="001C693C">
        <w:rPr>
          <w:rFonts w:ascii="Arial" w:hAnsi="Arial" w:cs="Arial"/>
          <w:b/>
          <w:sz w:val="28"/>
          <w:szCs w:val="28"/>
        </w:rPr>
        <w:t xml:space="preserve"> with</w:t>
      </w:r>
      <w:r w:rsidR="00315E86" w:rsidRPr="001C693C">
        <w:rPr>
          <w:rFonts w:ascii="Arial" w:hAnsi="Arial" w:cs="Arial"/>
          <w:b/>
          <w:sz w:val="28"/>
          <w:szCs w:val="28"/>
        </w:rPr>
        <w:t xml:space="preserve"> </w:t>
      </w:r>
      <w:r w:rsidR="00C01C0F">
        <w:rPr>
          <w:rFonts w:ascii="Arial" w:hAnsi="Arial" w:cs="Arial"/>
          <w:b/>
          <w:sz w:val="28"/>
          <w:szCs w:val="28"/>
        </w:rPr>
        <w:t xml:space="preserve">Probabilistic </w:t>
      </w:r>
      <w:r w:rsidR="00315E86" w:rsidRPr="001C693C">
        <w:rPr>
          <w:rFonts w:ascii="Arial" w:hAnsi="Arial" w:cs="Arial"/>
          <w:b/>
          <w:sz w:val="28"/>
          <w:szCs w:val="28"/>
        </w:rPr>
        <w:t>Graphical</w:t>
      </w:r>
      <w:r w:rsidRPr="001C693C">
        <w:rPr>
          <w:rFonts w:ascii="Arial" w:hAnsi="Arial" w:cs="Arial"/>
          <w:b/>
          <w:sz w:val="28"/>
          <w:szCs w:val="28"/>
        </w:rPr>
        <w:t xml:space="preserve"> Models</w:t>
      </w:r>
    </w:p>
    <w:p w14:paraId="5F71FC3A" w14:textId="77777777" w:rsidR="00AF7391" w:rsidRDefault="00AF7391" w:rsidP="001C693C">
      <w:pPr>
        <w:spacing w:line="480" w:lineRule="auto"/>
        <w:jc w:val="center"/>
        <w:rPr>
          <w:rFonts w:ascii="Arial" w:hAnsi="Arial" w:cs="Arial"/>
        </w:rPr>
      </w:pPr>
    </w:p>
    <w:p w14:paraId="2AA769F4" w14:textId="01AC24F1" w:rsidR="009A329A" w:rsidRDefault="00044B3A" w:rsidP="001C693C">
      <w:pPr>
        <w:spacing w:line="480" w:lineRule="auto"/>
        <w:jc w:val="center"/>
        <w:rPr>
          <w:rFonts w:ascii="Arial" w:hAnsi="Arial" w:cs="Arial"/>
        </w:rPr>
      </w:pPr>
      <w:r>
        <w:rPr>
          <w:rFonts w:ascii="Arial" w:hAnsi="Arial" w:cs="Arial"/>
        </w:rPr>
        <w:t>Luis Carrillo-Reid</w:t>
      </w:r>
      <w:r w:rsidR="00AF7391" w:rsidRPr="001C693C">
        <w:rPr>
          <w:rFonts w:ascii="Arial" w:hAnsi="Arial" w:cs="Arial"/>
          <w:vertAlign w:val="superscript"/>
        </w:rPr>
        <w:t>1</w:t>
      </w:r>
      <w:r w:rsidR="00715BCB">
        <w:rPr>
          <w:rFonts w:ascii="Arial" w:hAnsi="Arial" w:cs="Arial"/>
          <w:vertAlign w:val="superscript"/>
        </w:rPr>
        <w:t>,2</w:t>
      </w:r>
      <w:r>
        <w:rPr>
          <w:rFonts w:ascii="Arial" w:hAnsi="Arial" w:cs="Arial"/>
        </w:rPr>
        <w:t>, Shuting Han</w:t>
      </w:r>
      <w:r w:rsidR="00AF7391" w:rsidRPr="003468EC">
        <w:rPr>
          <w:rFonts w:ascii="Arial" w:hAnsi="Arial" w:cs="Arial"/>
          <w:vertAlign w:val="superscript"/>
        </w:rPr>
        <w:t>1</w:t>
      </w:r>
      <w:r w:rsidR="00715BCB">
        <w:rPr>
          <w:rFonts w:ascii="Arial" w:hAnsi="Arial" w:cs="Arial"/>
          <w:vertAlign w:val="superscript"/>
        </w:rPr>
        <w:t>,2</w:t>
      </w:r>
      <w:r>
        <w:rPr>
          <w:rFonts w:ascii="Arial" w:hAnsi="Arial" w:cs="Arial"/>
        </w:rPr>
        <w:t xml:space="preserve">, Tony </w:t>
      </w:r>
      <w:r w:rsidR="00715BCB">
        <w:rPr>
          <w:rFonts w:ascii="Arial" w:hAnsi="Arial" w:cs="Arial"/>
        </w:rPr>
        <w:t>Jebara</w:t>
      </w:r>
      <w:r w:rsidR="00715BCB">
        <w:rPr>
          <w:rFonts w:ascii="Arial" w:hAnsi="Arial" w:cs="Arial"/>
          <w:vertAlign w:val="superscript"/>
        </w:rPr>
        <w:t>3</w:t>
      </w:r>
      <w:r w:rsidR="00715BCB">
        <w:rPr>
          <w:rFonts w:ascii="Arial" w:hAnsi="Arial" w:cs="Arial"/>
        </w:rPr>
        <w:t xml:space="preserve"> </w:t>
      </w:r>
      <w:r w:rsidR="00E93E66">
        <w:rPr>
          <w:rFonts w:ascii="Arial" w:hAnsi="Arial" w:cs="Arial"/>
        </w:rPr>
        <w:t xml:space="preserve">and </w:t>
      </w:r>
      <w:r>
        <w:rPr>
          <w:rFonts w:ascii="Arial" w:hAnsi="Arial" w:cs="Arial"/>
        </w:rPr>
        <w:t>Rafael Yust</w:t>
      </w:r>
      <w:r w:rsidR="009A329A">
        <w:rPr>
          <w:rFonts w:ascii="Arial" w:hAnsi="Arial" w:cs="Arial"/>
        </w:rPr>
        <w:t>e</w:t>
      </w:r>
      <w:r w:rsidR="00AF7391" w:rsidRPr="003468EC">
        <w:rPr>
          <w:rFonts w:ascii="Arial" w:hAnsi="Arial" w:cs="Arial"/>
          <w:vertAlign w:val="superscript"/>
        </w:rPr>
        <w:t>1</w:t>
      </w:r>
      <w:r w:rsidR="00715BCB">
        <w:rPr>
          <w:rFonts w:ascii="Arial" w:hAnsi="Arial" w:cs="Arial"/>
          <w:vertAlign w:val="superscript"/>
        </w:rPr>
        <w:t>,2</w:t>
      </w:r>
      <w:r w:rsidR="00AF7391">
        <w:rPr>
          <w:rFonts w:ascii="Arial" w:hAnsi="Arial" w:cs="Arial"/>
        </w:rPr>
        <w:t>.</w:t>
      </w:r>
    </w:p>
    <w:p w14:paraId="22DAE0EF" w14:textId="0A68820C" w:rsidR="00715BCB" w:rsidRDefault="00715BCB" w:rsidP="00DC79A1">
      <w:pPr>
        <w:spacing w:line="480" w:lineRule="auto"/>
        <w:rPr>
          <w:rFonts w:ascii="Arial" w:hAnsi="Arial" w:cs="Arial"/>
        </w:rPr>
      </w:pPr>
      <w:r w:rsidRPr="00DC79A1">
        <w:rPr>
          <w:rFonts w:ascii="Arial" w:hAnsi="Arial" w:cs="Arial"/>
          <w:vertAlign w:val="superscript"/>
        </w:rPr>
        <w:t>1</w:t>
      </w:r>
      <w:r>
        <w:rPr>
          <w:rFonts w:ascii="Arial" w:hAnsi="Arial" w:cs="Arial"/>
        </w:rPr>
        <w:t xml:space="preserve"> </w:t>
      </w:r>
      <w:r w:rsidR="00DD0BCF" w:rsidRPr="00BB60B4">
        <w:rPr>
          <w:rFonts w:ascii="Arial" w:hAnsi="Arial" w:cs="Arial"/>
        </w:rPr>
        <w:t>Depar</w:t>
      </w:r>
      <w:r w:rsidR="00576DCD">
        <w:rPr>
          <w:rFonts w:ascii="Arial" w:hAnsi="Arial" w:cs="Arial"/>
        </w:rPr>
        <w:t>tments of Biological Sciences</w:t>
      </w:r>
      <w:r>
        <w:rPr>
          <w:rFonts w:ascii="Arial" w:hAnsi="Arial" w:cs="Arial"/>
        </w:rPr>
        <w:t>, Columbia University, New York, NY 10027</w:t>
      </w:r>
      <w:r w:rsidR="0054167E">
        <w:rPr>
          <w:rFonts w:ascii="Arial" w:hAnsi="Arial" w:cs="Arial"/>
        </w:rPr>
        <w:t>, USA</w:t>
      </w:r>
    </w:p>
    <w:p w14:paraId="4CB0CFAC" w14:textId="6651C419" w:rsidR="00715BCB" w:rsidRDefault="00715BCB" w:rsidP="00715BCB">
      <w:pPr>
        <w:spacing w:line="480" w:lineRule="auto"/>
        <w:rPr>
          <w:rFonts w:ascii="Arial" w:hAnsi="Arial" w:cs="Arial"/>
        </w:rPr>
      </w:pPr>
      <w:r w:rsidRPr="00DC79A1">
        <w:rPr>
          <w:rFonts w:ascii="Arial" w:hAnsi="Arial" w:cs="Arial"/>
          <w:vertAlign w:val="superscript"/>
        </w:rPr>
        <w:t>2</w:t>
      </w:r>
      <w:r>
        <w:rPr>
          <w:rFonts w:ascii="Arial" w:hAnsi="Arial" w:cs="Arial"/>
        </w:rPr>
        <w:t xml:space="preserve"> </w:t>
      </w:r>
      <w:r w:rsidRPr="00BB60B4">
        <w:rPr>
          <w:rFonts w:ascii="Arial" w:hAnsi="Arial" w:cs="Arial"/>
        </w:rPr>
        <w:t>Neuro</w:t>
      </w:r>
      <w:r w:rsidR="002A255A">
        <w:rPr>
          <w:rFonts w:ascii="Arial" w:hAnsi="Arial" w:cs="Arial"/>
        </w:rPr>
        <w:t xml:space="preserve"> T</w:t>
      </w:r>
      <w:r w:rsidRPr="00BB60B4">
        <w:rPr>
          <w:rFonts w:ascii="Arial" w:hAnsi="Arial" w:cs="Arial"/>
        </w:rPr>
        <w:t>echnology Center,</w:t>
      </w:r>
      <w:r w:rsidRPr="00715BCB">
        <w:rPr>
          <w:rFonts w:ascii="Arial" w:hAnsi="Arial" w:cs="Arial"/>
        </w:rPr>
        <w:t xml:space="preserve"> </w:t>
      </w:r>
      <w:r>
        <w:rPr>
          <w:rFonts w:ascii="Arial" w:hAnsi="Arial" w:cs="Arial"/>
        </w:rPr>
        <w:t>Columbia University, New York, NY 10027</w:t>
      </w:r>
      <w:r w:rsidR="0054167E">
        <w:rPr>
          <w:rFonts w:ascii="Arial" w:hAnsi="Arial" w:cs="Arial"/>
        </w:rPr>
        <w:t>, USA</w:t>
      </w:r>
    </w:p>
    <w:p w14:paraId="42706694" w14:textId="5A8B1EEB" w:rsidR="00DD0BCF" w:rsidRDefault="00715BCB" w:rsidP="00DC79A1">
      <w:pPr>
        <w:spacing w:line="480" w:lineRule="auto"/>
        <w:rPr>
          <w:rFonts w:ascii="Arial" w:hAnsi="Arial" w:cs="Arial"/>
        </w:rPr>
      </w:pPr>
      <w:r>
        <w:rPr>
          <w:rFonts w:ascii="Arial" w:hAnsi="Arial" w:cs="Arial"/>
          <w:vertAlign w:val="superscript"/>
        </w:rPr>
        <w:t>3</w:t>
      </w:r>
      <w:r w:rsidR="00F967F9">
        <w:rPr>
          <w:rFonts w:ascii="Arial" w:hAnsi="Arial" w:cs="Arial"/>
        </w:rPr>
        <w:t xml:space="preserve"> </w:t>
      </w:r>
      <w:r w:rsidR="002F219F">
        <w:rPr>
          <w:rFonts w:ascii="Arial" w:hAnsi="Arial" w:cs="Arial"/>
        </w:rPr>
        <w:t xml:space="preserve">Department of </w:t>
      </w:r>
      <w:r w:rsidR="00576DCD">
        <w:rPr>
          <w:rFonts w:ascii="Arial" w:hAnsi="Arial" w:cs="Arial"/>
        </w:rPr>
        <w:t>Computer Science</w:t>
      </w:r>
      <w:r w:rsidR="00DD0BCF" w:rsidRPr="00BB60B4">
        <w:rPr>
          <w:rFonts w:ascii="Arial" w:hAnsi="Arial" w:cs="Arial"/>
        </w:rPr>
        <w:t>, Columbia University, New York, NY, 10027</w:t>
      </w:r>
      <w:r w:rsidR="0054167E">
        <w:rPr>
          <w:rFonts w:ascii="Arial" w:hAnsi="Arial" w:cs="Arial"/>
        </w:rPr>
        <w:t>, USA</w:t>
      </w:r>
    </w:p>
    <w:p w14:paraId="7C59CDAA" w14:textId="77777777" w:rsidR="00AF7391" w:rsidRPr="00BB60B4" w:rsidRDefault="00AF7391" w:rsidP="00DD0BCF">
      <w:pPr>
        <w:spacing w:line="480" w:lineRule="auto"/>
        <w:jc w:val="both"/>
        <w:rPr>
          <w:rFonts w:ascii="Arial" w:hAnsi="Arial" w:cs="Arial"/>
        </w:rPr>
      </w:pPr>
    </w:p>
    <w:p w14:paraId="6722A7C0" w14:textId="4204318D" w:rsidR="00DD0BCF" w:rsidRPr="00BB60B4" w:rsidRDefault="00DD0BCF" w:rsidP="001C693C">
      <w:pPr>
        <w:jc w:val="both"/>
        <w:rPr>
          <w:rFonts w:ascii="Arial" w:hAnsi="Arial" w:cs="Arial"/>
          <w:b/>
        </w:rPr>
      </w:pPr>
      <w:r w:rsidRPr="00BB60B4">
        <w:rPr>
          <w:rFonts w:ascii="Arial" w:hAnsi="Arial" w:cs="Arial"/>
          <w:b/>
        </w:rPr>
        <w:t>Corresponding author</w:t>
      </w:r>
      <w:r w:rsidR="0081619E">
        <w:rPr>
          <w:rFonts w:ascii="Arial" w:hAnsi="Arial" w:cs="Arial"/>
          <w:b/>
        </w:rPr>
        <w:t>s</w:t>
      </w:r>
      <w:r w:rsidRPr="00BB60B4">
        <w:rPr>
          <w:rFonts w:ascii="Arial" w:hAnsi="Arial" w:cs="Arial"/>
          <w:b/>
        </w:rPr>
        <w:t xml:space="preserve">: </w:t>
      </w:r>
    </w:p>
    <w:p w14:paraId="76A12FF7" w14:textId="105F1461" w:rsidR="0081619E" w:rsidRDefault="0081619E" w:rsidP="001C693C">
      <w:pPr>
        <w:jc w:val="both"/>
        <w:rPr>
          <w:rFonts w:ascii="Arial" w:hAnsi="Arial" w:cs="Arial"/>
        </w:rPr>
      </w:pPr>
      <w:r>
        <w:rPr>
          <w:rFonts w:ascii="Arial" w:hAnsi="Arial" w:cs="Arial"/>
        </w:rPr>
        <w:t>Luis Carrillo-Reid. Ph.D. lc2998@columbia.edu</w:t>
      </w:r>
    </w:p>
    <w:p w14:paraId="378A5348" w14:textId="4901A70A" w:rsidR="00DD0BCF" w:rsidRDefault="00DD0BCF" w:rsidP="001C693C">
      <w:pPr>
        <w:jc w:val="both"/>
        <w:rPr>
          <w:rFonts w:ascii="Arial" w:hAnsi="Arial" w:cs="Arial"/>
        </w:rPr>
      </w:pPr>
      <w:r w:rsidRPr="00BB60B4">
        <w:rPr>
          <w:rFonts w:ascii="Arial" w:hAnsi="Arial" w:cs="Arial"/>
        </w:rPr>
        <w:t xml:space="preserve">Rafael Yuste, M.D., Ph.D. </w:t>
      </w:r>
      <w:r w:rsidRPr="0081619E">
        <w:rPr>
          <w:rFonts w:ascii="Arial" w:hAnsi="Arial" w:cs="Arial"/>
        </w:rPr>
        <w:t>rafaelyuste@columbia.edu</w:t>
      </w:r>
    </w:p>
    <w:p w14:paraId="6AF172C2" w14:textId="0314E34F" w:rsidR="00AF7391" w:rsidRDefault="00DD0BCF" w:rsidP="001C693C">
      <w:pPr>
        <w:jc w:val="both"/>
        <w:rPr>
          <w:rFonts w:ascii="Arial" w:hAnsi="Arial" w:cs="Arial"/>
        </w:rPr>
      </w:pPr>
      <w:r w:rsidRPr="00BB60B4">
        <w:rPr>
          <w:rFonts w:ascii="Arial" w:hAnsi="Arial" w:cs="Arial"/>
        </w:rPr>
        <w:t>906 NWC Building 550 West 120 Street, Box 4822, New York, NY, 10027.</w:t>
      </w:r>
    </w:p>
    <w:p w14:paraId="4BCC6C0B" w14:textId="77777777" w:rsidR="00AF7391" w:rsidRPr="00BB60B4" w:rsidRDefault="00AF7391" w:rsidP="001C693C">
      <w:pPr>
        <w:jc w:val="both"/>
        <w:rPr>
          <w:rFonts w:ascii="Arial" w:hAnsi="Arial" w:cs="Arial"/>
        </w:rPr>
      </w:pPr>
    </w:p>
    <w:p w14:paraId="1C0B93C0" w14:textId="767B95FA" w:rsidR="00DD0BCF" w:rsidRDefault="00DD0BCF" w:rsidP="001C693C">
      <w:pPr>
        <w:jc w:val="both"/>
        <w:rPr>
          <w:rFonts w:ascii="Arial" w:hAnsi="Arial" w:cs="Arial"/>
        </w:rPr>
      </w:pPr>
      <w:r w:rsidRPr="00BB60B4">
        <w:rPr>
          <w:rFonts w:ascii="Arial" w:hAnsi="Arial" w:cs="Arial"/>
          <w:b/>
        </w:rPr>
        <w:t>Author Contributions:</w:t>
      </w:r>
      <w:r w:rsidRPr="00BB60B4">
        <w:rPr>
          <w:rFonts w:ascii="Arial" w:hAnsi="Arial" w:cs="Arial"/>
        </w:rPr>
        <w:t xml:space="preserve"> </w:t>
      </w:r>
      <w:r w:rsidR="00167911">
        <w:rPr>
          <w:rFonts w:ascii="Arial" w:hAnsi="Arial" w:cs="Arial"/>
        </w:rPr>
        <w:t xml:space="preserve">L.C.-R &amp; S.H. contributed equally to this work. </w:t>
      </w:r>
      <w:r w:rsidRPr="00BB60B4">
        <w:rPr>
          <w:rFonts w:ascii="Arial" w:hAnsi="Arial" w:cs="Arial"/>
        </w:rPr>
        <w:t>Conceptualization, L.C.-R; Methodology, L.C.-R.,</w:t>
      </w:r>
      <w:r w:rsidR="00A44E0C">
        <w:rPr>
          <w:rFonts w:ascii="Arial" w:hAnsi="Arial" w:cs="Arial"/>
        </w:rPr>
        <w:t xml:space="preserve"> </w:t>
      </w:r>
      <w:r>
        <w:rPr>
          <w:rFonts w:ascii="Arial" w:hAnsi="Arial" w:cs="Arial"/>
        </w:rPr>
        <w:t>S.H.</w:t>
      </w:r>
      <w:r w:rsidR="00F61192">
        <w:rPr>
          <w:rFonts w:ascii="Arial" w:hAnsi="Arial" w:cs="Arial"/>
        </w:rPr>
        <w:t xml:space="preserve"> &amp; </w:t>
      </w:r>
      <w:r>
        <w:rPr>
          <w:rFonts w:ascii="Arial" w:hAnsi="Arial" w:cs="Arial"/>
        </w:rPr>
        <w:t>T.J.</w:t>
      </w:r>
      <w:r w:rsidRPr="00BB60B4">
        <w:rPr>
          <w:rFonts w:ascii="Arial" w:hAnsi="Arial" w:cs="Arial"/>
        </w:rPr>
        <w:t xml:space="preserve">; </w:t>
      </w:r>
      <w:commentRangeStart w:id="0"/>
      <w:r w:rsidRPr="00BB60B4">
        <w:rPr>
          <w:rFonts w:ascii="Arial" w:hAnsi="Arial" w:cs="Arial"/>
        </w:rPr>
        <w:t>Investigation, L.C.-R.</w:t>
      </w:r>
      <w:commentRangeEnd w:id="0"/>
      <w:r w:rsidR="00F249B5">
        <w:rPr>
          <w:rStyle w:val="CommentReference"/>
        </w:rPr>
        <w:commentReference w:id="0"/>
      </w:r>
      <w:r w:rsidRPr="00BB60B4">
        <w:rPr>
          <w:rFonts w:ascii="Arial" w:hAnsi="Arial" w:cs="Arial"/>
        </w:rPr>
        <w:t>; Writing – Original Draft, L.C.-R.</w:t>
      </w:r>
      <w:r>
        <w:rPr>
          <w:rFonts w:ascii="Arial" w:hAnsi="Arial" w:cs="Arial"/>
        </w:rPr>
        <w:t xml:space="preserve"> &amp; S.H.</w:t>
      </w:r>
      <w:r w:rsidRPr="00BB60B4">
        <w:rPr>
          <w:rFonts w:ascii="Arial" w:hAnsi="Arial" w:cs="Arial"/>
        </w:rPr>
        <w:t>; Writing – Review &amp; Editing, L.C.-R.</w:t>
      </w:r>
      <w:r>
        <w:rPr>
          <w:rFonts w:ascii="Arial" w:hAnsi="Arial" w:cs="Arial"/>
        </w:rPr>
        <w:t>, S.H., T.J.,</w:t>
      </w:r>
      <w:r w:rsidRPr="00BB60B4">
        <w:rPr>
          <w:rFonts w:ascii="Arial" w:hAnsi="Arial" w:cs="Arial"/>
        </w:rPr>
        <w:t xml:space="preserve"> </w:t>
      </w:r>
      <w:r w:rsidR="00167911">
        <w:rPr>
          <w:rFonts w:ascii="Arial" w:hAnsi="Arial" w:cs="Arial"/>
        </w:rPr>
        <w:t>&amp;</w:t>
      </w:r>
      <w:r w:rsidRPr="00BB60B4">
        <w:rPr>
          <w:rFonts w:ascii="Arial" w:hAnsi="Arial" w:cs="Arial"/>
        </w:rPr>
        <w:t xml:space="preserve"> R.Y.; Resources, L.C.-R.</w:t>
      </w:r>
      <w:r>
        <w:rPr>
          <w:rFonts w:ascii="Arial" w:hAnsi="Arial" w:cs="Arial"/>
        </w:rPr>
        <w:t>, S.H. &amp; T.J.</w:t>
      </w:r>
      <w:r w:rsidRPr="00BB60B4">
        <w:rPr>
          <w:rFonts w:ascii="Arial" w:hAnsi="Arial" w:cs="Arial"/>
        </w:rPr>
        <w:t xml:space="preserve">; Funding Acquisition, </w:t>
      </w:r>
      <w:r>
        <w:rPr>
          <w:rFonts w:ascii="Arial" w:hAnsi="Arial" w:cs="Arial"/>
        </w:rPr>
        <w:t xml:space="preserve">T.J. &amp; </w:t>
      </w:r>
      <w:r w:rsidRPr="00BB60B4">
        <w:rPr>
          <w:rFonts w:ascii="Arial" w:hAnsi="Arial" w:cs="Arial"/>
        </w:rPr>
        <w:t>R.Y.</w:t>
      </w:r>
      <w:r>
        <w:rPr>
          <w:rFonts w:ascii="Arial" w:hAnsi="Arial" w:cs="Arial"/>
        </w:rPr>
        <w:t xml:space="preserve"> </w:t>
      </w:r>
    </w:p>
    <w:p w14:paraId="4E1A39B2" w14:textId="77777777" w:rsidR="00AF7391" w:rsidRPr="00BB60B4" w:rsidRDefault="00AF7391" w:rsidP="001C693C">
      <w:pPr>
        <w:jc w:val="both"/>
        <w:rPr>
          <w:rFonts w:ascii="Arial" w:hAnsi="Arial" w:cs="Arial"/>
        </w:rPr>
      </w:pPr>
    </w:p>
    <w:p w14:paraId="03300013" w14:textId="33DDFAB0" w:rsidR="00DD0BCF" w:rsidRPr="00BB60B4" w:rsidRDefault="00DD0BCF" w:rsidP="001C693C">
      <w:pPr>
        <w:jc w:val="both"/>
        <w:rPr>
          <w:rFonts w:ascii="Arial" w:hAnsi="Arial" w:cs="Arial"/>
        </w:rPr>
      </w:pPr>
      <w:r w:rsidRPr="00BB60B4">
        <w:rPr>
          <w:rFonts w:ascii="Arial" w:hAnsi="Arial" w:cs="Arial"/>
          <w:b/>
        </w:rPr>
        <w:t>Acknowledgments:</w:t>
      </w:r>
      <w:r w:rsidR="00461783">
        <w:rPr>
          <w:rFonts w:ascii="Arial" w:hAnsi="Arial" w:cs="Arial"/>
        </w:rPr>
        <w:t xml:space="preserve"> </w:t>
      </w:r>
      <w:r w:rsidR="00E93E66">
        <w:rPr>
          <w:rFonts w:ascii="Arial" w:hAnsi="Arial" w:cs="Arial"/>
        </w:rPr>
        <w:t xml:space="preserve">Ekaterina Taralova for </w:t>
      </w:r>
      <w:r w:rsidR="009907D1">
        <w:rPr>
          <w:rFonts w:ascii="Arial" w:hAnsi="Arial" w:cs="Arial"/>
        </w:rPr>
        <w:t>suggestions</w:t>
      </w:r>
      <w:r w:rsidR="00DA150B">
        <w:rPr>
          <w:rFonts w:ascii="Arial" w:hAnsi="Arial" w:cs="Arial"/>
        </w:rPr>
        <w:t>, laboratory</w:t>
      </w:r>
      <w:r w:rsidRPr="00BB60B4">
        <w:rPr>
          <w:rFonts w:ascii="Arial" w:hAnsi="Arial" w:cs="Arial"/>
        </w:rPr>
        <w:t xml:space="preserve"> members for valuable comments</w:t>
      </w:r>
      <w:r w:rsidR="00E93E66">
        <w:rPr>
          <w:rFonts w:ascii="Arial" w:hAnsi="Arial" w:cs="Arial"/>
        </w:rPr>
        <w:t xml:space="preserve"> and</w:t>
      </w:r>
      <w:r w:rsidRPr="00BB60B4">
        <w:rPr>
          <w:rFonts w:ascii="Arial" w:hAnsi="Arial" w:cs="Arial"/>
        </w:rPr>
        <w:t xml:space="preserve"> virus injections</w:t>
      </w:r>
      <w:r w:rsidR="00E93E66">
        <w:rPr>
          <w:rFonts w:ascii="Arial" w:hAnsi="Arial" w:cs="Arial"/>
        </w:rPr>
        <w:t xml:space="preserve">, </w:t>
      </w:r>
      <w:r w:rsidR="00422BFD">
        <w:rPr>
          <w:rFonts w:ascii="Arial" w:hAnsi="Arial" w:cs="Arial"/>
        </w:rPr>
        <w:t xml:space="preserve">Columbia Yeti shared High Performance Computing Cluster for computation resources, </w:t>
      </w:r>
      <w:r w:rsidRPr="00BB60B4">
        <w:rPr>
          <w:rFonts w:ascii="Arial" w:hAnsi="Arial" w:cs="Arial"/>
        </w:rPr>
        <w:t>Stanford Neuroscience Gene Vector and Virus Core for AAVdj virus</w:t>
      </w:r>
      <w:r w:rsidR="00E93E66">
        <w:rPr>
          <w:rFonts w:ascii="Arial" w:hAnsi="Arial" w:cs="Arial"/>
        </w:rPr>
        <w:t xml:space="preserve"> and </w:t>
      </w:r>
      <w:r w:rsidR="00E93E66" w:rsidRPr="00E93E66">
        <w:rPr>
          <w:rFonts w:ascii="Arial" w:hAnsi="Arial" w:cs="Arial"/>
        </w:rPr>
        <w:t>the NEI (DP1EY024503, R01EY011787) and DARPA SIMPLEX N66001-15-C-4032</w:t>
      </w:r>
      <w:r w:rsidR="00E93E66">
        <w:rPr>
          <w:rFonts w:ascii="Arial" w:hAnsi="Arial" w:cs="Arial"/>
        </w:rPr>
        <w:t xml:space="preserve"> for funding</w:t>
      </w:r>
      <w:r w:rsidRPr="00BB60B4">
        <w:rPr>
          <w:rFonts w:ascii="Arial" w:hAnsi="Arial" w:cs="Arial"/>
        </w:rPr>
        <w:t xml:space="preserve">. </w:t>
      </w:r>
      <w:r w:rsidR="009C5734">
        <w:rPr>
          <w:rFonts w:ascii="Arial" w:hAnsi="Arial" w:cs="Arial"/>
        </w:rPr>
        <w:t>S.H.</w:t>
      </w:r>
      <w:r w:rsidR="00FC0214" w:rsidRPr="00FC0214">
        <w:rPr>
          <w:rFonts w:ascii="Arial" w:hAnsi="Arial" w:cs="Arial"/>
        </w:rPr>
        <w:t xml:space="preserve"> is a Howard Hughes Medical Institute International Student Research fellow.</w:t>
      </w:r>
      <w:r w:rsidR="00FC0214">
        <w:rPr>
          <w:rFonts w:ascii="Arial" w:hAnsi="Arial" w:cs="Arial"/>
        </w:rPr>
        <w:t xml:space="preserve"> </w:t>
      </w:r>
      <w:r w:rsidRPr="00BB60B4">
        <w:rPr>
          <w:rFonts w:ascii="Arial" w:hAnsi="Arial" w:cs="Arial"/>
        </w:rPr>
        <w:t>The authors declare no competing financial interests.</w:t>
      </w:r>
    </w:p>
    <w:p w14:paraId="36C505A2" w14:textId="73988776" w:rsidR="00D23D25" w:rsidRDefault="0019577E" w:rsidP="001C693C">
      <w:pPr>
        <w:jc w:val="both"/>
        <w:rPr>
          <w:rFonts w:ascii="Arial" w:hAnsi="Arial" w:cs="Arial"/>
        </w:rPr>
      </w:pPr>
      <w:r w:rsidRPr="00044B3A">
        <w:rPr>
          <w:rFonts w:ascii="Arial" w:hAnsi="Arial" w:cs="Arial"/>
        </w:rPr>
        <w:br w:type="page"/>
      </w:r>
    </w:p>
    <w:p w14:paraId="2C5771EC" w14:textId="3FE7DCCE"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w:t>
      </w:r>
    </w:p>
    <w:p w14:paraId="6662FD6F" w14:textId="08773145" w:rsidR="009873ED" w:rsidRPr="00DC79A1" w:rsidRDefault="009873ED" w:rsidP="009873ED">
      <w:pPr>
        <w:spacing w:line="480" w:lineRule="auto"/>
        <w:jc w:val="both"/>
        <w:rPr>
          <w:rFonts w:ascii="Arial" w:hAnsi="Arial" w:cs="Arial"/>
        </w:rPr>
      </w:pPr>
      <w:r w:rsidRPr="009873ED">
        <w:rPr>
          <w:rFonts w:ascii="Arial" w:hAnsi="Arial" w:cs="Arial"/>
        </w:rPr>
        <w:t>-</w:t>
      </w:r>
      <w:r>
        <w:rPr>
          <w:rFonts w:ascii="Arial" w:hAnsi="Arial" w:cs="Arial"/>
        </w:rPr>
        <w:t xml:space="preserve"> </w:t>
      </w:r>
      <w:r w:rsidR="00F85A39">
        <w:rPr>
          <w:rFonts w:ascii="Arial" w:hAnsi="Arial" w:cs="Arial"/>
        </w:rPr>
        <w:t>Conditional Random Field</w:t>
      </w:r>
      <w:r w:rsidR="00840EBD">
        <w:rPr>
          <w:rFonts w:ascii="Arial" w:hAnsi="Arial" w:cs="Arial"/>
        </w:rPr>
        <w:t>s</w:t>
      </w:r>
      <w:r w:rsidR="00F85A39">
        <w:rPr>
          <w:rFonts w:ascii="Arial" w:hAnsi="Arial" w:cs="Arial"/>
        </w:rPr>
        <w:t xml:space="preserve"> (</w:t>
      </w:r>
      <w:r w:rsidR="00F86152" w:rsidRPr="009873ED">
        <w:rPr>
          <w:rFonts w:ascii="Arial" w:hAnsi="Arial" w:cs="Arial"/>
        </w:rPr>
        <w:t>CRFs</w:t>
      </w:r>
      <w:r w:rsidR="00F85A39">
        <w:rPr>
          <w:rFonts w:ascii="Arial" w:hAnsi="Arial" w:cs="Arial"/>
        </w:rPr>
        <w:t xml:space="preserve">) </w:t>
      </w:r>
      <w:r w:rsidR="006C6C99">
        <w:rPr>
          <w:rFonts w:ascii="Arial" w:hAnsi="Arial" w:cs="Arial"/>
        </w:rPr>
        <w:t>m</w:t>
      </w:r>
      <w:r w:rsidR="00840EBD">
        <w:rPr>
          <w:rFonts w:ascii="Arial" w:hAnsi="Arial" w:cs="Arial"/>
        </w:rPr>
        <w:t xml:space="preserve">odel </w:t>
      </w:r>
      <w:r w:rsidR="00BC3E84">
        <w:rPr>
          <w:rFonts w:ascii="Arial" w:hAnsi="Arial" w:cs="Arial"/>
        </w:rPr>
        <w:t>network</w:t>
      </w:r>
      <w:r w:rsidR="00840EBD">
        <w:rPr>
          <w:rFonts w:ascii="Arial" w:hAnsi="Arial" w:cs="Arial"/>
        </w:rPr>
        <w:t xml:space="preserve"> properties of</w:t>
      </w:r>
      <w:r w:rsidR="00F85A39">
        <w:rPr>
          <w:rFonts w:ascii="Arial" w:hAnsi="Arial" w:cs="Arial"/>
        </w:rPr>
        <w:t xml:space="preserve"> cortical ensembles</w:t>
      </w:r>
    </w:p>
    <w:p w14:paraId="1F1CE88B" w14:textId="4008ADC5"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F85A39">
        <w:rPr>
          <w:rFonts w:ascii="Arial" w:hAnsi="Arial" w:cs="Arial"/>
        </w:rPr>
        <w:t xml:space="preserve">s infer </w:t>
      </w:r>
      <w:r w:rsidR="00D03D4F">
        <w:rPr>
          <w:rFonts w:ascii="Arial" w:hAnsi="Arial" w:cs="Arial"/>
        </w:rPr>
        <w:t>cortical ensembles</w:t>
      </w:r>
      <w:r w:rsidR="00F85A39">
        <w:rPr>
          <w:rFonts w:ascii="Arial" w:hAnsi="Arial" w:cs="Arial"/>
        </w:rPr>
        <w:t xml:space="preserve"> </w:t>
      </w:r>
      <w:r w:rsidR="00D03D4F">
        <w:rPr>
          <w:rFonts w:ascii="Arial" w:hAnsi="Arial" w:cs="Arial"/>
        </w:rPr>
        <w:t xml:space="preserve">that predict </w:t>
      </w:r>
      <w:r w:rsidR="00F85A39">
        <w:rPr>
          <w:rFonts w:ascii="Arial" w:hAnsi="Arial" w:cs="Arial"/>
        </w:rPr>
        <w:t xml:space="preserve">different visual stimuli </w:t>
      </w:r>
    </w:p>
    <w:p w14:paraId="2D479975" w14:textId="5743B769" w:rsidR="00F86152" w:rsidRPr="00590B7A" w:rsidRDefault="00CD4205" w:rsidP="009A329A">
      <w:pPr>
        <w:spacing w:line="480" w:lineRule="auto"/>
        <w:jc w:val="both"/>
        <w:rPr>
          <w:rFonts w:ascii="Arial" w:hAnsi="Arial" w:cs="Arial"/>
          <w:b/>
        </w:rPr>
      </w:pPr>
      <w:r>
        <w:rPr>
          <w:rFonts w:ascii="Arial" w:hAnsi="Arial" w:cs="Arial"/>
        </w:rPr>
        <w:t xml:space="preserve">- </w:t>
      </w:r>
      <w:r w:rsidR="00B744F8">
        <w:rPr>
          <w:rFonts w:ascii="Arial" w:hAnsi="Arial" w:cs="Arial"/>
        </w:rPr>
        <w:t>High</w:t>
      </w:r>
      <w:r w:rsidR="00F31BE6">
        <w:rPr>
          <w:rFonts w:ascii="Arial" w:hAnsi="Arial" w:cs="Arial"/>
        </w:rPr>
        <w:t>-</w:t>
      </w:r>
      <w:r w:rsidR="00B744F8">
        <w:rPr>
          <w:rFonts w:ascii="Arial" w:hAnsi="Arial" w:cs="Arial"/>
        </w:rPr>
        <w:t>rank</w:t>
      </w:r>
      <w:r w:rsidR="00167911">
        <w:rPr>
          <w:rFonts w:ascii="Arial" w:hAnsi="Arial" w:cs="Arial"/>
        </w:rPr>
        <w:t>ed</w:t>
      </w:r>
      <w:r w:rsidR="00B744F8">
        <w:rPr>
          <w:rFonts w:ascii="Arial" w:hAnsi="Arial" w:cs="Arial"/>
        </w:rPr>
        <w:t xml:space="preserve"> neurons</w:t>
      </w:r>
      <w:r w:rsidR="00A94E9C">
        <w:rPr>
          <w:rFonts w:ascii="Arial" w:hAnsi="Arial" w:cs="Arial"/>
        </w:rPr>
        <w:t xml:space="preserve"> </w:t>
      </w:r>
      <w:r w:rsidR="002F219F">
        <w:rPr>
          <w:rFonts w:ascii="Arial" w:hAnsi="Arial" w:cs="Arial"/>
        </w:rPr>
        <w:t xml:space="preserve">in </w:t>
      </w:r>
      <w:r w:rsidR="00473B6A">
        <w:rPr>
          <w:rFonts w:ascii="Arial" w:hAnsi="Arial" w:cs="Arial"/>
        </w:rPr>
        <w:t>CRF</w:t>
      </w:r>
      <w:r w:rsidR="00D1338D">
        <w:rPr>
          <w:rFonts w:ascii="Arial" w:hAnsi="Arial" w:cs="Arial"/>
        </w:rPr>
        <w:t>s</w:t>
      </w:r>
      <w:r w:rsidR="00C26B81">
        <w:rPr>
          <w:rFonts w:ascii="Arial" w:hAnsi="Arial" w:cs="Arial"/>
        </w:rPr>
        <w:t xml:space="preserve"> have </w:t>
      </w:r>
      <w:r w:rsidR="00A94E9C">
        <w:rPr>
          <w:rFonts w:ascii="Arial" w:hAnsi="Arial" w:cs="Arial"/>
        </w:rPr>
        <w:t xml:space="preserve">pattern completion </w:t>
      </w:r>
      <w:r w:rsidR="00C26B81">
        <w:rPr>
          <w:rFonts w:ascii="Arial" w:hAnsi="Arial" w:cs="Arial"/>
        </w:rPr>
        <w:t xml:space="preserve">capability </w:t>
      </w:r>
    </w:p>
    <w:p w14:paraId="46449BFA" w14:textId="05601CBE"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 xml:space="preserve">reconfiguration </w:t>
      </w:r>
      <w:r w:rsidR="00634A8B">
        <w:rPr>
          <w:rFonts w:ascii="Arial" w:hAnsi="Arial" w:cs="Arial"/>
        </w:rPr>
        <w:t xml:space="preserve">induced </w:t>
      </w:r>
      <w:r w:rsidR="00ED0EC2">
        <w:rPr>
          <w:rFonts w:ascii="Arial" w:hAnsi="Arial" w:cs="Arial"/>
        </w:rPr>
        <w:t xml:space="preserve">by </w:t>
      </w:r>
      <w:r w:rsidR="008C0147">
        <w:rPr>
          <w:rFonts w:ascii="Arial" w:hAnsi="Arial" w:cs="Arial"/>
        </w:rPr>
        <w:t>two-photon optogenetic stimulation</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1A68B405" w:rsidR="00F80040" w:rsidRPr="001C693C" w:rsidRDefault="00F80040" w:rsidP="001C693C">
      <w:pPr>
        <w:tabs>
          <w:tab w:val="left" w:pos="2720"/>
        </w:tabs>
        <w:spacing w:line="480" w:lineRule="auto"/>
        <w:jc w:val="center"/>
        <w:rPr>
          <w:rFonts w:ascii="Arial" w:hAnsi="Arial" w:cs="Arial"/>
          <w:b/>
          <w:sz w:val="28"/>
          <w:szCs w:val="28"/>
        </w:rPr>
      </w:pPr>
      <w:r w:rsidRPr="001C693C">
        <w:rPr>
          <w:rFonts w:ascii="Arial" w:hAnsi="Arial" w:cs="Arial"/>
          <w:b/>
          <w:sz w:val="28"/>
          <w:szCs w:val="28"/>
        </w:rPr>
        <w:lastRenderedPageBreak/>
        <w:t>Summary</w:t>
      </w:r>
      <w:r w:rsidR="00364D3F" w:rsidRPr="001C693C">
        <w:rPr>
          <w:rFonts w:ascii="Arial" w:hAnsi="Arial" w:cs="Arial"/>
          <w:b/>
          <w:sz w:val="28"/>
          <w:szCs w:val="28"/>
        </w:rPr>
        <w:t xml:space="preserve"> </w:t>
      </w:r>
    </w:p>
    <w:p w14:paraId="512F293C" w14:textId="54A915D0" w:rsidR="00CF3CE8" w:rsidRDefault="00F85A39" w:rsidP="00044B3A">
      <w:pPr>
        <w:spacing w:line="480" w:lineRule="auto"/>
        <w:jc w:val="both"/>
        <w:rPr>
          <w:rFonts w:ascii="Arial" w:hAnsi="Arial" w:cs="Arial"/>
        </w:rPr>
      </w:pPr>
      <w:r>
        <w:rPr>
          <w:rFonts w:ascii="Arial" w:hAnsi="Arial" w:cs="Arial"/>
        </w:rPr>
        <w:t xml:space="preserve">A fundamental problem </w:t>
      </w:r>
      <w:r w:rsidR="002F219F">
        <w:rPr>
          <w:rFonts w:ascii="Arial" w:hAnsi="Arial" w:cs="Arial"/>
        </w:rPr>
        <w:t>for</w:t>
      </w:r>
      <w:r>
        <w:rPr>
          <w:rFonts w:ascii="Arial" w:hAnsi="Arial" w:cs="Arial"/>
        </w:rPr>
        <w:t xml:space="preserve"> machine learning in </w:t>
      </w:r>
      <w:r w:rsidRPr="00044B3A">
        <w:rPr>
          <w:rFonts w:ascii="Arial" w:hAnsi="Arial" w:cs="Arial"/>
        </w:rPr>
        <w:t>applications including natural language</w:t>
      </w:r>
      <w:ins w:id="1" w:author="Shuting Han" w:date="2017-02-01T09:41:00Z">
        <w:r w:rsidR="00DC79A1">
          <w:rPr>
            <w:rFonts w:ascii="Arial" w:hAnsi="Arial" w:cs="Arial"/>
          </w:rPr>
          <w:t xml:space="preserve"> processing</w:t>
        </w:r>
      </w:ins>
      <w:r w:rsidRPr="00044B3A">
        <w:rPr>
          <w:rFonts w:ascii="Arial" w:hAnsi="Arial" w:cs="Arial"/>
        </w:rPr>
        <w:t>, computer vision</w:t>
      </w:r>
      <w:r>
        <w:rPr>
          <w:rFonts w:ascii="Arial" w:hAnsi="Arial" w:cs="Arial"/>
        </w:rPr>
        <w:t xml:space="preserve"> and</w:t>
      </w:r>
      <w:r w:rsidRPr="00044B3A">
        <w:rPr>
          <w:rFonts w:ascii="Arial" w:hAnsi="Arial" w:cs="Arial"/>
        </w:rPr>
        <w:t xml:space="preserve"> bioinformatics</w:t>
      </w:r>
      <w:r>
        <w:rPr>
          <w:rFonts w:ascii="Arial" w:hAnsi="Arial" w:cs="Arial"/>
        </w:rPr>
        <w:t xml:space="preserve"> is t</w:t>
      </w:r>
      <w:r w:rsidR="00CF3CE8" w:rsidRPr="00044B3A">
        <w:rPr>
          <w:rFonts w:ascii="Arial" w:hAnsi="Arial" w:cs="Arial"/>
        </w:rPr>
        <w:t xml:space="preserve">he prediction of </w:t>
      </w:r>
      <w:r w:rsidR="002F219F">
        <w:rPr>
          <w:rFonts w:ascii="Arial" w:hAnsi="Arial" w:cs="Arial"/>
        </w:rPr>
        <w:t xml:space="preserve">internal </w:t>
      </w:r>
      <w:r w:rsidR="00BD2F69">
        <w:rPr>
          <w:rFonts w:ascii="Arial" w:hAnsi="Arial" w:cs="Arial"/>
        </w:rPr>
        <w:t xml:space="preserve">states from </w:t>
      </w:r>
      <w:r w:rsidR="002A255A">
        <w:rPr>
          <w:rFonts w:ascii="Arial" w:hAnsi="Arial" w:cs="Arial"/>
        </w:rPr>
        <w:t>measurements of</w:t>
      </w:r>
      <w:r w:rsidR="002A255A" w:rsidRPr="00044B3A">
        <w:rPr>
          <w:rFonts w:ascii="Arial" w:hAnsi="Arial" w:cs="Arial"/>
        </w:rPr>
        <w:t xml:space="preserve"> </w:t>
      </w:r>
      <w:r w:rsidR="0074224D" w:rsidRPr="00044B3A">
        <w:rPr>
          <w:rFonts w:ascii="Arial" w:hAnsi="Arial" w:cs="Arial"/>
        </w:rPr>
        <w:t>variables with mutual dependencies</w:t>
      </w:r>
      <w:r w:rsidR="005A7606" w:rsidRPr="00044B3A">
        <w:rPr>
          <w:rFonts w:ascii="Arial" w:hAnsi="Arial" w:cs="Arial"/>
        </w:rPr>
        <w:t xml:space="preserve">. </w:t>
      </w:r>
      <w:r>
        <w:rPr>
          <w:rFonts w:ascii="Arial" w:hAnsi="Arial" w:cs="Arial"/>
        </w:rPr>
        <w:t xml:space="preserve">One solution is </w:t>
      </w:r>
      <w:r w:rsidR="00577610">
        <w:rPr>
          <w:rFonts w:ascii="Arial" w:hAnsi="Arial" w:cs="Arial"/>
        </w:rPr>
        <w:t xml:space="preserve">the implementation of </w:t>
      </w:r>
      <w:r w:rsidR="005A7606" w:rsidRPr="00044B3A">
        <w:rPr>
          <w:rFonts w:ascii="Arial" w:hAnsi="Arial" w:cs="Arial"/>
        </w:rPr>
        <w:t>structured prediction methods that combine graphical models and classification algorithms</w:t>
      </w:r>
      <w:r w:rsidR="002F219F">
        <w:rPr>
          <w:rFonts w:ascii="Arial" w:hAnsi="Arial" w:cs="Arial"/>
        </w:rPr>
        <w:t>, such as</w:t>
      </w:r>
      <w:r w:rsidR="002F219F" w:rsidRPr="00044B3A">
        <w:rPr>
          <w:rFonts w:ascii="Arial" w:hAnsi="Arial" w:cs="Arial"/>
        </w:rPr>
        <w:t xml:space="preserve"> </w:t>
      </w:r>
      <w:r w:rsidR="00760D7F" w:rsidRPr="00044B3A">
        <w:rPr>
          <w:rFonts w:ascii="Arial" w:hAnsi="Arial" w:cs="Arial"/>
        </w:rPr>
        <w:t>Conditional random fields (CRFs)</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w:t>
      </w:r>
      <w:r w:rsidR="00EB7F79">
        <w:rPr>
          <w:rFonts w:ascii="Arial" w:hAnsi="Arial" w:cs="Arial"/>
        </w:rPr>
        <w:t xml:space="preserve">the application of </w:t>
      </w:r>
      <w:r w:rsidR="00760D7F" w:rsidRPr="00044B3A">
        <w:rPr>
          <w:rFonts w:ascii="Arial" w:hAnsi="Arial" w:cs="Arial"/>
        </w:rPr>
        <w:t xml:space="preserve">CRFs to infer the </w:t>
      </w:r>
      <w:r w:rsidR="00577610">
        <w:rPr>
          <w:rFonts w:ascii="Arial" w:hAnsi="Arial" w:cs="Arial"/>
        </w:rPr>
        <w:t>network properties</w:t>
      </w:r>
      <w:r w:rsidR="00760D7F" w:rsidRPr="00044B3A">
        <w:rPr>
          <w:rFonts w:ascii="Arial" w:hAnsi="Arial" w:cs="Arial"/>
        </w:rPr>
        <w:t xml:space="preserve"> of neural </w:t>
      </w:r>
      <w:r w:rsidR="00577610">
        <w:rPr>
          <w:rFonts w:ascii="Arial" w:hAnsi="Arial" w:cs="Arial"/>
        </w:rPr>
        <w:t>ensembles</w:t>
      </w:r>
      <w:r w:rsidR="00577610" w:rsidRPr="00044B3A">
        <w:rPr>
          <w:rFonts w:ascii="Arial" w:hAnsi="Arial" w:cs="Arial"/>
        </w:rPr>
        <w:t xml:space="preserve"> </w:t>
      </w:r>
      <w:r w:rsidR="00760D7F" w:rsidRPr="00044B3A">
        <w:rPr>
          <w:rFonts w:ascii="Arial" w:hAnsi="Arial" w:cs="Arial"/>
        </w:rPr>
        <w:t>remains</w:t>
      </w:r>
      <w:r w:rsidR="005616BB">
        <w:rPr>
          <w:rFonts w:ascii="Arial" w:hAnsi="Arial" w:cs="Arial"/>
        </w:rPr>
        <w:t xml:space="preserve"> </w:t>
      </w:r>
      <w:r w:rsidR="00760D7F" w:rsidRPr="00044B3A">
        <w:rPr>
          <w:rFonts w:ascii="Arial" w:hAnsi="Arial" w:cs="Arial"/>
        </w:rPr>
        <w:t xml:space="preserve">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19577E" w:rsidRPr="00044B3A">
        <w:rPr>
          <w:rFonts w:ascii="Arial" w:hAnsi="Arial" w:cs="Arial"/>
          <w:lang w:eastAsia="zh-CN"/>
        </w:rPr>
        <w:t>in population calcium imaging</w:t>
      </w:r>
      <w:r w:rsidR="005616BB">
        <w:rPr>
          <w:rFonts w:ascii="Arial" w:hAnsi="Arial" w:cs="Arial"/>
          <w:lang w:eastAsia="zh-CN"/>
        </w:rPr>
        <w:t xml:space="preserve"> data</w:t>
      </w:r>
      <w:r w:rsidR="0019577E" w:rsidRPr="00044B3A">
        <w:rPr>
          <w:rFonts w:ascii="Arial" w:hAnsi="Arial" w:cs="Arial"/>
          <w:lang w:eastAsia="zh-CN"/>
        </w:rPr>
        <w:t xml:space="preserve"> from primary visual cortex (V1) of 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ensembles</w:t>
      </w:r>
      <w:r w:rsidR="002F219F" w:rsidRPr="002F219F">
        <w:rPr>
          <w:rFonts w:ascii="Arial" w:hAnsi="Arial" w:cs="Arial"/>
          <w:lang w:eastAsia="zh-CN"/>
        </w:rPr>
        <w:t xml:space="preserve"> </w:t>
      </w:r>
      <w:r w:rsidR="002F219F">
        <w:rPr>
          <w:rFonts w:ascii="Arial" w:hAnsi="Arial" w:cs="Arial"/>
          <w:lang w:eastAsia="zh-CN"/>
        </w:rPr>
        <w:t xml:space="preserve">and </w:t>
      </w:r>
      <w:r w:rsidR="002F219F" w:rsidRPr="00044B3A">
        <w:rPr>
          <w:rFonts w:ascii="Arial" w:hAnsi="Arial" w:cs="Arial"/>
          <w:lang w:eastAsia="zh-CN"/>
        </w:rPr>
        <w:t>predict visual stimuli</w:t>
      </w:r>
      <w:r w:rsidR="0019577E" w:rsidRPr="00044B3A">
        <w:rPr>
          <w:rFonts w:ascii="Arial" w:hAnsi="Arial" w:cs="Arial"/>
          <w:lang w:eastAsia="zh-CN"/>
        </w:rPr>
        <w:t xml:space="preserve">.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806A38">
        <w:rPr>
          <w:rFonts w:ascii="Arial" w:hAnsi="Arial" w:cs="Arial"/>
        </w:rPr>
        <w:t xml:space="preserve">two-photon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e</w:t>
      </w:r>
      <w:r w:rsidR="00806A38">
        <w:rPr>
          <w:rFonts w:ascii="Arial" w:hAnsi="Arial" w:cs="Arial"/>
          <w:lang w:eastAsia="zh-CN"/>
        </w:rPr>
        <w:t xml:space="preserve"> show that CRFs</w:t>
      </w:r>
      <w:r w:rsidR="003A485F" w:rsidRPr="00044B3A">
        <w:rPr>
          <w:rFonts w:ascii="Arial" w:hAnsi="Arial" w:cs="Arial"/>
          <w:lang w:eastAsia="zh-CN"/>
        </w:rPr>
        <w:t xml:space="preserve"> </w:t>
      </w:r>
      <w:r w:rsidR="0094098D">
        <w:rPr>
          <w:rFonts w:ascii="Arial" w:hAnsi="Arial" w:cs="Arial"/>
        </w:rPr>
        <w:t>identify</w:t>
      </w:r>
      <w:r w:rsidR="00003BFC">
        <w:rPr>
          <w:rFonts w:ascii="Arial" w:hAnsi="Arial" w:cs="Arial"/>
        </w:rPr>
        <w:t xml:space="preserve"> </w:t>
      </w:r>
      <w:r w:rsidR="00201C99">
        <w:rPr>
          <w:rFonts w:ascii="Arial" w:hAnsi="Arial" w:cs="Arial"/>
        </w:rPr>
        <w:t>high-ranked</w:t>
      </w:r>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C0004A">
        <w:rPr>
          <w:rFonts w:ascii="Arial" w:hAnsi="Arial" w:cs="Arial"/>
        </w:rPr>
        <w:t xml:space="preserve">from artificially imprinted ensembles </w:t>
      </w:r>
      <w:r w:rsidR="00833C5B">
        <w:rPr>
          <w:rFonts w:ascii="Arial" w:hAnsi="Arial" w:cs="Arial"/>
        </w:rPr>
        <w:t>with pattern completion capability</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5616BB">
        <w:rPr>
          <w:rFonts w:ascii="Arial" w:hAnsi="Arial" w:cs="Arial"/>
          <w:lang w:eastAsia="zh-CN"/>
        </w:rPr>
        <w:t xml:space="preserve">can </w:t>
      </w:r>
      <w:r w:rsidR="002F219F">
        <w:rPr>
          <w:rFonts w:ascii="Arial" w:hAnsi="Arial" w:cs="Arial"/>
          <w:lang w:eastAsia="zh-CN"/>
        </w:rPr>
        <w:t xml:space="preserve">also </w:t>
      </w:r>
      <w:r w:rsidR="005616BB">
        <w:rPr>
          <w:rFonts w:ascii="Arial" w:hAnsi="Arial" w:cs="Arial"/>
        </w:rPr>
        <w:t xml:space="preserve">capture </w:t>
      </w:r>
      <w:r w:rsidR="00660746">
        <w:rPr>
          <w:rFonts w:ascii="Arial" w:hAnsi="Arial" w:cs="Arial"/>
        </w:rPr>
        <w:t>functional changes in network activity evoked by single cell targeting</w:t>
      </w:r>
      <w:r w:rsidR="0019577E" w:rsidRPr="00044B3A">
        <w:rPr>
          <w:rFonts w:ascii="Arial" w:hAnsi="Arial" w:cs="Arial"/>
        </w:rPr>
        <w:t>.</w:t>
      </w:r>
      <w:r w:rsidR="002F219F">
        <w:rPr>
          <w:rFonts w:ascii="Arial" w:hAnsi="Arial" w:cs="Arial"/>
        </w:rPr>
        <w:t xml:space="preserve"> CRFs models could be broadly used for deciphering </w:t>
      </w:r>
      <w:r w:rsidR="00806A38">
        <w:rPr>
          <w:rFonts w:ascii="Arial" w:hAnsi="Arial" w:cs="Arial"/>
        </w:rPr>
        <w:t>functional changes</w:t>
      </w:r>
      <w:r w:rsidR="002F219F">
        <w:rPr>
          <w:rFonts w:ascii="Arial" w:hAnsi="Arial" w:cs="Arial"/>
        </w:rPr>
        <w:t xml:space="preserve"> of neural circuits.</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52066433" w:rsidR="006733F5"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Introduction</w:t>
      </w:r>
    </w:p>
    <w:p w14:paraId="25FE3D9F" w14:textId="4CFCACE6"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 xml:space="preserve">plex circuit functions </w:t>
      </w:r>
      <w:r w:rsidR="00AE2B85">
        <w:rPr>
          <w:rFonts w:ascii="Arial" w:hAnsi="Arial" w:cs="Arial"/>
        </w:rPr>
        <w:fldChar w:fldCharType="begin"/>
      </w:r>
      <w:r w:rsidR="00AE2B85">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lt;/secondary-title&gt;&lt;alt-title&gt;Proceedings of the National Academy of Sciences of the United States of America&lt;/alt-title&gt;&lt;/titles&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AE2B85">
        <w:rPr>
          <w:rFonts w:ascii="Arial" w:hAnsi="Arial" w:cs="Arial"/>
        </w:rPr>
        <w:fldChar w:fldCharType="separate"/>
      </w:r>
      <w:r w:rsidR="00AE2B85">
        <w:rPr>
          <w:rFonts w:ascii="Arial" w:hAnsi="Arial" w:cs="Arial"/>
          <w:noProof/>
        </w:rPr>
        <w:t>(</w:t>
      </w:r>
      <w:hyperlink w:anchor="_ENREF_30" w:tooltip="Miller, 2014 #88" w:history="1">
        <w:r w:rsidR="00DC3D15">
          <w:rPr>
            <w:rFonts w:ascii="Arial" w:hAnsi="Arial" w:cs="Arial"/>
            <w:noProof/>
          </w:rPr>
          <w:t>Miller et al., 2014</w:t>
        </w:r>
      </w:hyperlink>
      <w:r w:rsidR="00AE2B85">
        <w:rPr>
          <w:rFonts w:ascii="Arial" w:hAnsi="Arial" w:cs="Arial"/>
          <w:noProof/>
        </w:rPr>
        <w:t>)</w:t>
      </w:r>
      <w:r w:rsidR="00AE2B85">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w:t>
      </w:r>
      <w:r w:rsidR="004D4F8C">
        <w:rPr>
          <w:rFonts w:ascii="Arial" w:hAnsi="Arial" w:cs="Arial"/>
          <w:lang w:eastAsia="zh-CN"/>
        </w:rPr>
        <w:t>imprinting and recalling of cortical ensembles</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AE2B85">
        <w:rPr>
          <w:rFonts w:ascii="Arial" w:hAnsi="Arial" w:cs="Arial"/>
        </w:rPr>
        <w:fldChar w:fldCharType="begin"/>
      </w:r>
      <w:r w:rsidR="00AE2B85">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AE2B85">
        <w:rPr>
          <w:rFonts w:ascii="Arial" w:hAnsi="Arial" w:cs="Arial"/>
        </w:rPr>
        <w:fldChar w:fldCharType="separate"/>
      </w:r>
      <w:r w:rsidR="00AE2B85">
        <w:rPr>
          <w:rFonts w:ascii="Arial" w:hAnsi="Arial" w:cs="Arial"/>
          <w:noProof/>
        </w:rPr>
        <w:t>(</w:t>
      </w:r>
      <w:hyperlink w:anchor="_ENREF_9" w:tooltip="Carrillo-Reid, 2016 #73" w:history="1">
        <w:r w:rsidR="00DC3D15">
          <w:rPr>
            <w:rFonts w:ascii="Arial" w:hAnsi="Arial" w:cs="Arial"/>
            <w:noProof/>
          </w:rPr>
          <w:t>Carrillo-Reid et al., 2016</w:t>
        </w:r>
      </w:hyperlink>
      <w:r w:rsidR="00AE2B85">
        <w:rPr>
          <w:rFonts w:ascii="Arial" w:hAnsi="Arial" w:cs="Arial"/>
          <w:noProof/>
        </w:rPr>
        <w:t>)</w:t>
      </w:r>
      <w:r w:rsidR="00AE2B85">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w:t>
      </w:r>
      <w:r w:rsidR="00981542">
        <w:rPr>
          <w:rFonts w:ascii="Arial" w:hAnsi="Arial" w:cs="Arial"/>
        </w:rPr>
        <w:t>activation of specific groups of neurons</w:t>
      </w:r>
      <w:r w:rsidR="00981542" w:rsidRPr="00044B3A">
        <w:rPr>
          <w:rFonts w:ascii="Arial" w:hAnsi="Arial" w:cs="Arial"/>
        </w:rPr>
        <w:t xml:space="preserve"> </w:t>
      </w:r>
      <w:r w:rsidR="005B6285" w:rsidRPr="00044B3A">
        <w:rPr>
          <w:rFonts w:ascii="Arial" w:hAnsi="Arial" w:cs="Arial"/>
        </w:rPr>
        <w:t>relate</w:t>
      </w:r>
      <w:r w:rsidR="001C6E70">
        <w:rPr>
          <w:rFonts w:ascii="Arial" w:hAnsi="Arial" w:cs="Arial"/>
        </w:rPr>
        <w:t>s</w:t>
      </w:r>
      <w:r w:rsidR="005B6285" w:rsidRPr="00044B3A">
        <w:rPr>
          <w:rFonts w:ascii="Arial" w:hAnsi="Arial" w:cs="Arial"/>
        </w:rPr>
        <w:t xml:space="preserve"> to the function</w:t>
      </w:r>
      <w:r w:rsidR="00981542">
        <w:rPr>
          <w:rFonts w:ascii="Arial" w:hAnsi="Arial" w:cs="Arial"/>
        </w:rPr>
        <w:t xml:space="preserve"> of</w:t>
      </w:r>
      <w:r w:rsidR="00981542" w:rsidRPr="00044B3A">
        <w:rPr>
          <w:rFonts w:ascii="Arial" w:hAnsi="Arial" w:cs="Arial"/>
        </w:rPr>
        <w:t xml:space="preserve"> </w:t>
      </w:r>
      <w:r w:rsidR="00981542">
        <w:rPr>
          <w:rFonts w:ascii="Arial" w:hAnsi="Arial" w:cs="Arial"/>
        </w:rPr>
        <w:t>cortical</w:t>
      </w:r>
      <w:r w:rsidR="00981542" w:rsidRPr="00044B3A">
        <w:rPr>
          <w:rFonts w:ascii="Arial" w:hAnsi="Arial" w:cs="Arial"/>
        </w:rPr>
        <w:t xml:space="preserve"> microcircuits </w:t>
      </w:r>
      <w:r w:rsidR="005B6285" w:rsidRPr="00044B3A">
        <w:rPr>
          <w:rFonts w:ascii="Arial" w:hAnsi="Arial" w:cs="Arial"/>
        </w:rPr>
        <w:t>has been difficult to elucidat</w:t>
      </w:r>
      <w:r w:rsidR="005B6285">
        <w:rPr>
          <w:rFonts w:ascii="Arial" w:hAnsi="Arial" w:cs="Arial"/>
        </w:rPr>
        <w:t>e</w:t>
      </w:r>
      <w:r w:rsidR="00EB7F79">
        <w:rPr>
          <w:rFonts w:ascii="Arial" w:hAnsi="Arial" w:cs="Arial"/>
        </w:rPr>
        <w:t xml:space="preserve">. </w:t>
      </w:r>
      <w:r w:rsidR="00EB7F79" w:rsidRPr="00EB7F79">
        <w:rPr>
          <w:rFonts w:ascii="Arial" w:hAnsi="Arial" w:cs="Arial"/>
        </w:rPr>
        <w:t xml:space="preserve">This is partly because it requires the </w:t>
      </w:r>
      <w:r w:rsidR="003C23DB">
        <w:rPr>
          <w:rFonts w:ascii="Arial" w:hAnsi="Arial" w:cs="Arial"/>
        </w:rPr>
        <w:t xml:space="preserve">online </w:t>
      </w:r>
      <w:r w:rsidR="00EB7F79" w:rsidRPr="00EB7F79">
        <w:rPr>
          <w:rFonts w:ascii="Arial" w:hAnsi="Arial" w:cs="Arial"/>
        </w:rPr>
        <w:t>identification of single cells that can be targeted during close-loop optogenetic experiments, potentially under interventional manipulation of learned behavioral tasks.</w:t>
      </w:r>
    </w:p>
    <w:p w14:paraId="44EAF8D1" w14:textId="52CDDB81"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7" w:tooltip="Bullmore, 2009 #70" w:history="1">
        <w:r w:rsidR="00DC3D15">
          <w:rPr>
            <w:rFonts w:ascii="Arial" w:hAnsi="Arial" w:cs="Arial"/>
            <w:noProof/>
            <w:lang w:eastAsia="zh-CN"/>
          </w:rPr>
          <w:t>Bullmore and Sporns, 2009</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19" w:tooltip="He, 2007 #80" w:history="1">
        <w:r w:rsidR="00DC3D15">
          <w:rPr>
            <w:rFonts w:ascii="Arial" w:hAnsi="Arial" w:cs="Arial"/>
            <w:noProof/>
            <w:lang w:eastAsia="zh-CN"/>
          </w:rPr>
          <w:t>He et al., 2007</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22" w:tooltip="Iturria-Medina, 2008 #82" w:history="1">
        <w:r w:rsidR="00DC3D15">
          <w:rPr>
            <w:rFonts w:ascii="Arial" w:hAnsi="Arial" w:cs="Arial"/>
            <w:noProof/>
            <w:lang w:eastAsia="zh-CN"/>
          </w:rPr>
          <w:t>Iturria-Medina et al., 2008</w:t>
        </w:r>
      </w:hyperlink>
      <w:r w:rsidR="00AE2B85">
        <w:rPr>
          <w:rFonts w:ascii="Arial" w:hAnsi="Arial" w:cs="Arial"/>
          <w:noProof/>
          <w:lang w:eastAsia="zh-CN"/>
        </w:rPr>
        <w:t>)</w:t>
      </w:r>
      <w:r w:rsidR="00AE2B85">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AE2B85">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PC9zZWNvbmRhcnktdGl0bGU+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PC9zZWNvbmRhcnktdGl0bGU+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</w:fldData>
        </w:fldChar>
      </w:r>
      <w:r w:rsidR="00AE2B85" w:rsidRPr="00DC3D15">
        <w:rPr>
          <w:rFonts w:ascii="Arial" w:hAnsi="Arial" w:cs="Arial"/>
          <w:lang w:eastAsia="zh-CN"/>
        </w:rPr>
        <w:instrText xml:space="preserve"> ADDIN EN.CITE.DATA </w:instrText>
      </w:r>
      <w:r w:rsidR="00AE2B85" w:rsidRPr="00DC3D1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1" w:tooltip="Achard, 2007 #124" w:history="1">
        <w:r w:rsidR="00DC3D15">
          <w:rPr>
            <w:rFonts w:ascii="Arial" w:hAnsi="Arial" w:cs="Arial"/>
            <w:noProof/>
            <w:lang w:eastAsia="zh-CN"/>
          </w:rPr>
          <w:t>Achard and Bullmore, 2007</w:t>
        </w:r>
      </w:hyperlink>
      <w:r w:rsidR="00AE2B85">
        <w:rPr>
          <w:rFonts w:ascii="Arial" w:hAnsi="Arial" w:cs="Arial"/>
          <w:noProof/>
          <w:lang w:eastAsia="zh-CN"/>
        </w:rPr>
        <w:t xml:space="preserve">; </w:t>
      </w:r>
      <w:hyperlink w:anchor="_ENREF_15" w:tooltip="Fair, 2008 #77" w:history="1">
        <w:r w:rsidR="00DC3D15">
          <w:rPr>
            <w:rFonts w:ascii="Arial" w:hAnsi="Arial" w:cs="Arial"/>
            <w:noProof/>
            <w:lang w:eastAsia="zh-CN"/>
          </w:rPr>
          <w:t>Fair et al., 2008</w:t>
        </w:r>
      </w:hyperlink>
      <w:r w:rsidR="00AE2B85">
        <w:rPr>
          <w:rFonts w:ascii="Arial" w:hAnsi="Arial" w:cs="Arial"/>
          <w:noProof/>
          <w:lang w:eastAsia="zh-CN"/>
        </w:rPr>
        <w:t xml:space="preserve">; </w:t>
      </w:r>
      <w:hyperlink w:anchor="_ENREF_17" w:tooltip="Hagmann, 2008 #79" w:history="1">
        <w:r w:rsidR="00DC3D15">
          <w:rPr>
            <w:rFonts w:ascii="Arial" w:hAnsi="Arial" w:cs="Arial"/>
            <w:noProof/>
            <w:lang w:eastAsia="zh-CN"/>
          </w:rPr>
          <w:t>Hagmann et al., 2008</w:t>
        </w:r>
      </w:hyperlink>
      <w:r w:rsidR="00AE2B85">
        <w:rPr>
          <w:rFonts w:ascii="Arial" w:hAnsi="Arial" w:cs="Arial"/>
          <w:noProof/>
          <w:lang w:eastAsia="zh-CN"/>
        </w:rPr>
        <w:t>)</w:t>
      </w:r>
      <w:r w:rsidR="00AE2B85">
        <w:rPr>
          <w:rFonts w:ascii="Arial" w:hAnsi="Arial" w:cs="Arial"/>
          <w:lang w:eastAsia="zh-CN"/>
        </w:rPr>
        <w:fldChar w:fldCharType="end"/>
      </w:r>
      <w:r w:rsidR="00E67F9A" w:rsidRPr="00044B3A">
        <w:rPr>
          <w:rFonts w:ascii="Arial" w:hAnsi="Arial" w:cs="Arial"/>
          <w:lang w:eastAsia="zh-CN"/>
        </w:rPr>
        <w:t xml:space="preserve">, voxels </w:t>
      </w:r>
      <w:r w:rsidR="00AE2B85">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14" w:tooltip="Eguiluz, 2005 #76" w:history="1">
        <w:r w:rsidR="00DC3D15">
          <w:rPr>
            <w:rFonts w:ascii="Arial" w:hAnsi="Arial" w:cs="Arial"/>
            <w:noProof/>
            <w:lang w:eastAsia="zh-CN"/>
          </w:rPr>
          <w:t>Eguiluz et al., 2005</w:t>
        </w:r>
      </w:hyperlink>
      <w:r w:rsidR="00AE2B85">
        <w:rPr>
          <w:rFonts w:ascii="Arial" w:hAnsi="Arial" w:cs="Arial"/>
          <w:noProof/>
          <w:lang w:eastAsia="zh-CN"/>
        </w:rPr>
        <w:t xml:space="preserve">; </w:t>
      </w:r>
      <w:hyperlink w:anchor="_ENREF_47" w:tooltip="van den Heuvel, 2008 #100" w:history="1">
        <w:r w:rsidR="00DC3D15">
          <w:rPr>
            <w:rFonts w:ascii="Arial" w:hAnsi="Arial" w:cs="Arial"/>
            <w:noProof/>
            <w:lang w:eastAsia="zh-CN"/>
          </w:rPr>
          <w:t>van den Heuvel et al., 2008</w:t>
        </w:r>
      </w:hyperlink>
      <w:r w:rsidR="00AE2B85">
        <w:rPr>
          <w:rFonts w:ascii="Arial" w:hAnsi="Arial" w:cs="Arial"/>
          <w:noProof/>
          <w:lang w:eastAsia="zh-CN"/>
        </w:rPr>
        <w:t xml:space="preserve">; </w:t>
      </w:r>
      <w:hyperlink w:anchor="_ENREF_51" w:tooltip="Zuo, 2012 #123" w:history="1">
        <w:r w:rsidR="00DC3D15">
          <w:rPr>
            <w:rFonts w:ascii="Arial" w:hAnsi="Arial" w:cs="Arial"/>
            <w:noProof/>
            <w:lang w:eastAsia="zh-CN"/>
          </w:rPr>
          <w:t>Zuo et al., 2012</w:t>
        </w:r>
      </w:hyperlink>
      <w:r w:rsidR="00AE2B85">
        <w:rPr>
          <w:rFonts w:ascii="Arial" w:hAnsi="Arial" w:cs="Arial"/>
          <w:noProof/>
          <w:lang w:eastAsia="zh-CN"/>
        </w:rPr>
        <w:t>)</w:t>
      </w:r>
      <w:r w:rsidR="00AE2B85">
        <w:rPr>
          <w:rFonts w:ascii="Arial" w:hAnsi="Arial" w:cs="Arial"/>
          <w:lang w:eastAsia="zh-CN"/>
        </w:rPr>
        <w:fldChar w:fldCharType="end"/>
      </w:r>
      <w:r w:rsidR="00E67F9A" w:rsidRPr="00044B3A">
        <w:rPr>
          <w:rFonts w:ascii="Arial" w:hAnsi="Arial" w:cs="Arial"/>
          <w:lang w:eastAsia="zh-CN"/>
        </w:rPr>
        <w:t xml:space="preserve"> or electrode position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13" w:tooltip="Downes, 2012 #75" w:history="1">
        <w:r w:rsidR="00DC3D15">
          <w:rPr>
            <w:rFonts w:ascii="Arial" w:hAnsi="Arial" w:cs="Arial"/>
            <w:noProof/>
            <w:lang w:eastAsia="zh-CN"/>
          </w:rPr>
          <w:t>Downes et al., 2012</w:t>
        </w:r>
      </w:hyperlink>
      <w:r w:rsidR="00AE2B85">
        <w:rPr>
          <w:rFonts w:ascii="Arial" w:hAnsi="Arial" w:cs="Arial"/>
          <w:noProof/>
          <w:lang w:eastAsia="zh-CN"/>
        </w:rPr>
        <w:t>)</w:t>
      </w:r>
      <w:r w:rsidR="00AE2B85">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causality as edges</w:t>
      </w:r>
      <w:r w:rsidR="00C7263D">
        <w:rPr>
          <w:rFonts w:ascii="Arial" w:hAnsi="Arial" w:cs="Arial"/>
          <w:lang w:eastAsia="zh-CN"/>
        </w:rPr>
        <w:t xml:space="preserve"> </w:t>
      </w:r>
      <w:r w:rsidR="00AE2B85">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wvYWx0LXBlcmlvZGljYWw+PHBhZ2VzPjQwMjgtMzI8L3BhZ2VzPjx2b2x1bWU+MTA1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wvYWx0LXBlcmlvZGljYWw+PHBhZ2VzPjQwMjgtMzI8L3BhZ2VzPjx2b2x1bWU+MTA1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7" w:tooltip="Bullmore, 2009 #70" w:history="1">
        <w:r w:rsidR="00DC3D15">
          <w:rPr>
            <w:rFonts w:ascii="Arial" w:hAnsi="Arial" w:cs="Arial"/>
            <w:noProof/>
            <w:lang w:eastAsia="zh-CN"/>
          </w:rPr>
          <w:t>Bullmore and Sporns, 2009</w:t>
        </w:r>
      </w:hyperlink>
      <w:r w:rsidR="00AE2B85">
        <w:rPr>
          <w:rFonts w:ascii="Arial" w:hAnsi="Arial" w:cs="Arial"/>
          <w:noProof/>
          <w:lang w:eastAsia="zh-CN"/>
        </w:rPr>
        <w:t xml:space="preserve">; </w:t>
      </w:r>
      <w:hyperlink w:anchor="_ENREF_15" w:tooltip="Fair, 2008 #77" w:history="1">
        <w:r w:rsidR="00DC3D15">
          <w:rPr>
            <w:rFonts w:ascii="Arial" w:hAnsi="Arial" w:cs="Arial"/>
            <w:noProof/>
            <w:lang w:eastAsia="zh-CN"/>
          </w:rPr>
          <w:t>Fair et al., 2008</w:t>
        </w:r>
      </w:hyperlink>
      <w:r w:rsidR="00AE2B85">
        <w:rPr>
          <w:rFonts w:ascii="Arial" w:hAnsi="Arial" w:cs="Arial"/>
          <w:noProof/>
          <w:lang w:eastAsia="zh-CN"/>
        </w:rPr>
        <w:t xml:space="preserve">; </w:t>
      </w:r>
      <w:hyperlink w:anchor="_ENREF_23" w:tooltip="Khazaee, 2015 #83" w:history="1">
        <w:r w:rsidR="00DC3D15">
          <w:rPr>
            <w:rFonts w:ascii="Arial" w:hAnsi="Arial" w:cs="Arial"/>
            <w:noProof/>
            <w:lang w:eastAsia="zh-CN"/>
          </w:rPr>
          <w:t>Khazaee et al., 2015</w:t>
        </w:r>
      </w:hyperlink>
      <w:r w:rsidR="00AE2B85">
        <w:rPr>
          <w:rFonts w:ascii="Arial" w:hAnsi="Arial" w:cs="Arial"/>
          <w:noProof/>
          <w:lang w:eastAsia="zh-CN"/>
        </w:rPr>
        <w:t xml:space="preserve">; </w:t>
      </w:r>
      <w:hyperlink w:anchor="_ENREF_29" w:tooltip="Micheloyannis, 2009 #87" w:history="1">
        <w:r w:rsidR="00DC3D15">
          <w:rPr>
            <w:rFonts w:ascii="Arial" w:hAnsi="Arial" w:cs="Arial"/>
            <w:noProof/>
            <w:lang w:eastAsia="zh-CN"/>
          </w:rPr>
          <w:t>Micheloyannis et al., 2009</w:t>
        </w:r>
      </w:hyperlink>
      <w:r w:rsidR="00AE2B85">
        <w:rPr>
          <w:rFonts w:ascii="Arial" w:hAnsi="Arial" w:cs="Arial"/>
          <w:noProof/>
          <w:lang w:eastAsia="zh-CN"/>
        </w:rPr>
        <w:t xml:space="preserve">; </w:t>
      </w:r>
      <w:hyperlink w:anchor="_ENREF_48" w:tooltip="Wang, 2010 #101" w:history="1">
        <w:r w:rsidR="00DC3D15">
          <w:rPr>
            <w:rFonts w:ascii="Arial" w:hAnsi="Arial" w:cs="Arial"/>
            <w:noProof/>
            <w:lang w:eastAsia="zh-CN"/>
          </w:rPr>
          <w:t>Wang et al., 2010</w:t>
        </w:r>
      </w:hyperlink>
      <w:r w:rsidR="00AE2B85">
        <w:rPr>
          <w:rFonts w:ascii="Arial" w:hAnsi="Arial" w:cs="Arial"/>
          <w:noProof/>
          <w:lang w:eastAsia="zh-CN"/>
        </w:rPr>
        <w:t>)</w:t>
      </w:r>
      <w:r w:rsidR="00AE2B85">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14B78189" w:rsidR="004D2980" w:rsidRDefault="001B704F" w:rsidP="00956280">
      <w:pPr>
        <w:spacing w:line="480" w:lineRule="auto"/>
        <w:ind w:firstLine="720"/>
        <w:jc w:val="both"/>
        <w:rPr>
          <w:rFonts w:ascii="Arial" w:hAnsi="Arial" w:cs="Arial"/>
          <w:lang w:eastAsia="zh-CN"/>
        </w:rPr>
      </w:pPr>
      <w:r>
        <w:rPr>
          <w:rFonts w:ascii="Arial" w:hAnsi="Arial" w:cs="Arial"/>
          <w:lang w:eastAsia="zh-CN"/>
        </w:rPr>
        <w:lastRenderedPageBreak/>
        <w:t>In addition</w:t>
      </w:r>
      <w:r w:rsidR="00B05F45">
        <w:rPr>
          <w:rFonts w:ascii="Arial" w:hAnsi="Arial" w:cs="Arial"/>
          <w:lang w:eastAsia="zh-CN"/>
        </w:rPr>
        <w:t>, a</w:t>
      </w:r>
      <w:r w:rsidR="0051637D">
        <w:rPr>
          <w:rFonts w:ascii="Arial" w:hAnsi="Arial" w:cs="Arial"/>
          <w:lang w:eastAsia="zh-CN"/>
        </w:rPr>
        <w:t>t the single cell level</w:t>
      </w:r>
      <w:r>
        <w:rPr>
          <w:rFonts w:ascii="Arial" w:hAnsi="Arial" w:cs="Arial"/>
          <w:lang w:eastAsia="zh-CN"/>
        </w:rPr>
        <w:t>,</w:t>
      </w:r>
      <w:r w:rsidR="0051637D">
        <w:rPr>
          <w:rFonts w:ascii="Arial" w:hAnsi="Arial" w:cs="Arial"/>
          <w:lang w:eastAsia="zh-CN"/>
        </w:rPr>
        <w:t xml:space="preserve">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AE2B85">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22" w:tooltip="Iturria-Medina, 2008 #82" w:history="1">
        <w:r w:rsidR="00DC3D15">
          <w:rPr>
            <w:rFonts w:ascii="Arial" w:hAnsi="Arial" w:cs="Arial"/>
            <w:noProof/>
            <w:lang w:eastAsia="zh-CN"/>
          </w:rPr>
          <w:t>Iturria-Medina et al., 2008</w:t>
        </w:r>
      </w:hyperlink>
      <w:r w:rsidR="00AE2B85">
        <w:rPr>
          <w:rFonts w:ascii="Arial" w:hAnsi="Arial" w:cs="Arial"/>
          <w:noProof/>
          <w:lang w:eastAsia="zh-CN"/>
        </w:rPr>
        <w:t xml:space="preserve">; </w:t>
      </w:r>
      <w:hyperlink w:anchor="_ENREF_40" w:tooltip="Sporns, 2000 #17" w:history="1">
        <w:r w:rsidR="00DC3D15">
          <w:rPr>
            <w:rFonts w:ascii="Arial" w:hAnsi="Arial" w:cs="Arial"/>
            <w:noProof/>
            <w:lang w:eastAsia="zh-CN"/>
          </w:rPr>
          <w:t>Sporns, 2000</w:t>
        </w:r>
      </w:hyperlink>
      <w:r w:rsidR="00AE2B85">
        <w:rPr>
          <w:rFonts w:ascii="Arial" w:hAnsi="Arial" w:cs="Arial"/>
          <w:noProof/>
          <w:lang w:eastAsia="zh-CN"/>
        </w:rPr>
        <w:t>)</w:t>
      </w:r>
      <w:r w:rsidR="00AE2B85">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sidR="00B05F45">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2E6C2D">
        <w:rPr>
          <w:rFonts w:ascii="Arial" w:hAnsi="Arial" w:cs="Arial"/>
          <w:lang w:eastAsia="zh-CN"/>
        </w:rPr>
        <w:t>the optimal network structure</w:t>
      </w:r>
      <w:r w:rsidR="00B05F45">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AE2B85">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5" w:tooltip="Bonifazi, 2009 #69" w:history="1">
        <w:r w:rsidR="00DC3D15">
          <w:rPr>
            <w:rFonts w:ascii="Arial" w:hAnsi="Arial" w:cs="Arial"/>
            <w:noProof/>
            <w:lang w:eastAsia="zh-CN"/>
          </w:rPr>
          <w:t>Bonifazi et al., 2009</w:t>
        </w:r>
      </w:hyperlink>
      <w:r w:rsidR="00AE2B85">
        <w:rPr>
          <w:rFonts w:ascii="Arial" w:hAnsi="Arial" w:cs="Arial"/>
          <w:noProof/>
          <w:lang w:eastAsia="zh-CN"/>
        </w:rPr>
        <w:t xml:space="preserve">; </w:t>
      </w:r>
      <w:hyperlink w:anchor="_ENREF_16" w:tooltip="Gururangan, 2014 #78" w:history="1">
        <w:r w:rsidR="00DC3D15">
          <w:rPr>
            <w:rFonts w:ascii="Arial" w:hAnsi="Arial" w:cs="Arial"/>
            <w:noProof/>
            <w:lang w:eastAsia="zh-CN"/>
          </w:rPr>
          <w:t>Gururangan et al., 2014</w:t>
        </w:r>
      </w:hyperlink>
      <w:r w:rsidR="00AE2B85">
        <w:rPr>
          <w:rFonts w:ascii="Arial" w:hAnsi="Arial" w:cs="Arial"/>
          <w:noProof/>
          <w:lang w:eastAsia="zh-CN"/>
        </w:rPr>
        <w:t xml:space="preserve">; </w:t>
      </w:r>
      <w:hyperlink w:anchor="_ENREF_49" w:tooltip="Yatsenko, 2015 #102" w:history="1">
        <w:r w:rsidR="00DC3D15">
          <w:rPr>
            <w:rFonts w:ascii="Arial" w:hAnsi="Arial" w:cs="Arial"/>
            <w:noProof/>
            <w:lang w:eastAsia="zh-CN"/>
          </w:rPr>
          <w:t>Yatsenko et al., 2015</w:t>
        </w:r>
      </w:hyperlink>
      <w:r w:rsidR="00AE2B85">
        <w:rPr>
          <w:rFonts w:ascii="Arial" w:hAnsi="Arial" w:cs="Arial"/>
          <w:noProof/>
          <w:lang w:eastAsia="zh-CN"/>
        </w:rPr>
        <w:t>)</w:t>
      </w:r>
      <w:r w:rsidR="00AE2B85">
        <w:rPr>
          <w:rFonts w:ascii="Arial" w:hAnsi="Arial" w:cs="Arial"/>
          <w:lang w:eastAsia="zh-CN"/>
        </w:rPr>
        <w:fldChar w:fldCharType="end"/>
      </w:r>
      <w:r w:rsidR="00D253A4" w:rsidRPr="00044B3A">
        <w:rPr>
          <w:rFonts w:ascii="Arial" w:hAnsi="Arial" w:cs="Arial"/>
          <w:lang w:eastAsia="zh-CN"/>
        </w:rPr>
        <w:t xml:space="preserve">, </w:t>
      </w:r>
      <w:r w:rsidR="00315E86">
        <w:rPr>
          <w:rFonts w:ascii="Arial" w:hAnsi="Arial" w:cs="Arial"/>
          <w:lang w:eastAsia="zh-CN"/>
        </w:rPr>
        <w:t>but these methods have</w:t>
      </w:r>
      <w:r w:rsidR="006669AC" w:rsidRPr="00044B3A">
        <w:rPr>
          <w:rFonts w:ascii="Arial" w:hAnsi="Arial" w:cs="Arial"/>
          <w:lang w:eastAsia="zh-CN"/>
        </w:rPr>
        <w:t xml:space="preserve">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different visual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r w:rsidR="004D2980">
        <w:rPr>
          <w:rFonts w:ascii="Arial" w:hAnsi="Arial" w:cs="Arial"/>
          <w:lang w:eastAsia="zh-CN"/>
        </w:rPr>
        <w:t xml:space="preserve"> </w:t>
      </w:r>
    </w:p>
    <w:p w14:paraId="6955D7F7" w14:textId="73CB6272"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AE2B85">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9" w:tooltip="Carrillo-Reid, 2016 #73" w:history="1">
        <w:r w:rsidR="00DC3D15">
          <w:rPr>
            <w:rFonts w:ascii="Arial" w:hAnsi="Arial" w:cs="Arial"/>
            <w:noProof/>
          </w:rPr>
          <w:t>Carrillo-Reid et al., 2016</w:t>
        </w:r>
      </w:hyperlink>
      <w:r w:rsidR="00AE2B85">
        <w:rPr>
          <w:rFonts w:ascii="Arial" w:hAnsi="Arial" w:cs="Arial"/>
          <w:noProof/>
        </w:rPr>
        <w:t xml:space="preserve">; </w:t>
      </w:r>
      <w:hyperlink w:anchor="_ENREF_24" w:tooltip="Ko, 2011 #84" w:history="1">
        <w:r w:rsidR="00DC3D15">
          <w:rPr>
            <w:rFonts w:ascii="Arial" w:hAnsi="Arial" w:cs="Arial"/>
            <w:noProof/>
          </w:rPr>
          <w:t>Ko et al., 2011</w:t>
        </w:r>
      </w:hyperlink>
      <w:r w:rsidR="00AE2B85">
        <w:rPr>
          <w:rFonts w:ascii="Arial" w:hAnsi="Arial" w:cs="Arial"/>
          <w:noProof/>
        </w:rPr>
        <w:t>)</w:t>
      </w:r>
      <w:r w:rsidR="00AE2B85">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w:t>
      </w:r>
      <w:r w:rsidR="00804DE3">
        <w:rPr>
          <w:rFonts w:ascii="Arial" w:hAnsi="Arial" w:cs="Arial"/>
          <w:lang w:eastAsia="zh-CN"/>
        </w:rPr>
        <w:t>intuitively</w:t>
      </w:r>
      <w:r w:rsidR="00804DE3" w:rsidRPr="00044B3A">
        <w:rPr>
          <w:rFonts w:ascii="Arial" w:hAnsi="Arial" w:cs="Arial"/>
          <w:lang w:eastAsia="zh-CN"/>
        </w:rPr>
        <w:t xml:space="preserve">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315E86">
        <w:rPr>
          <w:rFonts w:ascii="Arial" w:hAnsi="Arial" w:cs="Arial"/>
          <w:lang w:eastAsia="zh-CN"/>
        </w:rPr>
        <w:t>Here, w</w:t>
      </w:r>
      <w:r w:rsidR="00131579" w:rsidRPr="005558F1">
        <w:rPr>
          <w:rFonts w:ascii="Arial" w:hAnsi="Arial" w:cs="Arial"/>
          <w:lang w:eastAsia="zh-CN"/>
        </w:rPr>
        <w:t>e demonstrate that CRFs allow</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0F404A">
        <w:rPr>
          <w:rFonts w:ascii="Arial" w:hAnsi="Arial" w:cs="Arial"/>
          <w:lang w:eastAsia="zh-CN"/>
        </w:rPr>
        <w:t xml:space="preserve"> and physiological</w:t>
      </w:r>
      <w:r w:rsidR="00D87153" w:rsidRPr="005558F1">
        <w:rPr>
          <w:rFonts w:ascii="Arial" w:hAnsi="Arial" w:cs="Arial"/>
          <w:lang w:eastAsia="zh-CN"/>
        </w:rPr>
        <w:t xml:space="preserve"> condition</w:t>
      </w:r>
      <w:r w:rsidR="004F4DC2" w:rsidRPr="005558F1">
        <w:rPr>
          <w:rFonts w:ascii="Arial" w:hAnsi="Arial" w:cs="Arial"/>
          <w:lang w:eastAsia="zh-CN"/>
        </w:rPr>
        <w:t>s</w:t>
      </w:r>
      <w:r w:rsidR="009205E7">
        <w:rPr>
          <w:rFonts w:ascii="Arial" w:hAnsi="Arial" w:cs="Arial"/>
          <w:lang w:eastAsia="zh-CN"/>
        </w:rPr>
        <w:t>,</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w:t>
      </w:r>
      <w:r w:rsidR="000F404A">
        <w:rPr>
          <w:rFonts w:ascii="Arial" w:hAnsi="Arial" w:cs="Arial"/>
        </w:rPr>
        <w:t>microcircuit computations</w:t>
      </w:r>
      <w:r w:rsidR="00A8736D" w:rsidRPr="005558F1">
        <w:rPr>
          <w:rFonts w:ascii="Arial" w:hAnsi="Arial" w:cs="Arial"/>
        </w:rPr>
        <w:t xml:space="preserve">. </w:t>
      </w:r>
      <w:r w:rsidR="000C6390">
        <w:rPr>
          <w:rFonts w:ascii="Arial" w:hAnsi="Arial" w:cs="Arial"/>
          <w:lang w:eastAsia="zh-CN"/>
        </w:rPr>
        <w:br w:type="page"/>
      </w:r>
    </w:p>
    <w:p w14:paraId="7ABD0579" w14:textId="77777777" w:rsidR="000E140C"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Results</w:t>
      </w:r>
    </w:p>
    <w:p w14:paraId="3E951765" w14:textId="261A77E1" w:rsidR="00A75312" w:rsidRPr="004459DF" w:rsidRDefault="00B13E18" w:rsidP="00044B3A">
      <w:pPr>
        <w:spacing w:line="480" w:lineRule="auto"/>
        <w:jc w:val="both"/>
        <w:rPr>
          <w:rFonts w:ascii="Arial" w:hAnsi="Arial" w:cs="Arial"/>
          <w:b/>
        </w:rPr>
      </w:pPr>
      <w:r>
        <w:rPr>
          <w:rFonts w:ascii="Arial" w:hAnsi="Arial" w:cs="Arial"/>
          <w:b/>
        </w:rPr>
        <w:t>CRFs applied to</w:t>
      </w:r>
      <w:r w:rsidR="00810872">
        <w:rPr>
          <w:rFonts w:ascii="Arial" w:hAnsi="Arial" w:cs="Arial"/>
          <w:b/>
        </w:rPr>
        <w:t xml:space="preserve"> calcium imaging population data</w:t>
      </w:r>
      <w:r w:rsidR="00734575">
        <w:rPr>
          <w:rFonts w:ascii="Arial" w:hAnsi="Arial" w:cs="Arial"/>
          <w:b/>
        </w:rPr>
        <w:t xml:space="preserve"> </w:t>
      </w:r>
    </w:p>
    <w:p w14:paraId="626DB346" w14:textId="78D50EFF" w:rsidR="00A75312" w:rsidRPr="009205E7" w:rsidRDefault="00A75312" w:rsidP="00B579E8">
      <w:pPr>
        <w:spacing w:line="480" w:lineRule="auto"/>
        <w:jc w:val="both"/>
        <w:rPr>
          <w:rFonts w:ascii="Arial" w:hAnsi="Arial" w:cs="Arial"/>
          <w:lang w:eastAsia="zh-CN"/>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w:t>
      </w:r>
      <w:r w:rsidR="00315E86">
        <w:rPr>
          <w:rFonts w:ascii="Arial" w:hAnsi="Arial" w:cs="Arial"/>
          <w:lang w:eastAsia="zh-CN"/>
        </w:rPr>
        <w:t xml:space="preserve"> of a network</w:t>
      </w:r>
      <w:r w:rsidR="009205E7">
        <w:rPr>
          <w:rFonts w:ascii="Arial" w:hAnsi="Arial" w:cs="Arial"/>
          <w:lang w:eastAsia="zh-CN"/>
        </w:rPr>
        <w:t>,</w:t>
      </w:r>
      <w:r w:rsidRPr="00044B3A">
        <w:rPr>
          <w:rFonts w:ascii="Arial" w:hAnsi="Arial" w:cs="Arial"/>
          <w:lang w:eastAsia="zh-CN"/>
        </w:rPr>
        <w:t xml:space="preserve"> </w:t>
      </w:r>
      <w:r w:rsidR="0002536E">
        <w:rPr>
          <w:rFonts w:ascii="Arial" w:hAnsi="Arial" w:cs="Arial"/>
          <w:lang w:eastAsia="zh-CN"/>
        </w:rPr>
        <w:t xml:space="preserve">where </w:t>
      </w:r>
      <w:r w:rsidR="00B7019C">
        <w:rPr>
          <w:rFonts w:ascii="Arial" w:hAnsi="Arial" w:cs="Arial"/>
          <w:lang w:eastAsia="zh-CN"/>
        </w:rPr>
        <w:t xml:space="preserve"> </w:t>
      </w:r>
      <w:r w:rsidR="00B7019C" w:rsidRPr="00A619F7">
        <w:rPr>
          <w:rFonts w:ascii="Arial" w:hAnsi="Arial" w:cs="Arial"/>
          <w:b/>
          <w:lang w:eastAsia="zh-CN"/>
        </w:rPr>
        <w:t>x</w:t>
      </w:r>
      <w:r w:rsidRPr="00044B3A">
        <w:rPr>
          <w:rFonts w:ascii="Arial" w:hAnsi="Arial" w:cs="Arial"/>
          <w:lang w:eastAsia="zh-CN"/>
        </w:rPr>
        <w:t xml:space="preserve"> </w:t>
      </w:r>
      <w:r w:rsidR="0002536E">
        <w:rPr>
          <w:rFonts w:ascii="Arial" w:hAnsi="Arial" w:cs="Arial"/>
          <w:lang w:eastAsia="zh-CN"/>
        </w:rPr>
        <w:t xml:space="preserve">represents observations </w:t>
      </w:r>
      <w:r w:rsidR="00B7019C">
        <w:rPr>
          <w:rFonts w:ascii="Arial" w:hAnsi="Arial" w:cs="Arial"/>
          <w:lang w:eastAsia="zh-CN"/>
        </w:rPr>
        <w:t xml:space="preserve">and </w:t>
      </w:r>
      <w:r w:rsidR="00B7019C">
        <w:rPr>
          <w:rFonts w:ascii="Arial" w:hAnsi="Arial" w:cs="Arial"/>
          <w:b/>
          <w:lang w:eastAsia="zh-CN"/>
        </w:rPr>
        <w:t>y</w:t>
      </w:r>
      <w:r w:rsidR="0002536E">
        <w:rPr>
          <w:rFonts w:ascii="Arial" w:hAnsi="Arial" w:cs="Arial"/>
          <w:b/>
          <w:lang w:eastAsia="zh-CN"/>
        </w:rPr>
        <w:t xml:space="preserve"> </w:t>
      </w:r>
      <w:r w:rsidR="0002536E" w:rsidRPr="009205E7">
        <w:rPr>
          <w:rFonts w:ascii="Arial" w:hAnsi="Arial" w:cs="Arial"/>
          <w:lang w:eastAsia="zh-CN"/>
        </w:rPr>
        <w:t>represents</w:t>
      </w:r>
      <w:r w:rsidR="00B7019C" w:rsidRPr="0002536E">
        <w:rPr>
          <w:rFonts w:ascii="Arial" w:hAnsi="Arial" w:cs="Arial"/>
          <w:lang w:eastAsia="zh-CN"/>
        </w:rPr>
        <w:t xml:space="preserve"> </w:t>
      </w:r>
      <w:r w:rsidR="0002536E">
        <w:rPr>
          <w:rFonts w:ascii="Arial" w:hAnsi="Arial" w:cs="Arial"/>
          <w:lang w:eastAsia="zh-CN"/>
        </w:rPr>
        <w:t xml:space="preserve">true labels </w:t>
      </w:r>
      <w:r w:rsidRPr="00044B3A">
        <w:rPr>
          <w:rFonts w:ascii="Arial" w:hAnsi="Arial" w:cs="Arial"/>
          <w:lang w:eastAsia="zh-CN"/>
        </w:rPr>
        <w:t xml:space="preserve">associated </w:t>
      </w:r>
      <w:r w:rsidR="0002536E" w:rsidRPr="00044B3A">
        <w:rPr>
          <w:rFonts w:ascii="Arial" w:hAnsi="Arial" w:cs="Arial"/>
          <w:lang w:eastAsia="zh-CN"/>
        </w:rPr>
        <w:t>with</w:t>
      </w:r>
      <w:r w:rsidR="0002536E">
        <w:rPr>
          <w:rFonts w:ascii="Arial" w:hAnsi="Arial" w:cs="Arial"/>
          <w:lang w:eastAsia="zh-CN"/>
        </w:rPr>
        <w:t xml:space="preserve"> a</w:t>
      </w:r>
      <w:r w:rsidR="0002536E" w:rsidRPr="00044B3A">
        <w:rPr>
          <w:rFonts w:ascii="Arial" w:hAnsi="Arial" w:cs="Arial"/>
          <w:lang w:eastAsia="zh-CN"/>
        </w:rPr>
        <w:t xml:space="preserve"> </w:t>
      </w:r>
      <w:r w:rsidRPr="00044B3A">
        <w:rPr>
          <w:rFonts w:ascii="Arial" w:hAnsi="Arial" w:cs="Arial"/>
          <w:lang w:eastAsia="zh-CN"/>
        </w:rPr>
        <w:t>graphical structure</w:t>
      </w:r>
      <w:ins w:id="2" w:author="Shuting Han" w:date="2017-02-09T14:59:00Z">
        <w:r w:rsidR="00AA4D2C">
          <w:rPr>
            <w:rFonts w:ascii="Arial" w:hAnsi="Arial" w:cs="Arial"/>
            <w:lang w:eastAsia="zh-CN"/>
          </w:rPr>
          <w:t xml:space="preserve"> </w:t>
        </w:r>
      </w:ins>
      <w:r w:rsidR="00AE2B85">
        <w:rPr>
          <w:rFonts w:ascii="Arial" w:hAnsi="Arial" w:cs="Arial"/>
          <w:lang w:eastAsia="zh-CN"/>
        </w:rPr>
        <w:fldChar w:fldCharType="begin"/>
      </w:r>
      <w:r w:rsidR="00AE2B85">
        <w:rPr>
          <w:rFonts w:ascii="Arial" w:hAnsi="Arial" w:cs="Arial"/>
          <w:lang w:eastAsia="zh-CN"/>
        </w:rPr>
        <w:instrText xml:space="preserve"> ADDIN EN.CITE &lt;EndNote&gt;&lt;Cite&gt;&lt;Author&gt;Sutton&lt;/Author&gt;&lt;Year&gt;2012&lt;/Year&gt;&lt;RecNum&gt;131&lt;/RecNum&gt;&lt;DisplayText&gt;(Sutton and McCallum, 2012)&lt;/DisplayText&gt;&lt;record&gt;&lt;rec-number&gt;131&lt;/rec-number&gt;&lt;foreign-keys&gt;&lt;key app="EN" db-id="rdwvpe9dd2tpt4eef5uvw5rarp9tzs255zzr"&gt;131&lt;/key&gt;&lt;/foreign-keys&gt;&lt;ref-type name="Journal Article"&gt;17&lt;/ref-type&gt;&lt;contributors&gt;&lt;authors&gt;&lt;author&gt;Sutton, Charles&lt;/author&gt;&lt;author&gt;McCallum, Andrew&lt;/author&gt;&lt;/authors&gt;&lt;/contributors&gt;&lt;titles&gt;&lt;title&gt;An introduction to conditional random fields&lt;/title&gt;&lt;secondary-title&gt;Foundations and Trends® in Machine Learning&lt;/secondary-title&gt;&lt;/titles&gt;&lt;periodical&gt;&lt;full-title&gt;Foundations and Trends® in Machine Learning&lt;/full-title&gt;&lt;/periodical&gt;&lt;pages&gt;267-373&lt;/pages&gt;&lt;volume&gt;4&lt;/volume&gt;&lt;number&gt;4&lt;/number&gt;&lt;dates&gt;&lt;year&gt;2012&lt;/year&gt;&lt;/dates&gt;&lt;publisher&gt;Now Publishers, Inc.&lt;/publisher&gt;&lt;isbn&gt;1935-8237&lt;/isbn&gt;&lt;urls&gt;&lt;/urls&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44" w:tooltip="Sutton, 2012 #131" w:history="1">
        <w:r w:rsidR="00DC3D15">
          <w:rPr>
            <w:rFonts w:ascii="Arial" w:hAnsi="Arial" w:cs="Arial"/>
            <w:noProof/>
            <w:lang w:eastAsia="zh-CN"/>
          </w:rPr>
          <w:t>Sutton and McCallum, 2012</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 xml:space="preserve">. </w:t>
      </w:r>
      <w:r w:rsidR="00342C2C">
        <w:rPr>
          <w:rFonts w:ascii="Arial" w:hAnsi="Arial" w:cs="Arial"/>
          <w:lang w:eastAsia="zh-CN"/>
        </w:rPr>
        <w:t xml:space="preserve">Since no assumptions are made on </w:t>
      </w:r>
      <w:r w:rsidR="00342C2C" w:rsidRPr="00A619F7">
        <w:rPr>
          <w:rFonts w:ascii="Arial" w:hAnsi="Arial" w:cs="Arial"/>
          <w:b/>
          <w:lang w:eastAsia="zh-CN"/>
        </w:rPr>
        <w:t>x</w:t>
      </w:r>
      <w:r w:rsidR="00342C2C">
        <w:rPr>
          <w:rFonts w:ascii="Arial" w:hAnsi="Arial" w:cs="Arial"/>
          <w:lang w:eastAsia="zh-CN"/>
        </w:rPr>
        <w:t xml:space="preserve">, </w:t>
      </w:r>
      <w:r w:rsidRPr="00044B3A">
        <w:rPr>
          <w:rFonts w:ascii="Arial" w:hAnsi="Arial" w:cs="Arial"/>
          <w:lang w:eastAsia="zh-CN"/>
        </w:rPr>
        <w:t>CRFs</w:t>
      </w:r>
      <w:r w:rsidR="00342C2C">
        <w:rPr>
          <w:rFonts w:ascii="Arial" w:hAnsi="Arial" w:cs="Arial"/>
          <w:lang w:eastAsia="zh-CN"/>
        </w:rPr>
        <w:t xml:space="preserve"> can accurately describe the </w:t>
      </w:r>
      <w:r w:rsidR="0096083A">
        <w:rPr>
          <w:rFonts w:ascii="Arial" w:hAnsi="Arial" w:cs="Arial"/>
          <w:lang w:eastAsia="zh-CN"/>
        </w:rPr>
        <w:t>conditional distribution with complex depend</w:t>
      </w:r>
      <w:r w:rsidR="00DF2620">
        <w:rPr>
          <w:rFonts w:ascii="Arial" w:hAnsi="Arial" w:cs="Arial"/>
          <w:lang w:eastAsia="zh-CN"/>
        </w:rPr>
        <w:t xml:space="preserve">encies in observation variables associated with a </w:t>
      </w:r>
      <w:r w:rsidR="00B00E9A" w:rsidRPr="00B00E9A">
        <w:rPr>
          <w:rFonts w:ascii="Arial" w:hAnsi="Arial" w:cs="Arial"/>
          <w:lang w:eastAsia="zh-CN"/>
        </w:rPr>
        <w:t xml:space="preserve">graphical structure </w:t>
      </w:r>
      <w:r w:rsidR="00DF2620">
        <w:rPr>
          <w:rFonts w:ascii="Arial" w:hAnsi="Arial" w:cs="Arial"/>
          <w:lang w:eastAsia="zh-CN"/>
        </w:rPr>
        <w:t>that</w:t>
      </w:r>
      <w:r w:rsidR="00B00E9A" w:rsidRPr="00B00E9A">
        <w:rPr>
          <w:rFonts w:ascii="Arial" w:hAnsi="Arial" w:cs="Arial"/>
          <w:lang w:eastAsia="zh-CN"/>
        </w:rPr>
        <w:t xml:space="preserve"> is used to constrain the interdependencies between labels. </w:t>
      </w:r>
      <w:r w:rsidR="00342C2C">
        <w:rPr>
          <w:rFonts w:ascii="Arial" w:hAnsi="Arial" w:cs="Arial"/>
          <w:lang w:eastAsia="zh-CN"/>
        </w:rPr>
        <w:t xml:space="preserve">Therefore, CRFs </w:t>
      </w:r>
      <w:r w:rsidRPr="00044B3A">
        <w:rPr>
          <w:rFonts w:ascii="Arial" w:hAnsi="Arial" w:cs="Arial"/>
          <w:lang w:eastAsia="zh-CN"/>
        </w:rPr>
        <w:t xml:space="preserve">have been successfully applied in diverse areas </w:t>
      </w:r>
      <w:r w:rsidR="00315E86">
        <w:rPr>
          <w:rFonts w:ascii="Arial" w:hAnsi="Arial" w:cs="Arial"/>
          <w:lang w:eastAsia="zh-CN"/>
        </w:rPr>
        <w:t xml:space="preserve">of machine learning </w:t>
      </w:r>
      <w:r w:rsidRPr="00044B3A">
        <w:rPr>
          <w:rFonts w:ascii="Arial" w:hAnsi="Arial" w:cs="Arial"/>
          <w:lang w:eastAsia="zh-CN"/>
        </w:rPr>
        <w:t xml:space="preserve">such as news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Peng&lt;/Author&gt;&lt;Year&gt;2011&lt;/Year&gt;&lt;RecNum&gt;25&lt;/RecNum&gt;&lt;DisplayText&gt;(Peng et al., 2011)&lt;/DisplayText&gt;&lt;record&gt;&lt;rec-number&gt;25&lt;/rec-number&gt;&lt;foreign-keys&gt;&lt;key app="EN" db-id="rdwvpe9dd2tpt4eef5uvw5rarp9tzs255zzr"&gt;25&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33" w:tooltip="Peng, 2011 #25" w:history="1">
        <w:r w:rsidR="00DC3D15">
          <w:rPr>
            <w:rFonts w:ascii="Arial" w:hAnsi="Arial" w:cs="Arial"/>
            <w:noProof/>
            <w:lang w:eastAsia="zh-CN"/>
          </w:rPr>
          <w:t>Peng et al., 2011</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sidR="00AE2B85">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26" w:tooltip="Li, 2008 #85" w:history="1">
        <w:r w:rsidR="00DC3D15">
          <w:rPr>
            <w:rFonts w:ascii="Arial" w:hAnsi="Arial" w:cs="Arial"/>
            <w:noProof/>
            <w:lang w:eastAsia="zh-CN"/>
          </w:rPr>
          <w:t>Li et al., 2008</w:t>
        </w:r>
      </w:hyperlink>
      <w:r w:rsidR="00AE2B85">
        <w:rPr>
          <w:rFonts w:ascii="Arial" w:hAnsi="Arial" w:cs="Arial"/>
          <w:noProof/>
          <w:lang w:eastAsia="zh-CN"/>
        </w:rPr>
        <w:t xml:space="preserve">; </w:t>
      </w:r>
      <w:hyperlink w:anchor="_ENREF_27" w:tooltip="Liu, 2006 #86" w:history="1">
        <w:r w:rsidR="00DC3D15">
          <w:rPr>
            <w:rFonts w:ascii="Arial" w:hAnsi="Arial" w:cs="Arial"/>
            <w:noProof/>
            <w:lang w:eastAsia="zh-CN"/>
          </w:rPr>
          <w:t>Liu et al., 2006</w:t>
        </w:r>
      </w:hyperlink>
      <w:r w:rsidR="00AE2B85">
        <w:rPr>
          <w:rFonts w:ascii="Arial" w:hAnsi="Arial" w:cs="Arial"/>
          <w:noProof/>
          <w:lang w:eastAsia="zh-CN"/>
        </w:rPr>
        <w:t xml:space="preserve">; </w:t>
      </w:r>
      <w:hyperlink w:anchor="_ENREF_36" w:tooltip="Sato, 2005 #92" w:history="1">
        <w:r w:rsidR="00DC3D15">
          <w:rPr>
            <w:rFonts w:ascii="Arial" w:hAnsi="Arial" w:cs="Arial"/>
            <w:noProof/>
            <w:lang w:eastAsia="zh-CN"/>
          </w:rPr>
          <w:t>Sato and Sakakibara, 2005</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 xml:space="preserve">, computer vision </w:t>
      </w:r>
      <w:r w:rsidR="00AE2B85">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18" w:tooltip="He, 2004 #30" w:history="1">
        <w:r w:rsidR="00DC3D15">
          <w:rPr>
            <w:rFonts w:ascii="Arial" w:hAnsi="Arial" w:cs="Arial"/>
            <w:noProof/>
            <w:lang w:eastAsia="zh-CN"/>
          </w:rPr>
          <w:t>He et al., 2004</w:t>
        </w:r>
      </w:hyperlink>
      <w:r w:rsidR="00AE2B85">
        <w:rPr>
          <w:rFonts w:ascii="Arial" w:hAnsi="Arial" w:cs="Arial"/>
          <w:noProof/>
          <w:lang w:eastAsia="zh-CN"/>
        </w:rPr>
        <w:t xml:space="preserve">; </w:t>
      </w:r>
      <w:hyperlink w:anchor="_ENREF_39" w:tooltip="Sminchisescu, 2006 #31" w:history="1">
        <w:r w:rsidR="00DC3D15">
          <w:rPr>
            <w:rFonts w:ascii="Arial" w:hAnsi="Arial" w:cs="Arial"/>
            <w:noProof/>
            <w:lang w:eastAsia="zh-CN"/>
          </w:rPr>
          <w:t>Sminchisescu et al., 2006</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sidR="00AE2B85">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11" w:tooltip="Choi, 2005 #32" w:history="1">
        <w:r w:rsidR="00DC3D15">
          <w:rPr>
            <w:rFonts w:ascii="Arial" w:hAnsi="Arial" w:cs="Arial"/>
            <w:noProof/>
            <w:lang w:eastAsia="zh-CN"/>
          </w:rPr>
          <w:t>Choi et al., 2005</w:t>
        </w:r>
      </w:hyperlink>
      <w:r w:rsidR="00AE2B85">
        <w:rPr>
          <w:rFonts w:ascii="Arial" w:hAnsi="Arial" w:cs="Arial"/>
          <w:noProof/>
          <w:lang w:eastAsia="zh-CN"/>
        </w:rPr>
        <w:t xml:space="preserve">; </w:t>
      </w:r>
      <w:hyperlink w:anchor="_ENREF_25" w:tooltip="Lafferty, 2001 #33" w:history="1">
        <w:r w:rsidR="00DC3D15">
          <w:rPr>
            <w:rFonts w:ascii="Arial" w:hAnsi="Arial" w:cs="Arial"/>
            <w:noProof/>
            <w:lang w:eastAsia="zh-CN"/>
          </w:rPr>
          <w:t>Lafferty et al., 2001</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w:t>
      </w:r>
    </w:p>
    <w:p w14:paraId="592A002B" w14:textId="6075AE28"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r w:rsidR="00652793">
        <w:rPr>
          <w:rFonts w:ascii="Arial" w:hAnsi="Arial" w:cs="Arial"/>
        </w:rPr>
        <w:t>structured</w:t>
      </w:r>
      <w:r w:rsidR="009C5D38">
        <w:rPr>
          <w:rFonts w:ascii="Arial" w:hAnsi="Arial" w:cs="Arial"/>
        </w:rPr>
        <w:t xml:space="preserve"> model</w:t>
      </w:r>
      <w:r w:rsidR="00F46BB9">
        <w:rPr>
          <w:rFonts w:ascii="Arial" w:hAnsi="Arial" w:cs="Arial"/>
        </w:rPr>
        <w:t xml:space="preserve"> from </w:t>
      </w:r>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315E86">
        <w:rPr>
          <w:rFonts w:ascii="Arial" w:hAnsi="Arial" w:cs="Arial"/>
        </w:rPr>
        <w:t>, respectively</w:t>
      </w:r>
      <w:r w:rsidR="009C5D38">
        <w:rPr>
          <w:rFonts w:ascii="Arial" w:hAnsi="Arial" w:cs="Arial"/>
        </w:rPr>
        <w:t xml:space="preserve"> (</w:t>
      </w:r>
      <w:r w:rsidR="00736836">
        <w:rPr>
          <w:rFonts w:ascii="Arial" w:hAnsi="Arial" w:cs="Arial"/>
          <w:color w:val="0000FF"/>
        </w:rPr>
        <w:t>Figure 1</w:t>
      </w:r>
      <w:r w:rsidR="00F337A3" w:rsidRPr="009012A2">
        <w:rPr>
          <w:rFonts w:ascii="Arial" w:hAnsi="Arial" w:cs="Arial"/>
          <w:color w:val="0000FF"/>
        </w:rPr>
        <w:t>A</w:t>
      </w:r>
      <w:r w:rsidR="009C5D38" w:rsidRPr="009012A2">
        <w:rPr>
          <w:rFonts w:ascii="Arial" w:hAnsi="Arial" w:cs="Arial"/>
        </w:rPr>
        <w:t>)</w:t>
      </w:r>
      <w:r w:rsidR="009C5D38">
        <w:rPr>
          <w:rFonts w:ascii="Arial" w:hAnsi="Arial" w:cs="Arial"/>
        </w:rPr>
        <w:t xml:space="preserve">. </w:t>
      </w:r>
      <w:r w:rsidR="00B00E9A" w:rsidRPr="00B00E9A">
        <w:rPr>
          <w:rFonts w:ascii="Arial" w:hAnsi="Arial" w:cs="Arial"/>
        </w:rPr>
        <w:t>To estimate the probability of different network states f</w:t>
      </w:r>
      <w:r w:rsidR="00B00E9A">
        <w:rPr>
          <w:rFonts w:ascii="Arial" w:hAnsi="Arial" w:cs="Arial"/>
        </w:rPr>
        <w:t>rom observed population vectors</w:t>
      </w:r>
      <w:r w:rsidR="00B00E9A" w:rsidRPr="00B00E9A" w:rsidDel="00B00E9A">
        <w:rPr>
          <w:rFonts w:ascii="Arial" w:hAnsi="Arial" w:cs="Arial"/>
        </w:rPr>
        <w:t xml:space="preserve"> </w:t>
      </w:r>
      <w:r w:rsidR="00EB27E3">
        <w:rPr>
          <w:rFonts w:ascii="Arial" w:hAnsi="Arial" w:cs="Arial"/>
        </w:rPr>
        <w:t>(</w:t>
      </w:r>
      <w:r w:rsidR="00EB27E3" w:rsidRPr="00B67B3F">
        <w:rPr>
          <w:rFonts w:ascii="Arial" w:hAnsi="Arial" w:cs="Arial"/>
          <w:color w:val="0000FF"/>
        </w:rPr>
        <w:t>Figure S1</w:t>
      </w:r>
      <w:r w:rsidR="00EB27E3">
        <w:rPr>
          <w:rFonts w:ascii="Arial" w:hAnsi="Arial" w:cs="Arial"/>
        </w:rPr>
        <w:t>)</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w:t>
      </w:r>
      <w:r w:rsidR="002A7BEB" w:rsidRPr="00044B3A">
        <w:rPr>
          <w:rFonts w:ascii="Arial" w:hAnsi="Arial" w:cs="Arial"/>
          <w:lang w:eastAsia="zh-CN"/>
        </w:rPr>
        <w:lastRenderedPageBreak/>
        <w:t>node potentials</w:t>
      </w:r>
      <w:r w:rsidR="00E53AB6"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m:t>
            </m:r>
          </m:sub>
        </m:sSub>
        <m:r>
          <w:rPr>
            <w:rFonts w:ascii="Cambria Math" w:hAnsi="Cambria Math" w:cs="Arial"/>
            <w:lang w:eastAsia="zh-CN"/>
          </w:rPr>
          <m:t>)</m:t>
        </m:r>
      </m:oMath>
      <w:r w:rsidR="00844B2C" w:rsidRPr="00044B3A">
        <w:rPr>
          <w:rFonts w:ascii="Arial" w:hAnsi="Arial" w:cs="Arial"/>
          <w:lang w:eastAsia="zh-CN"/>
        </w:rPr>
        <w:t xml:space="preserve"> </w:t>
      </w:r>
      <w:r w:rsidR="002A7BEB" w:rsidRPr="00044B3A">
        <w:rPr>
          <w:rFonts w:ascii="Arial" w:hAnsi="Arial" w:cs="Arial"/>
          <w:lang w:eastAsia="zh-CN"/>
        </w:rPr>
        <w:t>and edge potentials</w:t>
      </w:r>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736836">
        <w:rPr>
          <w:rFonts w:ascii="Arial" w:hAnsi="Arial" w:cs="Arial"/>
          <w:color w:val="0000FF"/>
          <w:lang w:eastAsia="zh-CN"/>
        </w:rPr>
        <w:t>Figure 1</w:t>
      </w:r>
      <w:r w:rsidR="00B77F05" w:rsidRPr="009012A2">
        <w:rPr>
          <w:rFonts w:ascii="Arial" w:hAnsi="Arial" w:cs="Arial"/>
          <w:color w:val="0000FF"/>
          <w:lang w:eastAsia="zh-CN"/>
        </w:rPr>
        <w:t>A</w:t>
      </w:r>
      <w:r w:rsidR="00B77F05" w:rsidRPr="00044B3A">
        <w:rPr>
          <w:rFonts w:ascii="Arial" w:hAnsi="Arial" w:cs="Arial"/>
          <w:lang w:eastAsia="zh-CN"/>
        </w:rPr>
        <w:t>)</w:t>
      </w:r>
      <w:r w:rsidR="002A7BEB" w:rsidRPr="00044B3A">
        <w:rPr>
          <w:rFonts w:ascii="Arial" w:hAnsi="Arial" w:cs="Arial"/>
          <w:lang w:eastAsia="zh-CN"/>
        </w:rPr>
        <w:t xml:space="preserve">. </w:t>
      </w:r>
      <w:r w:rsidR="00AB20D4" w:rsidRPr="00AB20D4">
        <w:rPr>
          <w:rFonts w:ascii="Arial" w:hAnsi="Arial" w:cs="Arial"/>
          <w:lang w:eastAsia="zh-CN"/>
        </w:rPr>
        <w:t>These parameters are also known as potential functions and reflect the scores of individual values on each node and edge.</w:t>
      </w:r>
      <w:r w:rsidR="00B10650">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7A4ADD" w:rsidRPr="007A4ADD">
        <w:rPr>
          <w:rFonts w:ascii="Arial" w:hAnsi="Arial" w:cs="Arial"/>
          <w:lang w:eastAsia="zh-CN"/>
        </w:rPr>
        <w:t xml:space="preserve">we </w:t>
      </w:r>
      <w:r w:rsidR="00D55754">
        <w:rPr>
          <w:rFonts w:ascii="Arial" w:hAnsi="Arial" w:cs="Arial"/>
          <w:lang w:eastAsia="zh-CN"/>
        </w:rPr>
        <w:t xml:space="preserve">first </w:t>
      </w:r>
      <w:r w:rsidR="007A4ADD" w:rsidRPr="007A4ADD">
        <w:rPr>
          <w:rFonts w:ascii="Arial" w:hAnsi="Arial" w:cs="Arial"/>
          <w:lang w:eastAsia="zh-CN"/>
        </w:rPr>
        <w:t xml:space="preserve">estimate model parameters and </w:t>
      </w:r>
      <w:r w:rsidR="00D55754">
        <w:rPr>
          <w:rFonts w:ascii="Arial" w:hAnsi="Arial" w:cs="Arial"/>
          <w:lang w:eastAsia="zh-CN"/>
        </w:rPr>
        <w:t xml:space="preserve">then </w:t>
      </w:r>
      <w:r w:rsidR="007A4ADD" w:rsidRPr="007A4ADD">
        <w:rPr>
          <w:rFonts w:ascii="Arial" w:hAnsi="Arial" w:cs="Arial"/>
          <w:lang w:eastAsia="zh-CN"/>
        </w:rPr>
        <w:t>perform cr</w:t>
      </w:r>
      <w:r w:rsidR="007A4ADD">
        <w:rPr>
          <w:rFonts w:ascii="Arial" w:hAnsi="Arial" w:cs="Arial"/>
          <w:lang w:eastAsia="zh-CN"/>
        </w:rPr>
        <w:t>oss-validation on held-out data</w:t>
      </w:r>
      <w:r w:rsidR="00570B2A" w:rsidRPr="00044B3A">
        <w:rPr>
          <w:rFonts w:ascii="Arial" w:hAnsi="Arial" w:cs="Arial"/>
          <w:lang w:eastAsia="zh-CN"/>
        </w:rPr>
        <w:t xml:space="preserve">. </w:t>
      </w:r>
      <w:r w:rsidR="008519C5" w:rsidRPr="008519C5">
        <w:rPr>
          <w:rFonts w:ascii="Arial" w:hAnsi="Arial" w:cs="Arial"/>
          <w:lang w:eastAsia="zh-CN"/>
        </w:rPr>
        <w:t xml:space="preserve">The final normalized product of the corresponding nodes and edge potentials describes the likelihood that </w:t>
      </w:r>
      <w:r w:rsidR="00B47DFB">
        <w:rPr>
          <w:rFonts w:ascii="Arial" w:hAnsi="Arial" w:cs="Arial"/>
          <w:lang w:eastAsia="zh-CN"/>
        </w:rPr>
        <w:t>a given</w:t>
      </w:r>
      <w:r w:rsidR="00B47DFB" w:rsidRPr="008519C5">
        <w:rPr>
          <w:rFonts w:ascii="Arial" w:hAnsi="Arial" w:cs="Arial"/>
          <w:lang w:eastAsia="zh-CN"/>
        </w:rPr>
        <w:t xml:space="preserve"> </w:t>
      </w:r>
      <w:r w:rsidR="008519C5" w:rsidRPr="008519C5">
        <w:rPr>
          <w:rFonts w:ascii="Arial" w:hAnsi="Arial" w:cs="Arial"/>
          <w:lang w:eastAsia="zh-CN"/>
        </w:rPr>
        <w:t>neuronal population exhibits a specific activation pattern.</w:t>
      </w:r>
      <w:r w:rsidR="008519C5" w:rsidRPr="008519C5" w:rsidDel="008519C5">
        <w:rPr>
          <w:rFonts w:ascii="Arial" w:hAnsi="Arial" w:cs="Arial"/>
          <w:lang w:eastAsia="zh-CN"/>
        </w:rPr>
        <w:t xml:space="preserve"> </w:t>
      </w:r>
    </w:p>
    <w:p w14:paraId="166B9A08" w14:textId="6B2E541E" w:rsidR="008702E4" w:rsidRDefault="008519C5" w:rsidP="00CD72EE">
      <w:pPr>
        <w:spacing w:line="480" w:lineRule="auto"/>
        <w:ind w:firstLine="720"/>
        <w:jc w:val="both"/>
        <w:rPr>
          <w:rFonts w:ascii="Arial" w:hAnsi="Arial" w:cs="Arial"/>
          <w:lang w:eastAsia="zh-CN"/>
        </w:rPr>
      </w:pPr>
      <w:r w:rsidRPr="008519C5">
        <w:rPr>
          <w:rFonts w:ascii="Arial" w:hAnsi="Arial" w:cs="Arial"/>
          <w:lang w:eastAsia="zh-CN"/>
        </w:rPr>
        <w:t xml:space="preserve">To integrate information </w:t>
      </w:r>
      <w:r w:rsidR="00D55754">
        <w:rPr>
          <w:rFonts w:ascii="Arial" w:hAnsi="Arial" w:cs="Arial"/>
          <w:lang w:eastAsia="zh-CN"/>
        </w:rPr>
        <w:t>of</w:t>
      </w:r>
      <w:r w:rsidR="00D55754" w:rsidRPr="008519C5">
        <w:rPr>
          <w:rFonts w:ascii="Arial" w:hAnsi="Arial" w:cs="Arial"/>
          <w:lang w:eastAsia="zh-CN"/>
        </w:rPr>
        <w:t xml:space="preserve"> </w:t>
      </w:r>
      <w:r w:rsidRPr="008519C5">
        <w:rPr>
          <w:rFonts w:ascii="Arial" w:hAnsi="Arial" w:cs="Arial"/>
          <w:lang w:eastAsia="zh-CN"/>
        </w:rPr>
        <w:t>the external stimulus along with the observed neuronal data, we added an additional node for each type of stimulus that was presented to the animal. This node was set to ‘1’ when the corresponding stimulus was on and ‘0’ when the stimulus was off</w:t>
      </w:r>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A and 1B</w:t>
      </w:r>
      <w:r w:rsidR="005505A1">
        <w:rPr>
          <w:rFonts w:ascii="Arial" w:hAnsi="Arial" w:cs="Arial"/>
          <w:lang w:eastAsia="zh-CN"/>
        </w:rPr>
        <w:t>)</w:t>
      </w:r>
      <w:r w:rsidR="00072359" w:rsidRPr="00044B3A">
        <w:rPr>
          <w:rFonts w:ascii="Arial" w:hAnsi="Arial" w:cs="Arial"/>
          <w:lang w:eastAsia="zh-CN"/>
        </w:rPr>
        <w:t xml:space="preserve">. </w:t>
      </w:r>
      <w:r w:rsidR="008540EB">
        <w:rPr>
          <w:rFonts w:ascii="Arial" w:hAnsi="Arial" w:cs="Arial"/>
          <w:lang w:eastAsia="zh-CN"/>
        </w:rPr>
        <w:t xml:space="preserve">The general </w:t>
      </w:r>
      <w:r w:rsidR="00732E8B">
        <w:rPr>
          <w:rFonts w:ascii="Arial" w:hAnsi="Arial" w:cs="Arial"/>
          <w:lang w:eastAsia="zh-CN"/>
        </w:rPr>
        <w:t xml:space="preserve">and mathematical </w:t>
      </w:r>
      <w:r w:rsidR="008540EB">
        <w:rPr>
          <w:rFonts w:ascii="Arial" w:hAnsi="Arial" w:cs="Arial"/>
          <w:lang w:eastAsia="zh-CN"/>
        </w:rPr>
        <w:t>properties of CRF model</w:t>
      </w:r>
      <w:r w:rsidR="00DE7081">
        <w:rPr>
          <w:rFonts w:ascii="Arial" w:hAnsi="Arial" w:cs="Arial"/>
          <w:lang w:eastAsia="zh-CN"/>
        </w:rPr>
        <w:t>s</w:t>
      </w:r>
      <w:r w:rsidR="008540EB">
        <w:rPr>
          <w:rFonts w:ascii="Arial" w:hAnsi="Arial" w:cs="Arial"/>
          <w:lang w:eastAsia="zh-CN"/>
        </w:rPr>
        <w:t xml:space="preserve"> obtained </w:t>
      </w:r>
      <w:r w:rsidR="006B4046">
        <w:rPr>
          <w:rFonts w:ascii="Arial" w:hAnsi="Arial" w:cs="Arial"/>
          <w:lang w:eastAsia="zh-CN"/>
        </w:rPr>
        <w:t xml:space="preserve">with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d</w:t>
      </w:r>
      <w:r w:rsidR="00D55754">
        <w:rPr>
          <w:rFonts w:ascii="Arial" w:hAnsi="Arial" w:cs="Arial"/>
          <w:lang w:eastAsia="zh-CN"/>
        </w:rPr>
        <w:t>id</w:t>
      </w:r>
      <w:r w:rsidR="006B4046">
        <w:rPr>
          <w:rFonts w:ascii="Arial" w:hAnsi="Arial" w:cs="Arial"/>
          <w:lang w:eastAsia="zh-CN"/>
        </w:rPr>
        <w:t xml:space="preserve"> not significantly differ from </w:t>
      </w:r>
      <w:r w:rsidR="003F5F4C">
        <w:rPr>
          <w:rFonts w:ascii="Arial" w:hAnsi="Arial" w:cs="Arial"/>
          <w:lang w:eastAsia="zh-CN"/>
        </w:rPr>
        <w:t>CRF models obtained</w:t>
      </w:r>
      <w:r w:rsidR="006B4046">
        <w:rPr>
          <w:rFonts w:ascii="Arial" w:hAnsi="Arial" w:cs="Arial"/>
          <w:lang w:eastAsia="zh-CN"/>
        </w:rPr>
        <w:t xml:space="preserve"> without</w:t>
      </w:r>
      <w:r w:rsidR="003F5F4C">
        <w:rPr>
          <w:rFonts w:ascii="Arial" w:hAnsi="Arial" w:cs="Arial"/>
          <w:lang w:eastAsia="zh-CN"/>
        </w:rPr>
        <w:t xml:space="preserve"> added </w:t>
      </w:r>
      <w:r w:rsidR="00DC7A95">
        <w:rPr>
          <w:rFonts w:ascii="Arial" w:hAnsi="Arial" w:cs="Arial"/>
          <w:lang w:eastAsia="zh-CN"/>
        </w:rPr>
        <w:t>node</w:t>
      </w:r>
      <w:r w:rsidR="003F5F4C">
        <w:rPr>
          <w:rFonts w:ascii="Arial" w:hAnsi="Arial" w:cs="Arial"/>
          <w:lang w:eastAsia="zh-CN"/>
        </w:rPr>
        <w:t>s</w:t>
      </w:r>
      <w:ins w:id="3" w:author="Shuting Han" w:date="2017-02-01T09:54:00Z">
        <w:r w:rsidR="00B579E8">
          <w:rPr>
            <w:rFonts w:ascii="Arial" w:hAnsi="Arial" w:cs="Arial"/>
            <w:lang w:eastAsia="zh-CN"/>
          </w:rPr>
          <w:t xml:space="preserve"> (</w:t>
        </w:r>
      </w:ins>
      <w:ins w:id="4" w:author="Shuting Han" w:date="2017-03-07T11:48:00Z">
        <w:r w:rsidR="00DA3CB2">
          <w:rPr>
            <w:rFonts w:ascii="Arial" w:hAnsi="Arial" w:cs="Arial"/>
            <w:lang w:eastAsia="zh-CN"/>
          </w:rPr>
          <w:t xml:space="preserve">density: baseline model </w:t>
        </w:r>
      </w:ins>
      <w:ins w:id="5" w:author="Shuting Han" w:date="2017-03-07T11:50:00Z">
        <w:r w:rsidR="00DA3CB2">
          <w:rPr>
            <w:rFonts w:ascii="Arial" w:hAnsi="Arial" w:cs="Arial"/>
            <w:lang w:eastAsia="zh-CN"/>
          </w:rPr>
          <w:t xml:space="preserve">14.74% ± 3.40%, add node model 13.39% ± 3.08%; </w:t>
        </w:r>
      </w:ins>
      <w:ins w:id="6" w:author="Shuting Han" w:date="2017-03-07T11:51:00Z">
        <w:r w:rsidR="00DA3CB2">
          <w:rPr>
            <w:rFonts w:ascii="Arial" w:hAnsi="Arial" w:cs="Arial"/>
            <w:lang w:eastAsia="zh-CN"/>
          </w:rPr>
          <w:t xml:space="preserve">node strength: baseline model </w:t>
        </w:r>
      </w:ins>
      <w:ins w:id="7" w:author="Shuting Han" w:date="2017-03-07T11:52:00Z">
        <w:r w:rsidR="00DA3CB2">
          <w:rPr>
            <w:rFonts w:ascii="Arial" w:hAnsi="Arial" w:cs="Arial"/>
            <w:lang w:eastAsia="zh-CN"/>
          </w:rPr>
          <w:t>-0.3259 ± 0.2053, add node model -0.3378 ± 0.2122;</w:t>
        </w:r>
      </w:ins>
      <w:ins w:id="8" w:author="Shuting Han" w:date="2017-03-07T11:53:00Z">
        <w:r w:rsidR="00DA3CB2">
          <w:rPr>
            <w:rFonts w:ascii="Arial" w:hAnsi="Arial" w:cs="Arial"/>
            <w:lang w:eastAsia="zh-CN"/>
          </w:rPr>
          <w:t xml:space="preserve"> node degree: baseline model 0.0603 ± 0.0224, add node model 0.0547 ± 0.0208; local clustering coefficient: baseline model </w:t>
        </w:r>
      </w:ins>
      <w:ins w:id="9" w:author="Shuting Han" w:date="2017-03-07T11:54:00Z">
        <w:r w:rsidR="00DA3CB2">
          <w:rPr>
            <w:rFonts w:ascii="Arial" w:hAnsi="Arial" w:cs="Arial"/>
            <w:lang w:eastAsia="zh-CN"/>
          </w:rPr>
          <w:t xml:space="preserve">0.3161 ± 0.0276, add node model 0.3009 ± 0.0289; centrality: baseline model 0.3692 ± 0.1232, add node model </w:t>
        </w:r>
      </w:ins>
      <w:ins w:id="10" w:author="Shuting Han" w:date="2017-03-07T11:55:00Z">
        <w:r w:rsidR="00DA3CB2">
          <w:rPr>
            <w:rFonts w:ascii="Arial" w:hAnsi="Arial" w:cs="Arial"/>
            <w:lang w:eastAsia="zh-CN"/>
          </w:rPr>
          <w:t>0.3661 ± 0.1233;</w:t>
        </w:r>
      </w:ins>
      <w:ins w:id="11" w:author="Shuting Han" w:date="2017-03-07T11:52:00Z">
        <w:r w:rsidR="00DA3CB2">
          <w:rPr>
            <w:rFonts w:ascii="Arial" w:hAnsi="Arial" w:cs="Arial"/>
            <w:lang w:eastAsia="zh-CN"/>
          </w:rPr>
          <w:t xml:space="preserve"> </w:t>
        </w:r>
      </w:ins>
      <w:ins w:id="12" w:author="Shuting Han" w:date="2017-02-01T09:54:00Z">
        <w:r w:rsidR="00B579E8" w:rsidRPr="00A619F7">
          <w:rPr>
            <w:rFonts w:ascii="Arial" w:hAnsi="Arial" w:cs="Arial"/>
            <w:color w:val="0000FF"/>
            <w:lang w:eastAsia="zh-CN"/>
          </w:rPr>
          <w:t>Figure S</w:t>
        </w:r>
        <w:r w:rsidR="00B579E8">
          <w:rPr>
            <w:rFonts w:ascii="Arial" w:hAnsi="Arial" w:cs="Arial"/>
            <w:color w:val="0000FF"/>
            <w:lang w:eastAsia="zh-CN"/>
          </w:rPr>
          <w:t>2</w:t>
        </w:r>
        <w:r w:rsidR="00B579E8">
          <w:rPr>
            <w:rFonts w:ascii="Arial" w:hAnsi="Arial" w:cs="Arial"/>
            <w:lang w:eastAsia="zh-CN"/>
          </w:rPr>
          <w:t>)</w:t>
        </w:r>
      </w:ins>
      <w:r w:rsidR="0028391D">
        <w:rPr>
          <w:rFonts w:ascii="Arial" w:hAnsi="Arial" w:cs="Arial"/>
          <w:lang w:eastAsia="zh-CN"/>
        </w:rPr>
        <w:t>. In both conditions</w:t>
      </w:r>
      <w:ins w:id="13" w:author="Shuting Han" w:date="2017-02-01T09:54:00Z">
        <w:r w:rsidR="00B579E8">
          <w:rPr>
            <w:rFonts w:ascii="Arial" w:hAnsi="Arial" w:cs="Arial"/>
            <w:lang w:eastAsia="zh-CN"/>
          </w:rPr>
          <w:t>,</w:t>
        </w:r>
      </w:ins>
      <w:r w:rsidR="006B4046">
        <w:rPr>
          <w:rFonts w:ascii="Arial" w:hAnsi="Arial" w:cs="Arial"/>
          <w:lang w:eastAsia="zh-CN"/>
        </w:rPr>
        <w:t xml:space="preserve"> </w:t>
      </w:r>
      <w:r w:rsidR="00DB6BB7">
        <w:rPr>
          <w:rFonts w:ascii="Arial" w:hAnsi="Arial" w:cs="Arial"/>
          <w:lang w:eastAsia="zh-CN"/>
        </w:rPr>
        <w:t>CRFs model</w:t>
      </w:r>
      <w:r w:rsidR="00D55754">
        <w:rPr>
          <w:rFonts w:ascii="Arial" w:hAnsi="Arial" w:cs="Arial"/>
          <w:lang w:eastAsia="zh-CN"/>
        </w:rPr>
        <w:t>ed</w:t>
      </w:r>
      <w:r w:rsidR="00DB6BB7">
        <w:rPr>
          <w:rFonts w:ascii="Arial" w:hAnsi="Arial" w:cs="Arial"/>
          <w:lang w:eastAsia="zh-CN"/>
        </w:rPr>
        <w:t xml:space="preserve"> the conditional probability of network states given the observations</w:t>
      </w:r>
      <w:del w:id="14" w:author="Shuting Han" w:date="2017-02-01T09:54:00Z">
        <w:r w:rsidR="00D55754" w:rsidDel="00B579E8">
          <w:rPr>
            <w:rFonts w:ascii="Arial" w:hAnsi="Arial" w:cs="Arial"/>
            <w:lang w:eastAsia="zh-CN"/>
          </w:rPr>
          <w:delText xml:space="preserve"> (</w:delText>
        </w:r>
        <w:r w:rsidR="00D55754" w:rsidRPr="00A619F7" w:rsidDel="00B579E8">
          <w:rPr>
            <w:rFonts w:ascii="Arial" w:hAnsi="Arial" w:cs="Arial"/>
            <w:color w:val="0000FF"/>
            <w:lang w:eastAsia="zh-CN"/>
          </w:rPr>
          <w:delText>Figure S</w:delText>
        </w:r>
        <w:r w:rsidR="00D55754" w:rsidDel="00B579E8">
          <w:rPr>
            <w:rFonts w:ascii="Arial" w:hAnsi="Arial" w:cs="Arial"/>
            <w:color w:val="0000FF"/>
            <w:lang w:eastAsia="zh-CN"/>
          </w:rPr>
          <w:delText>2</w:delText>
        </w:r>
        <w:r w:rsidR="00D55754" w:rsidDel="00B579E8">
          <w:rPr>
            <w:rFonts w:ascii="Arial" w:hAnsi="Arial" w:cs="Arial"/>
            <w:lang w:eastAsia="zh-CN"/>
          </w:rPr>
          <w:delText>)</w:delText>
        </w:r>
      </w:del>
      <w:r w:rsidR="00DB6BB7">
        <w:rPr>
          <w:rFonts w:ascii="Arial" w:hAnsi="Arial" w:cs="Arial"/>
          <w:lang w:eastAsia="zh-CN"/>
        </w:rPr>
        <w:t xml:space="preserve">. </w:t>
      </w:r>
      <w:r w:rsidR="00172F48">
        <w:rPr>
          <w:rFonts w:ascii="Arial" w:hAnsi="Arial" w:cs="Arial"/>
          <w:lang w:eastAsia="zh-CN"/>
        </w:rPr>
        <w:t xml:space="preserve">Therefore, by treating visual stimuli as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 xml:space="preserve">s </w:t>
      </w:r>
      <w:r w:rsidR="00172F48">
        <w:rPr>
          <w:rFonts w:ascii="Arial" w:hAnsi="Arial" w:cs="Arial"/>
          <w:lang w:eastAsia="zh-CN"/>
        </w:rPr>
        <w:t>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BD1844">
        <w:rPr>
          <w:rFonts w:ascii="Arial" w:hAnsi="Arial" w:cs="Arial"/>
          <w:lang w:eastAsia="zh-CN"/>
        </w:rPr>
        <w:t xml:space="preserve">In this way, the nodes directly connected to the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BD1844">
        <w:rPr>
          <w:rFonts w:ascii="Arial" w:hAnsi="Arial" w:cs="Arial"/>
          <w:lang w:eastAsia="zh-CN"/>
        </w:rPr>
        <w:t xml:space="preserve"> represent </w:t>
      </w:r>
      <w:r w:rsidR="00BD1844">
        <w:rPr>
          <w:rFonts w:ascii="Arial" w:hAnsi="Arial" w:cs="Arial"/>
          <w:lang w:eastAsia="zh-CN"/>
        </w:rPr>
        <w:lastRenderedPageBreak/>
        <w:t xml:space="preserve">different visual stimuli.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del w:id="15" w:author="Shuting Han" w:date="2017-02-14T11:09:00Z">
        <w:r w:rsidR="00BD1844" w:rsidDel="003F1E38">
          <w:rPr>
            <w:rFonts w:ascii="Arial" w:hAnsi="Arial" w:cs="Arial"/>
            <w:lang w:eastAsia="zh-CN"/>
          </w:rPr>
          <w:delText>:</w:delText>
        </w:r>
      </w:del>
      <w:r w:rsidR="005A233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F21925">
        <w:rPr>
          <w:rFonts w:ascii="Arial" w:hAnsi="Arial" w:cs="Arial"/>
          <w:lang w:eastAsia="zh-CN"/>
        </w:rPr>
        <w:t>,</w:t>
      </w:r>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he relative likelihood</w:t>
      </w:r>
      <w:del w:id="16" w:author="Shuting Han" w:date="2017-02-09T14:55:00Z">
        <w:r w:rsidR="009A2204" w:rsidDel="00AA4D2C">
          <w:rPr>
            <w:rFonts w:ascii="Arial" w:hAnsi="Arial" w:cs="Arial"/>
            <w:lang w:eastAsia="zh-CN"/>
          </w:rPr>
          <w:delText>,</w:delText>
        </w:r>
      </w:del>
      <w:r w:rsidR="009A220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del w:id="17" w:author="Shuting Han" w:date="2017-02-09T14:55:00Z">
        <w:r w:rsidR="009A2204" w:rsidDel="00AA4D2C">
          <w:rPr>
            <w:rFonts w:ascii="Arial" w:hAnsi="Arial" w:cs="Arial"/>
            <w:lang w:eastAsia="zh-CN"/>
          </w:rPr>
          <w:delText>,</w:delText>
        </w:r>
      </w:del>
      <w:r w:rsidR="009A2204">
        <w:rPr>
          <w:rFonts w:ascii="Arial" w:hAnsi="Arial" w:cs="Arial"/>
          <w:lang w:eastAsia="zh-CN"/>
        </w:rPr>
        <w:t xml:space="preserve"> </w:t>
      </w:r>
      <w:r w:rsidR="0080086D">
        <w:rPr>
          <w:rFonts w:ascii="Arial" w:hAnsi="Arial" w:cs="Arial"/>
          <w:lang w:eastAsia="zh-CN"/>
        </w:rPr>
        <w:t xml:space="preserve">can be used to </w:t>
      </w:r>
      <w:r w:rsidR="00870C91">
        <w:rPr>
          <w:rFonts w:ascii="Arial" w:hAnsi="Arial" w:cs="Arial"/>
          <w:lang w:eastAsia="zh-CN"/>
        </w:rPr>
        <w:t xml:space="preserve">classify </w:t>
      </w:r>
      <w:r w:rsidR="0080086D">
        <w:rPr>
          <w:rFonts w:ascii="Arial" w:hAnsi="Arial" w:cs="Arial"/>
          <w:lang w:eastAsia="zh-CN"/>
        </w:rPr>
        <w:t>the</w:t>
      </w:r>
      <w:r w:rsidR="00594A55">
        <w:rPr>
          <w:rFonts w:ascii="Arial" w:hAnsi="Arial" w:cs="Arial"/>
          <w:lang w:eastAsia="zh-CN"/>
        </w:rPr>
        <w:t xml:space="preserve"> presented stimuli (</w:t>
      </w:r>
      <w:ins w:id="18" w:author="Shuting Han" w:date="2017-03-07T11:12:00Z">
        <w:r w:rsidR="00A91E16">
          <w:rPr>
            <w:rFonts w:ascii="Arial" w:hAnsi="Arial" w:cs="Arial"/>
            <w:lang w:eastAsia="zh-CN"/>
          </w:rPr>
          <w:t>mean ± SEM relative likelihood</w:t>
        </w:r>
      </w:ins>
      <w:ins w:id="19" w:author="Shuting Han" w:date="2017-03-07T11:13:00Z">
        <w:r w:rsidR="00A91E16">
          <w:rPr>
            <w:rFonts w:ascii="Arial" w:hAnsi="Arial" w:cs="Arial"/>
            <w:lang w:eastAsia="zh-CN"/>
          </w:rPr>
          <w:t xml:space="preserve"> from an example experiment</w:t>
        </w:r>
      </w:ins>
      <w:ins w:id="20" w:author="Shuting Han" w:date="2017-03-07T11:12:00Z">
        <w:r w:rsidR="00A91E16">
          <w:rPr>
            <w:rFonts w:ascii="Arial" w:hAnsi="Arial" w:cs="Arial"/>
            <w:lang w:eastAsia="zh-CN"/>
          </w:rPr>
          <w:t xml:space="preserve">: </w:t>
        </w:r>
      </w:ins>
      <w:ins w:id="21" w:author="Shuting Han" w:date="2017-03-07T11:11:00Z">
        <w:r w:rsidR="00A91E16">
          <w:rPr>
            <w:rFonts w:ascii="Arial" w:hAnsi="Arial" w:cs="Arial"/>
            <w:lang w:eastAsia="zh-CN"/>
          </w:rPr>
          <w:t xml:space="preserve">0.3663 </w:t>
        </w:r>
      </w:ins>
      <w:ins w:id="22" w:author="Shuting Han" w:date="2017-03-07T11:12:00Z">
        <w:r w:rsidR="00A91E16">
          <w:rPr>
            <w:rFonts w:ascii="Arial" w:hAnsi="Arial" w:cs="Arial"/>
            <w:lang w:eastAsia="zh-CN"/>
          </w:rPr>
          <w:t>± 0.1106 for horizontal stimulus, -</w:t>
        </w:r>
      </w:ins>
      <w:ins w:id="23" w:author="Shuting Han" w:date="2017-03-07T11:13:00Z">
        <w:r w:rsidR="00A91E16">
          <w:rPr>
            <w:rFonts w:ascii="Arial" w:hAnsi="Arial" w:cs="Arial"/>
            <w:lang w:eastAsia="zh-CN"/>
          </w:rPr>
          <w:t>0.4944 ± 0.0793 for vertical stimulus;</w:t>
        </w:r>
      </w:ins>
      <w:ins w:id="24" w:author="Shuting Han" w:date="2017-03-07T11:12:00Z">
        <w:r w:rsidR="00A91E16">
          <w:rPr>
            <w:rFonts w:ascii="Arial" w:hAnsi="Arial" w:cs="Arial"/>
            <w:lang w:eastAsia="zh-CN"/>
          </w:rPr>
          <w:t xml:space="preserve"> </w:t>
        </w:r>
      </w:ins>
      <w:r w:rsidR="00594A55" w:rsidRPr="009012A2">
        <w:rPr>
          <w:rFonts w:ascii="Arial" w:hAnsi="Arial" w:cs="Arial"/>
          <w:color w:val="0000FF"/>
          <w:lang w:eastAsia="zh-CN"/>
        </w:rPr>
        <w:t>Figure</w:t>
      </w:r>
      <w:r w:rsidR="00BD1844">
        <w:rPr>
          <w:rFonts w:ascii="Arial" w:hAnsi="Arial" w:cs="Arial"/>
          <w:color w:val="0000FF"/>
          <w:lang w:eastAsia="zh-CN"/>
        </w:rPr>
        <w:t xml:space="preserve"> 1C</w:t>
      </w:r>
      <w:ins w:id="25" w:author="Shuting Han" w:date="2017-03-07T11:57:00Z">
        <w:r w:rsidR="0015282D">
          <w:rPr>
            <w:rFonts w:ascii="Arial" w:hAnsi="Arial" w:cs="Arial"/>
            <w:color w:val="0000FF"/>
            <w:lang w:eastAsia="zh-CN"/>
          </w:rPr>
          <w:t xml:space="preserve"> and Figure 1E</w:t>
        </w:r>
      </w:ins>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 xml:space="preserve">To evaluate the </w:t>
      </w:r>
      <w:r w:rsidR="00870C91">
        <w:rPr>
          <w:rFonts w:ascii="Arial" w:hAnsi="Arial" w:cs="Arial"/>
          <w:lang w:eastAsia="zh-CN"/>
        </w:rPr>
        <w:t xml:space="preserve">classification </w:t>
      </w:r>
      <w:r w:rsidR="008702E4">
        <w:rPr>
          <w:rFonts w:ascii="Arial" w:hAnsi="Arial" w:cs="Arial"/>
          <w:lang w:eastAsia="zh-CN"/>
        </w:rPr>
        <w:t xml:space="preserve">performance, </w:t>
      </w:r>
      <w:r w:rsidR="00870C91">
        <w:rPr>
          <w:rFonts w:ascii="Arial" w:hAnsi="Arial" w:cs="Arial"/>
          <w:lang w:eastAsia="zh-CN"/>
        </w:rPr>
        <w:t>we examined the receiver operating characteristic (ROC) curve of the two stimuli (</w:t>
      </w:r>
      <w:r w:rsidR="00870C91" w:rsidRPr="00D60B4F">
        <w:rPr>
          <w:rFonts w:ascii="Arial" w:hAnsi="Arial" w:cs="Arial"/>
          <w:color w:val="0000FF"/>
          <w:lang w:eastAsia="zh-CN"/>
        </w:rPr>
        <w:t>Figure 1</w:t>
      </w:r>
      <w:r w:rsidR="0073607C">
        <w:rPr>
          <w:rFonts w:ascii="Arial" w:hAnsi="Arial" w:cs="Arial"/>
          <w:color w:val="0000FF"/>
          <w:lang w:eastAsia="zh-CN"/>
        </w:rPr>
        <w:t>D</w:t>
      </w:r>
      <w:r w:rsidR="00870C91">
        <w:rPr>
          <w:rFonts w:ascii="Arial" w:hAnsi="Arial" w:cs="Arial"/>
          <w:lang w:eastAsia="zh-CN"/>
        </w:rPr>
        <w:t xml:space="preserve">) as well as the area under curve (AUC, </w:t>
      </w:r>
      <w:ins w:id="26" w:author="Shuting Han" w:date="2017-03-07T11:14:00Z">
        <w:r w:rsidR="00A91E16">
          <w:rPr>
            <w:rFonts w:ascii="Arial" w:hAnsi="Arial" w:cs="Arial"/>
            <w:lang w:eastAsia="zh-CN"/>
          </w:rPr>
          <w:t xml:space="preserve">mean ± SEM: </w:t>
        </w:r>
      </w:ins>
      <w:ins w:id="27" w:author="Shuting Han" w:date="2017-03-07T11:16:00Z">
        <w:r w:rsidR="00CC783E">
          <w:rPr>
            <w:rFonts w:ascii="Arial" w:hAnsi="Arial" w:cs="Arial"/>
            <w:lang w:eastAsia="zh-CN"/>
          </w:rPr>
          <w:t>0.</w:t>
        </w:r>
      </w:ins>
      <w:ins w:id="28" w:author="Shuting Han" w:date="2017-03-07T11:17:00Z">
        <w:r w:rsidR="00CC783E">
          <w:rPr>
            <w:rFonts w:ascii="Arial" w:hAnsi="Arial" w:cs="Arial"/>
            <w:lang w:eastAsia="zh-CN"/>
          </w:rPr>
          <w:t>8319</w:t>
        </w:r>
      </w:ins>
      <w:ins w:id="29" w:author="Shuting Han" w:date="2017-03-07T11:14:00Z">
        <w:r w:rsidR="00A91E16">
          <w:rPr>
            <w:rFonts w:ascii="Arial" w:hAnsi="Arial" w:cs="Arial"/>
            <w:lang w:eastAsia="zh-CN"/>
          </w:rPr>
          <w:t xml:space="preserve"> ± </w:t>
        </w:r>
      </w:ins>
      <w:ins w:id="30" w:author="Shuting Han" w:date="2017-03-07T11:17:00Z">
        <w:r w:rsidR="00CC783E">
          <w:rPr>
            <w:rFonts w:ascii="Arial" w:hAnsi="Arial" w:cs="Arial"/>
            <w:lang w:eastAsia="zh-CN"/>
          </w:rPr>
          <w:t xml:space="preserve">0.0184 </w:t>
        </w:r>
      </w:ins>
      <w:ins w:id="31" w:author="Shuting Han" w:date="2017-03-07T11:14:00Z">
        <w:r w:rsidR="00A91E16">
          <w:rPr>
            <w:rFonts w:ascii="Arial" w:hAnsi="Arial" w:cs="Arial"/>
            <w:lang w:eastAsia="zh-CN"/>
          </w:rPr>
          <w:t>for horizontal, 0.</w:t>
        </w:r>
      </w:ins>
      <w:ins w:id="32" w:author="Shuting Han" w:date="2017-03-07T11:17:00Z">
        <w:r w:rsidR="00CC783E">
          <w:rPr>
            <w:rFonts w:ascii="Arial" w:hAnsi="Arial" w:cs="Arial"/>
            <w:lang w:eastAsia="zh-CN"/>
          </w:rPr>
          <w:t>8455</w:t>
        </w:r>
      </w:ins>
      <w:ins w:id="33" w:author="Shuting Han" w:date="2017-03-07T11:14:00Z">
        <w:r w:rsidR="00A91E16">
          <w:rPr>
            <w:rFonts w:ascii="Arial" w:hAnsi="Arial" w:cs="Arial"/>
            <w:lang w:eastAsia="zh-CN"/>
          </w:rPr>
          <w:t xml:space="preserve"> ± 0.0</w:t>
        </w:r>
      </w:ins>
      <w:ins w:id="34" w:author="Shuting Han" w:date="2017-03-07T11:17:00Z">
        <w:r w:rsidR="00CC783E">
          <w:rPr>
            <w:rFonts w:ascii="Arial" w:hAnsi="Arial" w:cs="Arial"/>
            <w:lang w:eastAsia="zh-CN"/>
          </w:rPr>
          <w:t>098</w:t>
        </w:r>
      </w:ins>
      <w:ins w:id="35" w:author="Shuting Han" w:date="2017-03-07T11:14:00Z">
        <w:r w:rsidR="00A91E16">
          <w:rPr>
            <w:rFonts w:ascii="Arial" w:hAnsi="Arial" w:cs="Arial"/>
            <w:lang w:eastAsia="zh-CN"/>
          </w:rPr>
          <w:t xml:space="preserve"> for vertical; </w:t>
        </w:r>
      </w:ins>
      <w:r w:rsidR="00870C91" w:rsidRPr="00D60B4F">
        <w:rPr>
          <w:rFonts w:ascii="Arial" w:hAnsi="Arial" w:cs="Arial"/>
          <w:color w:val="0000FF"/>
          <w:lang w:eastAsia="zh-CN"/>
        </w:rPr>
        <w:t xml:space="preserve">Figure </w:t>
      </w:r>
      <w:ins w:id="36" w:author="Shuting Han" w:date="2017-03-07T11:57:00Z">
        <w:r w:rsidR="0015282D">
          <w:rPr>
            <w:rFonts w:ascii="Arial" w:hAnsi="Arial" w:cs="Arial"/>
            <w:color w:val="0000FF"/>
            <w:lang w:eastAsia="zh-CN"/>
          </w:rPr>
          <w:t>1F</w:t>
        </w:r>
      </w:ins>
      <w:del w:id="37" w:author="Shuting Han" w:date="2017-03-07T11:57:00Z">
        <w:r w:rsidR="0073607C" w:rsidDel="0015282D">
          <w:rPr>
            <w:rFonts w:ascii="Arial" w:hAnsi="Arial" w:cs="Arial"/>
            <w:color w:val="0000FF"/>
            <w:lang w:eastAsia="zh-CN"/>
          </w:rPr>
          <w:delText>S3</w:delText>
        </w:r>
      </w:del>
      <w:r w:rsidR="00870C91">
        <w:rPr>
          <w:rFonts w:ascii="Arial" w:hAnsi="Arial" w:cs="Arial"/>
          <w:lang w:eastAsia="zh-CN"/>
        </w:rPr>
        <w:t>). W</w:t>
      </w:r>
      <w:r w:rsidR="008702E4">
        <w:rPr>
          <w:rFonts w:ascii="Arial" w:hAnsi="Arial" w:cs="Arial"/>
          <w:lang w:eastAsia="zh-CN"/>
        </w:rPr>
        <w:t xml:space="preserve">e </w:t>
      </w:r>
      <w:r w:rsidR="00870C91">
        <w:rPr>
          <w:rFonts w:ascii="Arial" w:hAnsi="Arial" w:cs="Arial"/>
          <w:lang w:eastAsia="zh-CN"/>
        </w:rPr>
        <w:t xml:space="preserve">also </w:t>
      </w:r>
      <w:r w:rsidR="008702E4">
        <w:rPr>
          <w:rFonts w:ascii="Arial" w:hAnsi="Arial" w:cs="Arial"/>
          <w:lang w:eastAsia="zh-CN"/>
        </w:rPr>
        <w:t>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recall, defined as TP/(TP+FN)</w:t>
      </w:r>
      <w:ins w:id="38" w:author="Shuting Han" w:date="2017-03-07T11:15:00Z">
        <w:r w:rsidR="00CC783E">
          <w:rPr>
            <w:rFonts w:ascii="Arial" w:hAnsi="Arial" w:cs="Arial"/>
            <w:lang w:eastAsia="zh-CN"/>
          </w:rPr>
          <w:t xml:space="preserve"> (accuracy: </w:t>
        </w:r>
      </w:ins>
      <w:ins w:id="39" w:author="Shuting Han" w:date="2017-03-07T11:16:00Z">
        <w:r w:rsidR="00CC783E">
          <w:rPr>
            <w:rFonts w:ascii="Arial" w:hAnsi="Arial" w:cs="Arial"/>
            <w:lang w:eastAsia="zh-CN"/>
          </w:rPr>
          <w:t xml:space="preserve">0.9254 ± 0.0156 for horizontal, 0.9172 ± 0.0160 for vertical; </w:t>
        </w:r>
      </w:ins>
      <w:ins w:id="40" w:author="Shuting Han" w:date="2017-03-07T11:17:00Z">
        <w:r w:rsidR="00E61C89">
          <w:rPr>
            <w:rFonts w:ascii="Arial" w:hAnsi="Arial" w:cs="Arial"/>
            <w:lang w:eastAsia="zh-CN"/>
          </w:rPr>
          <w:t xml:space="preserve">precision: 0.8262 ± 0.0484 for horizontal, </w:t>
        </w:r>
      </w:ins>
      <w:ins w:id="41" w:author="Shuting Han" w:date="2017-03-07T11:18:00Z">
        <w:r w:rsidR="00E61C89">
          <w:rPr>
            <w:rFonts w:ascii="Arial" w:hAnsi="Arial" w:cs="Arial"/>
            <w:lang w:eastAsia="zh-CN"/>
          </w:rPr>
          <w:t>0.9387 ± 0.0329 for vertical; recall: 0.8651 ± 0.0210 for horizontal, 0.6344 ± 0.1367 for vertical)</w:t>
        </w:r>
      </w:ins>
      <w:r w:rsidR="008702E4">
        <w:rPr>
          <w:rFonts w:ascii="Arial" w:hAnsi="Arial" w:cs="Arial"/>
          <w:lang w:eastAsia="zh-CN"/>
        </w:rPr>
        <w:t xml:space="preserve">. </w:t>
      </w:r>
      <w:r w:rsidR="009015CD">
        <w:rPr>
          <w:rFonts w:ascii="Arial" w:hAnsi="Arial" w:cs="Arial"/>
          <w:lang w:eastAsia="zh-CN"/>
        </w:rPr>
        <w:t>Using these measurements</w:t>
      </w:r>
      <w:r w:rsidR="0073516C">
        <w:rPr>
          <w:rFonts w:ascii="Arial" w:hAnsi="Arial" w:cs="Arial"/>
          <w:lang w:eastAsia="zh-CN"/>
        </w:rPr>
        <w:t>,</w:t>
      </w:r>
      <w:r w:rsidR="009015CD">
        <w:rPr>
          <w:rFonts w:ascii="Arial" w:hAnsi="Arial" w:cs="Arial"/>
          <w:lang w:eastAsia="zh-CN"/>
        </w:rPr>
        <w:t xml:space="preserve"> we demonstrated that CRFs are able to </w:t>
      </w:r>
      <w:r w:rsidR="0073607C">
        <w:rPr>
          <w:rFonts w:ascii="Arial" w:hAnsi="Arial" w:cs="Arial"/>
          <w:lang w:eastAsia="zh-CN"/>
        </w:rPr>
        <w:t>predict</w:t>
      </w:r>
      <w:r w:rsidR="009015CD">
        <w:rPr>
          <w:rFonts w:ascii="Arial" w:hAnsi="Arial" w:cs="Arial"/>
          <w:lang w:eastAsia="zh-CN"/>
        </w:rPr>
        <w:t xml:space="preserve"> the orientation</w:t>
      </w:r>
      <w:ins w:id="42" w:author="Shuting Han" w:date="2017-02-01T09:57:00Z">
        <w:r w:rsidR="00B579E8">
          <w:rPr>
            <w:rFonts w:ascii="Arial" w:hAnsi="Arial" w:cs="Arial"/>
            <w:lang w:eastAsia="zh-CN"/>
          </w:rPr>
          <w:t>s</w:t>
        </w:r>
      </w:ins>
      <w:r w:rsidR="009015CD">
        <w:rPr>
          <w:rFonts w:ascii="Arial" w:hAnsi="Arial" w:cs="Arial"/>
          <w:lang w:eastAsia="zh-CN"/>
        </w:rPr>
        <w:t xml:space="preserve"> of drifting-gratings</w:t>
      </w:r>
      <w:del w:id="43" w:author="Shuting Han" w:date="2017-02-01T09:57:00Z">
        <w:r w:rsidR="0073607C" w:rsidDel="00B579E8">
          <w:rPr>
            <w:rFonts w:ascii="Arial" w:hAnsi="Arial" w:cs="Arial"/>
            <w:lang w:eastAsia="zh-CN"/>
          </w:rPr>
          <w:delText xml:space="preserve"> from visual stimuli</w:delText>
        </w:r>
      </w:del>
      <w:del w:id="44" w:author="Shuting Han" w:date="2017-03-07T11:19:00Z">
        <w:r w:rsidR="009015CD" w:rsidDel="00205E04">
          <w:rPr>
            <w:rFonts w:ascii="Arial" w:hAnsi="Arial" w:cs="Arial"/>
            <w:lang w:eastAsia="zh-CN"/>
          </w:rPr>
          <w:delText xml:space="preserve"> (</w:delText>
        </w:r>
        <w:r w:rsidR="00BD1844" w:rsidDel="00205E04">
          <w:rPr>
            <w:rFonts w:ascii="Arial" w:hAnsi="Arial" w:cs="Arial"/>
            <w:color w:val="0000FF"/>
            <w:lang w:eastAsia="zh-CN"/>
          </w:rPr>
          <w:delText xml:space="preserve">Figure </w:delText>
        </w:r>
        <w:r w:rsidR="0073607C" w:rsidDel="00205E04">
          <w:rPr>
            <w:rFonts w:ascii="Arial" w:hAnsi="Arial" w:cs="Arial"/>
            <w:color w:val="0000FF"/>
            <w:lang w:eastAsia="zh-CN"/>
          </w:rPr>
          <w:delText>S3</w:delText>
        </w:r>
        <w:r w:rsidR="00E71A3C" w:rsidRPr="00B579E8" w:rsidDel="00205E04">
          <w:rPr>
            <w:rFonts w:ascii="Arial" w:hAnsi="Arial" w:cs="Arial"/>
            <w:lang w:eastAsia="zh-CN"/>
          </w:rPr>
          <w:delText>)</w:delText>
        </w:r>
      </w:del>
      <w:r w:rsidR="009015CD">
        <w:rPr>
          <w:rFonts w:ascii="Arial" w:hAnsi="Arial" w:cs="Arial"/>
          <w:color w:val="0000FF"/>
          <w:lang w:eastAsia="zh-CN"/>
        </w:rPr>
        <w:t>.</w:t>
      </w:r>
      <w:r w:rsidR="009015CD">
        <w:rPr>
          <w:rFonts w:ascii="Arial" w:hAnsi="Arial" w:cs="Arial"/>
          <w:lang w:eastAsia="zh-CN"/>
        </w:rPr>
        <w:t xml:space="preserve"> </w:t>
      </w:r>
    </w:p>
    <w:p w14:paraId="1A1B1EB6" w14:textId="77777777" w:rsidR="00895CC1" w:rsidRDefault="00895CC1" w:rsidP="00CD72EE">
      <w:pPr>
        <w:spacing w:line="480" w:lineRule="auto"/>
        <w:ind w:firstLine="720"/>
        <w:jc w:val="both"/>
        <w:rPr>
          <w:rFonts w:ascii="Arial" w:hAnsi="Arial" w:cs="Arial"/>
          <w:lang w:eastAsia="zh-CN"/>
        </w:rPr>
      </w:pPr>
    </w:p>
    <w:p w14:paraId="19B08CFB" w14:textId="1EFA9B38"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C54A0C">
        <w:rPr>
          <w:rFonts w:ascii="Arial" w:hAnsi="Arial" w:cs="Arial"/>
          <w:b/>
        </w:rPr>
        <w:t xml:space="preserve">the most representative neurons from </w:t>
      </w:r>
      <w:r w:rsidR="00A75312">
        <w:rPr>
          <w:rFonts w:ascii="Arial" w:hAnsi="Arial" w:cs="Arial"/>
          <w:b/>
        </w:rPr>
        <w:t xml:space="preserve">cortical ensembles </w:t>
      </w:r>
      <w:r w:rsidR="009E7865">
        <w:rPr>
          <w:rFonts w:ascii="Arial" w:hAnsi="Arial" w:cs="Arial"/>
          <w:b/>
        </w:rPr>
        <w:t xml:space="preserve">based on </w:t>
      </w:r>
      <w:r w:rsidR="00A75312">
        <w:rPr>
          <w:rFonts w:ascii="Arial" w:hAnsi="Arial" w:cs="Arial"/>
          <w:b/>
        </w:rPr>
        <w:t>CRFs</w:t>
      </w:r>
    </w:p>
    <w:p w14:paraId="1C304E21" w14:textId="12CD5267" w:rsidR="00D37971" w:rsidRPr="00D37971" w:rsidRDefault="005238B8" w:rsidP="00317406">
      <w:pPr>
        <w:spacing w:line="480" w:lineRule="auto"/>
        <w:jc w:val="both"/>
        <w:rPr>
          <w:rFonts w:ascii="Arial" w:hAnsi="Arial" w:cs="Arial"/>
          <w:color w:val="0000FF"/>
        </w:rPr>
      </w:pPr>
      <w:r>
        <w:rPr>
          <w:rFonts w:ascii="Arial" w:hAnsi="Arial" w:cs="Arial"/>
        </w:rPr>
        <w:t>It has been shown that coactive c</w:t>
      </w:r>
      <w:r w:rsidRPr="00810872">
        <w:rPr>
          <w:rFonts w:ascii="Arial" w:hAnsi="Arial" w:cs="Arial"/>
        </w:rPr>
        <w:t xml:space="preserve">ortical ensembles represent neuronal populations </w:t>
      </w:r>
      <w:r>
        <w:rPr>
          <w:rFonts w:ascii="Arial" w:hAnsi="Arial" w:cs="Arial"/>
        </w:rPr>
        <w:t xml:space="preserve">with modular properties </w:t>
      </w:r>
      <w:r w:rsidR="00AE2B85">
        <w:rPr>
          <w:rFonts w:ascii="Arial" w:hAnsi="Arial" w:cs="Arial"/>
        </w:rPr>
        <w:fldChar w:fldCharType="begin">
          <w:fldData xml:space="preserve">PEVuZE5vdGU+PENpdGU+PEF1dGhvcj5DYXJyaWxsby1SZWlkPC9BdXRob3I+PFllYXI+MjAxNTwv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DYXJyaWxsby1SZWlkPC9BdXRob3I+PFllYXI+MjAxNTwv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8" w:tooltip="Carrillo-Reid, 2015 #71" w:history="1">
        <w:r w:rsidR="00DC3D15">
          <w:rPr>
            <w:rFonts w:ascii="Arial" w:hAnsi="Arial" w:cs="Arial"/>
            <w:noProof/>
          </w:rPr>
          <w:t>Carrillo-Reid et al., 2015</w:t>
        </w:r>
      </w:hyperlink>
      <w:r w:rsidR="00AE2B85">
        <w:rPr>
          <w:rFonts w:ascii="Arial" w:hAnsi="Arial" w:cs="Arial"/>
          <w:noProof/>
        </w:rPr>
        <w:t xml:space="preserve">; </w:t>
      </w:r>
      <w:hyperlink w:anchor="_ENREF_9" w:tooltip="Carrillo-Reid, 2016 #73" w:history="1">
        <w:r w:rsidR="00DC3D15">
          <w:rPr>
            <w:rFonts w:ascii="Arial" w:hAnsi="Arial" w:cs="Arial"/>
            <w:noProof/>
          </w:rPr>
          <w:t>Carrillo-Reid et al., 2016</w:t>
        </w:r>
      </w:hyperlink>
      <w:r w:rsidR="00AE2B85">
        <w:rPr>
          <w:rFonts w:ascii="Arial" w:hAnsi="Arial" w:cs="Arial"/>
          <w:noProof/>
        </w:rPr>
        <w:t xml:space="preserve">; </w:t>
      </w:r>
      <w:hyperlink w:anchor="_ENREF_12" w:tooltip="Cossart, 2003 #129" w:history="1">
        <w:r w:rsidR="00DC3D15">
          <w:rPr>
            <w:rFonts w:ascii="Arial" w:hAnsi="Arial" w:cs="Arial"/>
            <w:noProof/>
          </w:rPr>
          <w:t>Cossart et al.</w:t>
        </w:r>
      </w:hyperlink>
      <w:r w:rsidR="00AE2B85">
        <w:rPr>
          <w:rFonts w:ascii="Arial" w:hAnsi="Arial" w:cs="Arial"/>
          <w:noProof/>
        </w:rPr>
        <w:t xml:space="preserve">; </w:t>
      </w:r>
      <w:hyperlink w:anchor="_ENREF_28" w:tooltip="Mao, 2001 #128" w:history="1">
        <w:r w:rsidR="00DC3D15">
          <w:rPr>
            <w:rFonts w:ascii="Arial" w:hAnsi="Arial" w:cs="Arial"/>
            <w:noProof/>
          </w:rPr>
          <w:t>Mao et al.</w:t>
        </w:r>
      </w:hyperlink>
      <w:r w:rsidR="00AE2B85">
        <w:rPr>
          <w:rFonts w:ascii="Arial" w:hAnsi="Arial" w:cs="Arial"/>
          <w:noProof/>
        </w:rPr>
        <w:t xml:space="preserve">; </w:t>
      </w:r>
      <w:hyperlink w:anchor="_ENREF_30" w:tooltip="Miller, 2014 #88" w:history="1">
        <w:r w:rsidR="00DC3D15">
          <w:rPr>
            <w:rFonts w:ascii="Arial" w:hAnsi="Arial" w:cs="Arial"/>
            <w:noProof/>
          </w:rPr>
          <w:t>Miller et al., 2014</w:t>
        </w:r>
      </w:hyperlink>
      <w:r w:rsidR="00AE2B85">
        <w:rPr>
          <w:rFonts w:ascii="Arial" w:hAnsi="Arial" w:cs="Arial"/>
          <w:noProof/>
        </w:rPr>
        <w:t>)</w:t>
      </w:r>
      <w:r w:rsidR="00AE2B85">
        <w:rPr>
          <w:rFonts w:ascii="Arial" w:hAnsi="Arial" w:cs="Arial"/>
        </w:rPr>
        <w:fldChar w:fldCharType="end"/>
      </w:r>
      <w:r>
        <w:rPr>
          <w:rFonts w:ascii="Arial" w:hAnsi="Arial" w:cs="Arial"/>
        </w:rPr>
        <w:t xml:space="preserve">. </w:t>
      </w:r>
      <w:r>
        <w:rPr>
          <w:rFonts w:ascii="Arial" w:hAnsi="Arial" w:cs="Arial"/>
          <w:lang w:eastAsia="zh-CN"/>
        </w:rPr>
        <w:t>S</w:t>
      </w:r>
      <w:r w:rsidR="00D37971" w:rsidRPr="00044B3A">
        <w:rPr>
          <w:rFonts w:ascii="Arial" w:hAnsi="Arial" w:cs="Arial"/>
          <w:lang w:eastAsia="zh-CN"/>
        </w:rPr>
        <w:t xml:space="preserve">tructural and functional </w:t>
      </w:r>
      <w:r w:rsidR="00D37971" w:rsidRPr="00044B3A">
        <w:rPr>
          <w:rFonts w:ascii="Arial" w:hAnsi="Arial" w:cs="Arial"/>
          <w:lang w:eastAsia="zh-CN"/>
        </w:rPr>
        <w:lastRenderedPageBreak/>
        <w:t>modularization, in both macro-scale and micro-scale</w:t>
      </w:r>
      <w:r w:rsidR="004835BD">
        <w:rPr>
          <w:rFonts w:ascii="Arial" w:hAnsi="Arial" w:cs="Arial"/>
          <w:lang w:eastAsia="zh-CN"/>
        </w:rPr>
        <w:t xml:space="preserve"> levels</w:t>
      </w:r>
      <w:ins w:id="45" w:author="Shuting Han" w:date="2017-02-01T10:02:00Z">
        <w:r w:rsidR="000A7F35">
          <w:rPr>
            <w:rFonts w:ascii="Arial" w:hAnsi="Arial" w:cs="Arial"/>
            <w:lang w:eastAsia="zh-CN"/>
          </w:rPr>
          <w:t>,</w:t>
        </w:r>
      </w:ins>
      <w:r w:rsidR="00D37971">
        <w:rPr>
          <w:rFonts w:ascii="Arial" w:hAnsi="Arial" w:cs="Arial"/>
          <w:lang w:eastAsia="zh-CN"/>
        </w:rPr>
        <w:t xml:space="preserve"> </w:t>
      </w:r>
      <w:r w:rsidR="00D37971" w:rsidRPr="00044B3A">
        <w:rPr>
          <w:rFonts w:ascii="Arial" w:hAnsi="Arial" w:cs="Arial"/>
          <w:lang w:eastAsia="zh-CN"/>
        </w:rPr>
        <w:t xml:space="preserve"> </w:t>
      </w:r>
      <w:r w:rsidR="00630A4A">
        <w:rPr>
          <w:rFonts w:ascii="Arial" w:hAnsi="Arial" w:cs="Arial"/>
          <w:lang w:eastAsia="zh-CN"/>
        </w:rPr>
        <w:t>are</w:t>
      </w:r>
      <w:r w:rsidR="00D37971" w:rsidRPr="00044B3A">
        <w:rPr>
          <w:rFonts w:ascii="Arial" w:hAnsi="Arial" w:cs="Arial"/>
          <w:lang w:eastAsia="zh-CN"/>
        </w:rPr>
        <w:t xml:space="preserve">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w:t>
      </w:r>
      <w:r w:rsidR="000A7F35">
        <w:rPr>
          <w:rFonts w:ascii="Arial" w:hAnsi="Arial" w:cs="Arial"/>
          <w:lang w:eastAsia="zh-CN"/>
        </w:rPr>
        <w:t xml:space="preserve"> </w:t>
      </w:r>
      <w:r w:rsidR="00AE2B85">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C9wZXJpb2RpY2FsPjxhbHQtcGVyaW9kaWNhbD48ZnVsbC10aXRs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yNDA3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C9wZXJpb2RpY2FsPjxhbHQtcGVyaW9kaWNhbD48ZnVsbC10aXRs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yNDA3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2" w:tooltip="Achard, 2006 #66" w:history="1">
        <w:r w:rsidR="00DC3D15">
          <w:rPr>
            <w:rFonts w:ascii="Arial" w:hAnsi="Arial" w:cs="Arial"/>
            <w:noProof/>
            <w:lang w:eastAsia="zh-CN"/>
          </w:rPr>
          <w:t>Achard et al., 2006</w:t>
        </w:r>
      </w:hyperlink>
      <w:r w:rsidR="00AE2B85">
        <w:rPr>
          <w:rFonts w:ascii="Arial" w:hAnsi="Arial" w:cs="Arial"/>
          <w:noProof/>
          <w:lang w:eastAsia="zh-CN"/>
        </w:rPr>
        <w:t xml:space="preserve">; </w:t>
      </w:r>
      <w:hyperlink w:anchor="_ENREF_5" w:tooltip="Bonifazi, 2009 #69" w:history="1">
        <w:r w:rsidR="00DC3D15">
          <w:rPr>
            <w:rFonts w:ascii="Arial" w:hAnsi="Arial" w:cs="Arial"/>
            <w:noProof/>
            <w:lang w:eastAsia="zh-CN"/>
          </w:rPr>
          <w:t>Bonifazi et al., 2009</w:t>
        </w:r>
      </w:hyperlink>
      <w:r w:rsidR="00AE2B85">
        <w:rPr>
          <w:rFonts w:ascii="Arial" w:hAnsi="Arial" w:cs="Arial"/>
          <w:noProof/>
          <w:lang w:eastAsia="zh-CN"/>
        </w:rPr>
        <w:t xml:space="preserve">; </w:t>
      </w:r>
      <w:hyperlink w:anchor="_ENREF_17" w:tooltip="Hagmann, 2008 #79" w:history="1">
        <w:r w:rsidR="00DC3D15">
          <w:rPr>
            <w:rFonts w:ascii="Arial" w:hAnsi="Arial" w:cs="Arial"/>
            <w:noProof/>
            <w:lang w:eastAsia="zh-CN"/>
          </w:rPr>
          <w:t>Hagmann et al., 2008</w:t>
        </w:r>
      </w:hyperlink>
      <w:r w:rsidR="00AE2B85">
        <w:rPr>
          <w:rFonts w:ascii="Arial" w:hAnsi="Arial" w:cs="Arial"/>
          <w:noProof/>
          <w:lang w:eastAsia="zh-CN"/>
        </w:rPr>
        <w:t xml:space="preserve">; </w:t>
      </w:r>
      <w:hyperlink w:anchor="_ENREF_19" w:tooltip="He, 2007 #80" w:history="1">
        <w:r w:rsidR="00DC3D15">
          <w:rPr>
            <w:rFonts w:ascii="Arial" w:hAnsi="Arial" w:cs="Arial"/>
            <w:noProof/>
            <w:lang w:eastAsia="zh-CN"/>
          </w:rPr>
          <w:t>He et al., 2007</w:t>
        </w:r>
      </w:hyperlink>
      <w:r w:rsidR="00AE2B85">
        <w:rPr>
          <w:rFonts w:ascii="Arial" w:hAnsi="Arial" w:cs="Arial"/>
          <w:noProof/>
          <w:lang w:eastAsia="zh-CN"/>
        </w:rPr>
        <w:t xml:space="preserve">; </w:t>
      </w:r>
      <w:hyperlink w:anchor="_ENREF_38" w:tooltip="Shimono, 2015 #93" w:history="1">
        <w:r w:rsidR="00DC3D15">
          <w:rPr>
            <w:rFonts w:ascii="Arial" w:hAnsi="Arial" w:cs="Arial"/>
            <w:noProof/>
            <w:lang w:eastAsia="zh-CN"/>
          </w:rPr>
          <w:t>Shimono and Beggs, 2015</w:t>
        </w:r>
      </w:hyperlink>
      <w:r w:rsidR="00AE2B85">
        <w:rPr>
          <w:rFonts w:ascii="Arial" w:hAnsi="Arial" w:cs="Arial"/>
          <w:noProof/>
          <w:lang w:eastAsia="zh-CN"/>
        </w:rPr>
        <w:t xml:space="preserve">; </w:t>
      </w:r>
      <w:hyperlink w:anchor="_ENREF_41" w:tooltip="Sporns, 2007 #95" w:history="1">
        <w:r w:rsidR="00DC3D15">
          <w:rPr>
            <w:rFonts w:ascii="Arial" w:hAnsi="Arial" w:cs="Arial"/>
            <w:noProof/>
            <w:lang w:eastAsia="zh-CN"/>
          </w:rPr>
          <w:t>Sporns et al., 2007</w:t>
        </w:r>
      </w:hyperlink>
      <w:r w:rsidR="00AE2B85">
        <w:rPr>
          <w:rFonts w:ascii="Arial" w:hAnsi="Arial" w:cs="Arial"/>
          <w:noProof/>
          <w:lang w:eastAsia="zh-CN"/>
        </w:rPr>
        <w:t xml:space="preserve">; </w:t>
      </w:r>
      <w:hyperlink w:anchor="_ENREF_42" w:tooltip="Stetter, 2012 #96" w:history="1">
        <w:r w:rsidR="00DC3D15">
          <w:rPr>
            <w:rFonts w:ascii="Arial" w:hAnsi="Arial" w:cs="Arial"/>
            <w:noProof/>
            <w:lang w:eastAsia="zh-CN"/>
          </w:rPr>
          <w:t>Stetter et al., 2012</w:t>
        </w:r>
      </w:hyperlink>
      <w:r w:rsidR="00AE2B85">
        <w:rPr>
          <w:rFonts w:ascii="Arial" w:hAnsi="Arial" w:cs="Arial"/>
          <w:noProof/>
          <w:lang w:eastAsia="zh-CN"/>
        </w:rPr>
        <w:t xml:space="preserve">; </w:t>
      </w:r>
      <w:hyperlink w:anchor="_ENREF_51" w:tooltip="Zuo, 2012 #123" w:history="1">
        <w:r w:rsidR="00DC3D15">
          <w:rPr>
            <w:rFonts w:ascii="Arial" w:hAnsi="Arial" w:cs="Arial"/>
            <w:noProof/>
            <w:lang w:eastAsia="zh-CN"/>
          </w:rPr>
          <w:t>Zuo et al., 2012</w:t>
        </w:r>
      </w:hyperlink>
      <w:r w:rsidR="00AE2B85">
        <w:rPr>
          <w:rFonts w:ascii="Arial" w:hAnsi="Arial" w:cs="Arial"/>
          <w:noProof/>
          <w:lang w:eastAsia="zh-CN"/>
        </w:rPr>
        <w:t>)</w:t>
      </w:r>
      <w:r w:rsidR="00AE2B85">
        <w:rPr>
          <w:rFonts w:ascii="Arial" w:hAnsi="Arial" w:cs="Arial"/>
          <w:lang w:eastAsia="zh-CN"/>
        </w:rPr>
        <w:fldChar w:fldCharType="end"/>
      </w:r>
      <w:r w:rsidR="00D37971" w:rsidRPr="00044B3A">
        <w:rPr>
          <w:rFonts w:ascii="Arial" w:hAnsi="Arial" w:cs="Arial"/>
          <w:lang w:eastAsia="zh-CN"/>
        </w:rPr>
        <w:t xml:space="preserve">.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32" w:tooltip="Palla, 2005 #39" w:history="1">
        <w:r w:rsidR="00DC3D15">
          <w:rPr>
            <w:rFonts w:ascii="Arial" w:hAnsi="Arial" w:cs="Arial"/>
            <w:noProof/>
            <w:lang w:eastAsia="zh-CN"/>
          </w:rPr>
          <w:t>Palla et al., 2005</w:t>
        </w:r>
      </w:hyperlink>
      <w:r w:rsidR="00AE2B85">
        <w:rPr>
          <w:rFonts w:ascii="Arial" w:hAnsi="Arial" w:cs="Arial"/>
          <w:noProof/>
          <w:lang w:eastAsia="zh-CN"/>
        </w:rPr>
        <w:t>)</w:t>
      </w:r>
      <w:r w:rsidR="00AE2B85">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7" w:tooltip="Bullmore, 2009 #70" w:history="1">
        <w:r w:rsidR="00DC3D15">
          <w:rPr>
            <w:rFonts w:ascii="Arial" w:hAnsi="Arial" w:cs="Arial"/>
            <w:noProof/>
            <w:lang w:eastAsia="zh-CN"/>
          </w:rPr>
          <w:t>Bullmore and Sporns, 2009</w:t>
        </w:r>
      </w:hyperlink>
      <w:r w:rsidR="00AE2B85">
        <w:rPr>
          <w:rFonts w:ascii="Arial" w:hAnsi="Arial" w:cs="Arial"/>
          <w:noProof/>
          <w:lang w:eastAsia="zh-CN"/>
        </w:rPr>
        <w:t>)</w:t>
      </w:r>
      <w:r w:rsidR="00AE2B85">
        <w:rPr>
          <w:rFonts w:ascii="Arial" w:hAnsi="Arial" w:cs="Arial"/>
          <w:lang w:eastAsia="zh-CN"/>
        </w:rPr>
        <w:fldChar w:fldCharType="end"/>
      </w:r>
      <w:r w:rsidR="00D37971" w:rsidRPr="00044B3A">
        <w:rPr>
          <w:rFonts w:ascii="Arial" w:hAnsi="Arial" w:cs="Arial"/>
          <w:lang w:eastAsia="zh-CN"/>
        </w:rPr>
        <w:t>.</w:t>
      </w:r>
    </w:p>
    <w:p w14:paraId="41CF9280" w14:textId="5988F578" w:rsidR="003E7070" w:rsidRDefault="00B1407A" w:rsidP="00E85D7B">
      <w:pPr>
        <w:spacing w:line="480" w:lineRule="auto"/>
        <w:jc w:val="both"/>
        <w:rPr>
          <w:rFonts w:ascii="Arial" w:hAnsi="Arial" w:cs="Arial"/>
          <w:lang w:eastAsia="zh-CN"/>
        </w:rPr>
        <w:pPrChange w:id="46" w:author="Shuting Han" w:date="2017-03-07T12:08:00Z">
          <w:pPr>
            <w:spacing w:line="480" w:lineRule="auto"/>
            <w:ind w:firstLine="720"/>
            <w:jc w:val="both"/>
          </w:pPr>
        </w:pPrChange>
      </w:pPr>
      <w:r>
        <w:rPr>
          <w:rFonts w:ascii="Arial" w:hAnsi="Arial" w:cs="Arial"/>
          <w:lang w:eastAsia="zh-CN"/>
        </w:rPr>
        <w:t>I</w:t>
      </w:r>
      <w:r w:rsidR="00463314">
        <w:rPr>
          <w:rFonts w:ascii="Arial" w:hAnsi="Arial" w:cs="Arial"/>
          <w:lang w:eastAsia="zh-CN"/>
        </w:rPr>
        <w:t>n order to design close</w:t>
      </w:r>
      <w:r w:rsidR="00755153">
        <w:rPr>
          <w:rFonts w:ascii="Arial" w:hAnsi="Arial" w:cs="Arial"/>
          <w:lang w:eastAsia="zh-CN"/>
        </w:rPr>
        <w:t>-</w:t>
      </w:r>
      <w:r w:rsidR="00463314">
        <w:rPr>
          <w:rFonts w:ascii="Arial" w:hAnsi="Arial" w:cs="Arial"/>
          <w:lang w:eastAsia="zh-CN"/>
        </w:rPr>
        <w:t xml:space="preserve">loop optogenetic experiments </w:t>
      </w:r>
      <w:r w:rsidR="007441C5">
        <w:rPr>
          <w:rFonts w:ascii="Arial" w:hAnsi="Arial" w:cs="Arial"/>
          <w:lang w:eastAsia="zh-CN"/>
        </w:rPr>
        <w:t>with single cell resolution</w:t>
      </w:r>
      <w:r w:rsidR="00C50BEC">
        <w:rPr>
          <w:rFonts w:ascii="Arial" w:hAnsi="Arial" w:cs="Arial"/>
          <w:lang w:eastAsia="zh-CN"/>
        </w:rPr>
        <w:t>,</w:t>
      </w:r>
      <w:r w:rsidR="006A6683">
        <w:rPr>
          <w:rFonts w:ascii="Arial" w:hAnsi="Arial" w:cs="Arial"/>
          <w:lang w:eastAsia="zh-CN"/>
        </w:rPr>
        <w:t xml:space="preserve"> it is necessary </w:t>
      </w:r>
      <w:r w:rsidR="00892F14">
        <w:rPr>
          <w:rFonts w:ascii="Arial" w:hAnsi="Arial" w:cs="Arial"/>
          <w:lang w:eastAsia="zh-CN"/>
        </w:rPr>
        <w:t>to identify</w:t>
      </w:r>
      <w:r>
        <w:rPr>
          <w:rFonts w:ascii="Arial" w:hAnsi="Arial" w:cs="Arial"/>
          <w:lang w:eastAsia="zh-CN"/>
        </w:rPr>
        <w:t xml:space="preserve"> these cortical modules formed by</w:t>
      </w:r>
      <w:r w:rsidR="00892F14">
        <w:rPr>
          <w:rFonts w:ascii="Arial" w:hAnsi="Arial" w:cs="Arial"/>
          <w:lang w:eastAsia="zh-CN"/>
        </w:rPr>
        <w:t xml:space="preserve"> </w:t>
      </w:r>
      <w:r w:rsidR="00AB7E6B">
        <w:rPr>
          <w:rFonts w:ascii="Arial" w:hAnsi="Arial" w:cs="Arial"/>
          <w:lang w:eastAsia="zh-CN"/>
        </w:rPr>
        <w:t>the most representative</w:t>
      </w:r>
      <w:r>
        <w:rPr>
          <w:rFonts w:ascii="Arial" w:hAnsi="Arial" w:cs="Arial"/>
          <w:lang w:eastAsia="zh-CN"/>
        </w:rPr>
        <w:t xml:space="preserve"> neurons from</w:t>
      </w:r>
      <w:r w:rsidR="00AB7E6B">
        <w:rPr>
          <w:rFonts w:ascii="Arial" w:hAnsi="Arial" w:cs="Arial"/>
          <w:lang w:eastAsia="zh-CN"/>
        </w:rPr>
        <w:t xml:space="preserve"> </w:t>
      </w:r>
      <w:r w:rsidR="007441C5">
        <w:rPr>
          <w:rFonts w:ascii="Arial" w:hAnsi="Arial" w:cs="Arial"/>
          <w:lang w:eastAsia="zh-CN"/>
        </w:rPr>
        <w:t>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sidR="007441C5">
        <w:rPr>
          <w:rFonts w:ascii="Arial" w:hAnsi="Arial" w:cs="Arial"/>
          <w:lang w:eastAsia="zh-CN"/>
        </w:rPr>
        <w:t>different visual stimuli</w:t>
      </w:r>
      <w:r w:rsidR="00892F14">
        <w:rPr>
          <w:rFonts w:ascii="Arial" w:hAnsi="Arial" w:cs="Arial"/>
          <w:lang w:eastAsia="zh-CN"/>
        </w:rPr>
        <w:t xml:space="preserve">. </w:t>
      </w:r>
      <w:r w:rsidR="00732E8B" w:rsidRPr="00732E8B">
        <w:rPr>
          <w:rFonts w:ascii="Arial" w:hAnsi="Arial" w:cs="Arial"/>
          <w:lang w:eastAsia="zh-CN"/>
        </w:rPr>
        <w:t xml:space="preserve">The classification </w:t>
      </w:r>
      <w:r w:rsidR="009C2D1B">
        <w:rPr>
          <w:rFonts w:ascii="Arial" w:hAnsi="Arial" w:cs="Arial"/>
          <w:lang w:eastAsia="zh-CN"/>
        </w:rPr>
        <w:t>nature</w:t>
      </w:r>
      <w:r w:rsidR="009C2D1B" w:rsidRPr="00732E8B">
        <w:rPr>
          <w:rFonts w:ascii="Arial" w:hAnsi="Arial" w:cs="Arial"/>
          <w:lang w:eastAsia="zh-CN"/>
        </w:rPr>
        <w:t xml:space="preserve"> </w:t>
      </w:r>
      <w:r w:rsidR="00732E8B" w:rsidRPr="00732E8B">
        <w:rPr>
          <w:rFonts w:ascii="Arial" w:hAnsi="Arial" w:cs="Arial"/>
          <w:lang w:eastAsia="zh-CN"/>
        </w:rPr>
        <w:t>of CRFs</w:t>
      </w:r>
      <w:r w:rsidR="003E7070">
        <w:rPr>
          <w:rFonts w:ascii="Arial" w:hAnsi="Arial" w:cs="Arial"/>
          <w:lang w:eastAsia="zh-CN"/>
        </w:rPr>
        <w:t xml:space="preserve"> provides a convenient way </w:t>
      </w:r>
      <w:r w:rsidR="00CD3691">
        <w:rPr>
          <w:rFonts w:ascii="Arial" w:hAnsi="Arial" w:cs="Arial"/>
          <w:lang w:eastAsia="zh-CN"/>
        </w:rPr>
        <w:t>to define</w:t>
      </w:r>
      <w:r w:rsidR="003E7070">
        <w:rPr>
          <w:rFonts w:ascii="Arial" w:hAnsi="Arial" w:cs="Arial"/>
          <w:lang w:eastAsia="zh-CN"/>
        </w:rPr>
        <w:t xml:space="preserve"> </w:t>
      </w:r>
      <w:r w:rsidR="00AB7E6B">
        <w:rPr>
          <w:rFonts w:ascii="Arial" w:hAnsi="Arial" w:cs="Arial"/>
          <w:lang w:eastAsia="zh-CN"/>
        </w:rPr>
        <w:t xml:space="preserve">the most representative </w:t>
      </w:r>
      <w:r w:rsidR="00CD3691">
        <w:rPr>
          <w:rFonts w:ascii="Arial" w:hAnsi="Arial" w:cs="Arial"/>
          <w:lang w:eastAsia="zh-CN"/>
        </w:rPr>
        <w:t xml:space="preserve">neurons from </w:t>
      </w:r>
      <w:r w:rsidR="003E7070">
        <w:rPr>
          <w:rFonts w:ascii="Arial" w:hAnsi="Arial" w:cs="Arial"/>
          <w:lang w:eastAsia="zh-CN"/>
        </w:rPr>
        <w:t xml:space="preserve">cortical ensembles. </w:t>
      </w:r>
      <w:r w:rsidR="005F394B">
        <w:rPr>
          <w:rFonts w:ascii="Arial" w:hAnsi="Arial" w:cs="Arial"/>
          <w:lang w:eastAsia="zh-CN"/>
        </w:rPr>
        <w:t xml:space="preserve">For each neuron, we set its activity to be either </w:t>
      </w:r>
      <w:r w:rsidR="004550A4">
        <w:rPr>
          <w:rFonts w:ascii="Arial" w:hAnsi="Arial" w:cs="Arial"/>
          <w:lang w:eastAsia="zh-CN"/>
        </w:rPr>
        <w:t>‘</w:t>
      </w:r>
      <w:r w:rsidR="005F394B">
        <w:rPr>
          <w:rFonts w:ascii="Arial" w:hAnsi="Arial" w:cs="Arial"/>
          <w:lang w:eastAsia="zh-CN"/>
        </w:rPr>
        <w:t>1</w:t>
      </w:r>
      <w:r w:rsidR="004550A4">
        <w:rPr>
          <w:rFonts w:ascii="Arial" w:hAnsi="Arial" w:cs="Arial"/>
          <w:lang w:eastAsia="zh-CN"/>
        </w:rPr>
        <w:t>’</w:t>
      </w:r>
      <w:r w:rsidR="005F394B">
        <w:rPr>
          <w:rFonts w:ascii="Arial" w:hAnsi="Arial" w:cs="Arial"/>
          <w:lang w:eastAsia="zh-CN"/>
        </w:rPr>
        <w:t xml:space="preserve"> or </w:t>
      </w:r>
      <w:r w:rsidR="004550A4">
        <w:rPr>
          <w:rFonts w:ascii="Arial" w:hAnsi="Arial" w:cs="Arial"/>
          <w:lang w:eastAsia="zh-CN"/>
        </w:rPr>
        <w:t>‘</w:t>
      </w:r>
      <w:r w:rsidR="005F394B">
        <w:rPr>
          <w:rFonts w:ascii="Arial" w:hAnsi="Arial" w:cs="Arial"/>
          <w:lang w:eastAsia="zh-CN"/>
        </w:rPr>
        <w:t>0</w:t>
      </w:r>
      <w:r w:rsidR="004550A4">
        <w:rPr>
          <w:rFonts w:ascii="Arial" w:hAnsi="Arial" w:cs="Arial"/>
          <w:lang w:eastAsia="zh-CN"/>
        </w:rPr>
        <w:t>’</w:t>
      </w:r>
      <w:r w:rsidR="005F394B">
        <w:rPr>
          <w:rFonts w:ascii="Arial" w:hAnsi="Arial" w:cs="Arial"/>
          <w:lang w:eastAsia="zh-CN"/>
        </w:rPr>
        <w:t xml:space="preserve"> in all population activity vectors of the dataset, and compared the output likelihood</w:t>
      </w:r>
      <w:r w:rsidR="004550A4">
        <w:rPr>
          <w:rFonts w:ascii="Arial" w:hAnsi="Arial" w:cs="Arial"/>
          <w:lang w:eastAsia="zh-CN"/>
        </w:rPr>
        <w:t xml:space="preserve"> </w:t>
      </w:r>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oMath>
      <w:r w:rsidR="00F10AC6">
        <w:rPr>
          <w:rFonts w:ascii="Arial" w:hAnsi="Arial" w:cs="Arial"/>
          <w:lang w:eastAsia="zh-CN"/>
        </w:rPr>
        <w:t xml:space="preserve"> </w:t>
      </w:r>
      <w:r w:rsidR="00282CBB">
        <w:rPr>
          <w:rFonts w:ascii="Arial" w:hAnsi="Arial" w:cs="Arial"/>
          <w:lang w:eastAsia="zh-CN"/>
        </w:rPr>
        <w:t>using the inferred</w:t>
      </w:r>
      <w:r w:rsidR="005F394B">
        <w:rPr>
          <w:rFonts w:ascii="Arial" w:hAnsi="Arial" w:cs="Arial"/>
          <w:lang w:eastAsia="zh-CN"/>
        </w:rPr>
        <w:t xml:space="preserve"> CRF models</w:t>
      </w:r>
      <w:r w:rsidR="0006468C">
        <w:rPr>
          <w:rFonts w:ascii="Arial" w:hAnsi="Arial" w:cs="Arial"/>
          <w:lang w:eastAsia="zh-CN"/>
        </w:rPr>
        <w:t xml:space="preserve"> (</w:t>
      </w:r>
      <w:r w:rsidR="0006468C" w:rsidRPr="00A619F7">
        <w:rPr>
          <w:rFonts w:ascii="Arial" w:hAnsi="Arial" w:cs="Arial"/>
          <w:color w:val="0000FF"/>
          <w:lang w:eastAsia="zh-CN"/>
        </w:rPr>
        <w:t>Figure 2A</w:t>
      </w:r>
      <w:r w:rsidR="0006468C">
        <w:rPr>
          <w:rFonts w:ascii="Arial" w:hAnsi="Arial" w:cs="Arial"/>
          <w:lang w:eastAsia="zh-CN"/>
        </w:rPr>
        <w:t>)</w:t>
      </w:r>
      <w:r w:rsidR="005F394B">
        <w:rPr>
          <w:rFonts w:ascii="Arial" w:hAnsi="Arial" w:cs="Arial"/>
          <w:lang w:eastAsia="zh-CN"/>
        </w:rPr>
        <w:t xml:space="preserve">. </w:t>
      </w:r>
      <w:r w:rsidR="0006468C">
        <w:rPr>
          <w:rFonts w:ascii="Arial" w:hAnsi="Arial" w:cs="Arial"/>
          <w:lang w:eastAsia="zh-CN"/>
        </w:rPr>
        <w:t xml:space="preserve">Then, </w:t>
      </w:r>
      <w:r w:rsidR="001421B7">
        <w:rPr>
          <w:rFonts w:ascii="Arial" w:hAnsi="Arial" w:cs="Arial"/>
          <w:lang w:eastAsia="zh-CN"/>
        </w:rPr>
        <w:t>we calculated single neuron preference by binarizing the likelihood difference</w:t>
      </w:r>
      <w:r w:rsidR="00EB2EA0">
        <w:rPr>
          <w:rFonts w:ascii="Arial" w:hAnsi="Arial" w:cs="Arial"/>
          <w:lang w:eastAsia="zh-CN"/>
        </w:rPr>
        <w:t xml:space="preserve"> (</w:t>
      </w:r>
      <w:r w:rsidR="00EB2EA0" w:rsidRPr="00A619F7">
        <w:rPr>
          <w:rFonts w:ascii="Arial" w:hAnsi="Arial" w:cs="Arial"/>
          <w:color w:val="0000FF"/>
          <w:lang w:eastAsia="zh-CN"/>
        </w:rPr>
        <w:t>Figure 2B</w:t>
      </w:r>
      <w:r w:rsidR="00EB2EA0">
        <w:rPr>
          <w:rFonts w:ascii="Arial" w:hAnsi="Arial" w:cs="Arial"/>
          <w:lang w:eastAsia="zh-CN"/>
        </w:rPr>
        <w:t>)</w:t>
      </w:r>
      <w:ins w:id="47" w:author="Shuting Han" w:date="2017-02-09T11:24:00Z">
        <w:r w:rsidR="002C05C8">
          <w:rPr>
            <w:rFonts w:ascii="Arial" w:hAnsi="Arial" w:cs="Arial"/>
            <w:lang w:eastAsia="zh-CN"/>
          </w:rPr>
          <w:t>. Since</w:t>
        </w:r>
      </w:ins>
      <w:ins w:id="48" w:author="Shuting Han" w:date="2017-02-09T11:25:00Z">
        <w:r w:rsidR="002C05C8">
          <w:rPr>
            <w:rFonts w:ascii="Arial" w:hAnsi="Arial" w:cs="Arial"/>
            <w:lang w:eastAsia="zh-CN"/>
          </w:rPr>
          <w:t xml:space="preserve"> representative neurons are likely to be </w:t>
        </w:r>
      </w:ins>
      <w:ins w:id="49" w:author="Shuting Han" w:date="2017-02-09T11:36:00Z">
        <w:r w:rsidR="002477B9">
          <w:rPr>
            <w:rFonts w:ascii="Arial" w:hAnsi="Arial" w:cs="Arial"/>
            <w:lang w:eastAsia="zh-CN"/>
          </w:rPr>
          <w:t>strongly connected</w:t>
        </w:r>
      </w:ins>
      <w:ins w:id="50" w:author="Shuting Han" w:date="2017-02-09T11:42:00Z">
        <w:r w:rsidR="002477B9">
          <w:rPr>
            <w:rFonts w:ascii="Arial" w:hAnsi="Arial" w:cs="Arial"/>
            <w:lang w:eastAsia="zh-CN"/>
          </w:rPr>
          <w:t xml:space="preserve"> with each other, we </w:t>
        </w:r>
        <w:r w:rsidR="002477B9">
          <w:rPr>
            <w:rFonts w:ascii="Arial" w:hAnsi="Arial" w:cs="Arial"/>
          </w:rPr>
          <w:t xml:space="preserve">defined the </w:t>
        </w:r>
      </w:ins>
      <w:ins w:id="51" w:author="Shuting Han" w:date="2017-02-09T11:43:00Z">
        <w:r w:rsidR="002477B9">
          <w:rPr>
            <w:rFonts w:ascii="Arial" w:hAnsi="Arial" w:cs="Arial"/>
          </w:rPr>
          <w:t xml:space="preserve">node </w:t>
        </w:r>
      </w:ins>
      <w:ins w:id="52" w:author="Shuting Han" w:date="2017-02-09T11:42:00Z">
        <w:r w:rsidR="002477B9">
          <w:rPr>
            <w:rFonts w:ascii="Arial" w:hAnsi="Arial" w:cs="Arial"/>
          </w:rPr>
          <w:t xml:space="preserve">strength in CRFs models as the summation of </w:t>
        </w:r>
      </w:ins>
      <m:oMath>
        <m:sSub>
          <m:sSubPr>
            <m:ctrlPr>
              <w:ins w:id="53" w:author="Shuting Han" w:date="2017-02-09T11:43:00Z">
                <w:rPr>
                  <w:rFonts w:ascii="Cambria Math" w:hAnsi="Cambria Math" w:cs="Arial"/>
                  <w:i/>
                </w:rPr>
              </w:ins>
            </m:ctrlPr>
          </m:sSubPr>
          <m:e>
            <m:r>
              <w:ins w:id="54" w:author="Shuting Han" w:date="2017-02-09T11:43:00Z">
                <w:rPr>
                  <w:rFonts w:ascii="Cambria Math" w:hAnsi="Cambria Math" w:cs="Arial"/>
                </w:rPr>
                <m:t>ϕ</m:t>
              </w:ins>
            </m:r>
          </m:e>
          <m:sub>
            <m:r>
              <w:ins w:id="55" w:author="Shuting Han" w:date="2017-02-09T11:43:00Z">
                <w:rPr>
                  <w:rFonts w:ascii="Cambria Math" w:hAnsi="Cambria Math" w:cs="Arial"/>
                </w:rPr>
                <m:t>11</m:t>
              </w:ins>
            </m:r>
          </m:sub>
        </m:sSub>
      </m:oMath>
      <w:ins w:id="56" w:author="Shuting Han" w:date="2017-02-09T11:43:00Z">
        <w:r w:rsidR="002477B9">
          <w:rPr>
            <w:rFonts w:ascii="Arial" w:hAnsi="Arial" w:cs="Arial"/>
          </w:rPr>
          <w:t xml:space="preserve"> terms on </w:t>
        </w:r>
      </w:ins>
      <w:ins w:id="57" w:author="Shuting Han" w:date="2017-02-09T11:42:00Z">
        <w:r w:rsidR="002477B9">
          <w:rPr>
            <w:rFonts w:ascii="Arial" w:hAnsi="Arial" w:cs="Arial"/>
          </w:rPr>
          <w:t>all connecting edges for each node in the graph</w:t>
        </w:r>
      </w:ins>
      <w:ins w:id="58" w:author="Shuting Han" w:date="2017-02-09T11:43:00Z">
        <w:r w:rsidR="002477B9">
          <w:rPr>
            <w:rFonts w:ascii="Arial" w:hAnsi="Arial" w:cs="Arial"/>
          </w:rPr>
          <w:t xml:space="preserve"> (</w:t>
        </w:r>
        <w:r w:rsidR="002477B9" w:rsidRPr="002477B9">
          <w:rPr>
            <w:rFonts w:ascii="Arial" w:hAnsi="Arial" w:cs="Arial"/>
            <w:color w:val="0000FF"/>
            <w:lang w:eastAsia="zh-CN"/>
            <w:rPrChange w:id="59" w:author="Shuting Han" w:date="2017-02-09T11:44:00Z">
              <w:rPr>
                <w:rFonts w:ascii="Arial" w:hAnsi="Arial" w:cs="Arial"/>
              </w:rPr>
            </w:rPrChange>
          </w:rPr>
          <w:t>Figure 2C</w:t>
        </w:r>
        <w:r w:rsidR="002477B9">
          <w:rPr>
            <w:rFonts w:ascii="Arial" w:hAnsi="Arial" w:cs="Arial"/>
          </w:rPr>
          <w:t>)</w:t>
        </w:r>
      </w:ins>
      <w:ins w:id="60" w:author="Shuting Han" w:date="2017-02-09T11:42:00Z">
        <w:r w:rsidR="002477B9">
          <w:rPr>
            <w:rFonts w:ascii="Arial" w:hAnsi="Arial" w:cs="Arial"/>
          </w:rPr>
          <w:t>.</w:t>
        </w:r>
      </w:ins>
      <w:r w:rsidR="00EB2EA0">
        <w:rPr>
          <w:rFonts w:ascii="Arial" w:hAnsi="Arial" w:cs="Arial"/>
          <w:lang w:eastAsia="zh-CN"/>
        </w:rPr>
        <w:t xml:space="preserve"> </w:t>
      </w:r>
      <w:del w:id="61" w:author="Shuting Han" w:date="2017-02-09T11:24:00Z">
        <w:r w:rsidR="00EB2EA0" w:rsidDel="002C05C8">
          <w:rPr>
            <w:rFonts w:ascii="Arial" w:hAnsi="Arial" w:cs="Arial"/>
            <w:lang w:eastAsia="zh-CN"/>
          </w:rPr>
          <w:delText xml:space="preserve">and </w:delText>
        </w:r>
      </w:del>
      <w:del w:id="62" w:author="Shuting Han" w:date="2017-02-09T11:44:00Z">
        <w:r w:rsidR="00F7376D" w:rsidDel="002477B9">
          <w:rPr>
            <w:rFonts w:ascii="Arial" w:hAnsi="Arial" w:cs="Arial"/>
            <w:lang w:eastAsia="zh-CN"/>
          </w:rPr>
          <w:delText>plotting the predictive power of each node</w:delText>
        </w:r>
        <w:r w:rsidR="00282CBB" w:rsidDel="002477B9">
          <w:rPr>
            <w:rFonts w:ascii="Arial" w:hAnsi="Arial" w:cs="Arial"/>
            <w:lang w:eastAsia="zh-CN"/>
          </w:rPr>
          <w:delText xml:space="preserve"> for different visual stimuli</w:delText>
        </w:r>
        <w:r w:rsidR="00F7376D" w:rsidDel="002477B9">
          <w:rPr>
            <w:rFonts w:ascii="Arial" w:hAnsi="Arial" w:cs="Arial"/>
            <w:lang w:eastAsia="zh-CN"/>
          </w:rPr>
          <w:delText xml:space="preserve"> </w:delText>
        </w:r>
        <w:r w:rsidR="00EB2EA0" w:rsidDel="002477B9">
          <w:rPr>
            <w:rFonts w:ascii="Arial" w:hAnsi="Arial" w:cs="Arial"/>
            <w:lang w:eastAsia="zh-CN"/>
          </w:rPr>
          <w:delText>(</w:delText>
        </w:r>
        <w:r w:rsidR="00EB2EA0" w:rsidRPr="00A619F7" w:rsidDel="002477B9">
          <w:rPr>
            <w:rFonts w:ascii="Arial" w:hAnsi="Arial" w:cs="Arial"/>
            <w:color w:val="0000FF"/>
            <w:lang w:eastAsia="zh-CN"/>
          </w:rPr>
          <w:delText>Figure 2C</w:delText>
        </w:r>
        <w:r w:rsidR="00EB2EA0" w:rsidDel="002477B9">
          <w:rPr>
            <w:rFonts w:ascii="Arial" w:hAnsi="Arial" w:cs="Arial"/>
            <w:lang w:eastAsia="zh-CN"/>
          </w:rPr>
          <w:delText>).</w:delText>
        </w:r>
        <w:r w:rsidR="00C61BB6" w:rsidDel="002477B9">
          <w:rPr>
            <w:rFonts w:ascii="Arial" w:hAnsi="Arial" w:cs="Arial"/>
            <w:lang w:eastAsia="zh-CN"/>
          </w:rPr>
          <w:delText xml:space="preserve"> </w:delText>
        </w:r>
      </w:del>
      <w:r w:rsidR="00BB4FC4">
        <w:rPr>
          <w:rFonts w:ascii="Arial" w:hAnsi="Arial" w:cs="Arial"/>
          <w:lang w:eastAsia="zh-CN"/>
        </w:rPr>
        <w:t>In this way</w:t>
      </w:r>
      <w:r w:rsidR="00AB7E6B">
        <w:rPr>
          <w:rFonts w:ascii="Arial" w:hAnsi="Arial" w:cs="Arial"/>
          <w:lang w:eastAsia="zh-CN"/>
        </w:rPr>
        <w:t>,</w:t>
      </w:r>
      <w:r w:rsidR="00BB4FC4">
        <w:rPr>
          <w:rFonts w:ascii="Arial" w:hAnsi="Arial" w:cs="Arial"/>
          <w:lang w:eastAsia="zh-CN"/>
        </w:rPr>
        <w:t xml:space="preserve"> we defined</w:t>
      </w:r>
      <w:r w:rsidR="00B441EB">
        <w:rPr>
          <w:rFonts w:ascii="Arial" w:hAnsi="Arial" w:cs="Arial"/>
          <w:lang w:eastAsia="zh-CN"/>
        </w:rPr>
        <w:t xml:space="preserve"> </w:t>
      </w:r>
      <w:r w:rsidR="00AB7E6B">
        <w:rPr>
          <w:rFonts w:ascii="Arial" w:hAnsi="Arial" w:cs="Arial"/>
          <w:lang w:eastAsia="zh-CN"/>
        </w:rPr>
        <w:t>the most representative</w:t>
      </w:r>
      <w:r w:rsidR="004332EA">
        <w:rPr>
          <w:rFonts w:ascii="Arial" w:hAnsi="Arial" w:cs="Arial"/>
          <w:lang w:eastAsia="zh-CN"/>
        </w:rPr>
        <w:t xml:space="preserve"> neurons from</w:t>
      </w:r>
      <w:r w:rsidR="00B441EB">
        <w:rPr>
          <w:rFonts w:ascii="Arial" w:hAnsi="Arial" w:cs="Arial"/>
          <w:lang w:eastAsia="zh-CN"/>
        </w:rPr>
        <w:t xml:space="preserve"> cortical ensembles </w:t>
      </w:r>
      <w:r w:rsidR="00C50BEC">
        <w:rPr>
          <w:rFonts w:ascii="Arial" w:hAnsi="Arial" w:cs="Arial"/>
          <w:lang w:eastAsia="zh-CN"/>
        </w:rPr>
        <w:t xml:space="preserve">as </w:t>
      </w:r>
      <w:r w:rsidR="00C61BB6">
        <w:rPr>
          <w:rFonts w:ascii="Arial" w:hAnsi="Arial" w:cs="Arial"/>
          <w:lang w:eastAsia="zh-CN"/>
        </w:rPr>
        <w:t xml:space="preserve">the </w:t>
      </w:r>
      <w:r w:rsidR="00BB4FC4">
        <w:rPr>
          <w:rFonts w:ascii="Arial" w:hAnsi="Arial" w:cs="Arial"/>
          <w:lang w:eastAsia="zh-CN"/>
        </w:rPr>
        <w:t xml:space="preserve">neurons </w:t>
      </w:r>
      <w:r w:rsidR="00C61BB6">
        <w:rPr>
          <w:rFonts w:ascii="Arial" w:hAnsi="Arial" w:cs="Arial"/>
          <w:lang w:eastAsia="zh-CN"/>
        </w:rPr>
        <w:t xml:space="preserve">that </w:t>
      </w:r>
      <w:r w:rsidR="00BB4FC4">
        <w:rPr>
          <w:rFonts w:ascii="Arial" w:hAnsi="Arial" w:cs="Arial"/>
          <w:lang w:eastAsia="zh-CN"/>
        </w:rPr>
        <w:t xml:space="preserve">can be used to </w:t>
      </w:r>
      <w:r w:rsidR="004332EA">
        <w:rPr>
          <w:rFonts w:ascii="Arial" w:hAnsi="Arial" w:cs="Arial"/>
          <w:lang w:eastAsia="zh-CN"/>
        </w:rPr>
        <w:t>predict</w:t>
      </w:r>
      <w:ins w:id="63" w:author="Shuting Han" w:date="2017-02-01T10:07:00Z">
        <w:r w:rsidR="001D34B4">
          <w:rPr>
            <w:rFonts w:ascii="Arial" w:hAnsi="Arial" w:cs="Arial"/>
            <w:lang w:eastAsia="zh-CN"/>
          </w:rPr>
          <w:t xml:space="preserve"> each visual stimulus</w:t>
        </w:r>
      </w:ins>
      <w:r w:rsidR="004332EA">
        <w:rPr>
          <w:rFonts w:ascii="Arial" w:hAnsi="Arial" w:cs="Arial"/>
          <w:lang w:eastAsia="zh-CN"/>
        </w:rPr>
        <w:t xml:space="preserve"> with higher performance</w:t>
      </w:r>
      <w:del w:id="64" w:author="Shuting Han" w:date="2017-02-01T10:07:00Z">
        <w:r w:rsidR="004332EA" w:rsidDel="001D34B4">
          <w:rPr>
            <w:rFonts w:ascii="Arial" w:hAnsi="Arial" w:cs="Arial"/>
            <w:lang w:eastAsia="zh-CN"/>
          </w:rPr>
          <w:delText xml:space="preserve"> </w:delText>
        </w:r>
        <w:r w:rsidR="00C61BB6" w:rsidDel="001D34B4">
          <w:rPr>
            <w:rFonts w:ascii="Arial" w:hAnsi="Arial" w:cs="Arial"/>
            <w:lang w:eastAsia="zh-CN"/>
          </w:rPr>
          <w:delText>each visual stimulus</w:delText>
        </w:r>
      </w:del>
      <w:r w:rsidR="00C61BB6">
        <w:rPr>
          <w:rFonts w:ascii="Arial" w:hAnsi="Arial" w:cs="Arial"/>
          <w:lang w:eastAsia="zh-CN"/>
        </w:rPr>
        <w:t xml:space="preserve"> </w:t>
      </w:r>
      <w:ins w:id="65" w:author="Shuting Han" w:date="2017-02-09T11:44:00Z">
        <w:r w:rsidR="002477B9">
          <w:rPr>
            <w:rFonts w:ascii="Arial" w:hAnsi="Arial" w:cs="Arial"/>
            <w:lang w:eastAsia="zh-CN"/>
          </w:rPr>
          <w:t xml:space="preserve">and have high node strength </w:t>
        </w:r>
      </w:ins>
      <w:r w:rsidR="00C61BB6">
        <w:rPr>
          <w:rFonts w:ascii="Arial" w:hAnsi="Arial" w:cs="Arial"/>
          <w:lang w:eastAsia="zh-CN"/>
        </w:rPr>
        <w:t>(</w:t>
      </w:r>
      <w:r w:rsidR="00C61BB6" w:rsidRPr="00A619F7">
        <w:rPr>
          <w:rFonts w:ascii="Arial" w:hAnsi="Arial" w:cs="Arial"/>
          <w:color w:val="0000FF"/>
          <w:lang w:eastAsia="zh-CN"/>
        </w:rPr>
        <w:t xml:space="preserve">Figure </w:t>
      </w:r>
      <w:del w:id="66" w:author="Shuting Han" w:date="2017-02-09T11:44:00Z">
        <w:r w:rsidR="00C61BB6" w:rsidRPr="00A619F7" w:rsidDel="002477B9">
          <w:rPr>
            <w:rFonts w:ascii="Arial" w:hAnsi="Arial" w:cs="Arial"/>
            <w:color w:val="0000FF"/>
            <w:lang w:eastAsia="zh-CN"/>
          </w:rPr>
          <w:delText xml:space="preserve">2C </w:delText>
        </w:r>
      </w:del>
      <w:ins w:id="67" w:author="Shuting Han" w:date="2017-02-09T11:44:00Z">
        <w:r w:rsidR="002477B9" w:rsidRPr="00A619F7">
          <w:rPr>
            <w:rFonts w:ascii="Arial" w:hAnsi="Arial" w:cs="Arial"/>
            <w:color w:val="0000FF"/>
            <w:lang w:eastAsia="zh-CN"/>
          </w:rPr>
          <w:t>2</w:t>
        </w:r>
        <w:r w:rsidR="002477B9">
          <w:rPr>
            <w:rFonts w:ascii="Arial" w:hAnsi="Arial" w:cs="Arial"/>
            <w:color w:val="0000FF"/>
            <w:lang w:eastAsia="zh-CN"/>
          </w:rPr>
          <w:t>D</w:t>
        </w:r>
        <w:r w:rsidR="002477B9" w:rsidRPr="00A619F7">
          <w:rPr>
            <w:rFonts w:ascii="Arial" w:hAnsi="Arial" w:cs="Arial"/>
            <w:color w:val="0000FF"/>
            <w:lang w:eastAsia="zh-CN"/>
          </w:rPr>
          <w:t xml:space="preserve"> </w:t>
        </w:r>
      </w:ins>
      <w:r w:rsidR="00C61BB6" w:rsidRPr="00A619F7">
        <w:rPr>
          <w:rFonts w:ascii="Arial" w:hAnsi="Arial" w:cs="Arial"/>
          <w:color w:val="0000FF"/>
          <w:lang w:eastAsia="zh-CN"/>
        </w:rPr>
        <w:t xml:space="preserve">and </w:t>
      </w:r>
      <w:del w:id="68" w:author="Shuting Han" w:date="2017-02-09T11:44:00Z">
        <w:r w:rsidR="00C61BB6" w:rsidRPr="00A619F7" w:rsidDel="002477B9">
          <w:rPr>
            <w:rFonts w:ascii="Arial" w:hAnsi="Arial" w:cs="Arial"/>
            <w:color w:val="0000FF"/>
            <w:lang w:eastAsia="zh-CN"/>
          </w:rPr>
          <w:delText>2</w:delText>
        </w:r>
        <w:r w:rsidR="006054D3" w:rsidDel="002477B9">
          <w:rPr>
            <w:rFonts w:ascii="Arial" w:hAnsi="Arial" w:cs="Arial"/>
            <w:color w:val="0000FF"/>
            <w:lang w:eastAsia="zh-CN"/>
          </w:rPr>
          <w:delText>D</w:delText>
        </w:r>
      </w:del>
      <w:ins w:id="69" w:author="Shuting Han" w:date="2017-02-09T11:44:00Z">
        <w:r w:rsidR="002477B9" w:rsidRPr="00A619F7">
          <w:rPr>
            <w:rFonts w:ascii="Arial" w:hAnsi="Arial" w:cs="Arial"/>
            <w:color w:val="0000FF"/>
            <w:lang w:eastAsia="zh-CN"/>
          </w:rPr>
          <w:t>2</w:t>
        </w:r>
        <w:r w:rsidR="002477B9">
          <w:rPr>
            <w:rFonts w:ascii="Arial" w:hAnsi="Arial" w:cs="Arial"/>
            <w:color w:val="0000FF"/>
            <w:lang w:eastAsia="zh-CN"/>
          </w:rPr>
          <w:t>E</w:t>
        </w:r>
      </w:ins>
      <w:r w:rsidR="00C61BB6">
        <w:rPr>
          <w:rFonts w:ascii="Arial" w:hAnsi="Arial" w:cs="Arial"/>
          <w:lang w:eastAsia="zh-CN"/>
        </w:rPr>
        <w:t>).</w:t>
      </w:r>
      <w:r w:rsidR="005B0BF1">
        <w:rPr>
          <w:rFonts w:ascii="Arial" w:hAnsi="Arial" w:cs="Arial"/>
          <w:lang w:eastAsia="zh-CN"/>
        </w:rPr>
        <w:t xml:space="preserve"> </w:t>
      </w:r>
      <w:r w:rsidR="00986F74">
        <w:rPr>
          <w:rFonts w:ascii="Arial" w:hAnsi="Arial" w:cs="Arial"/>
          <w:lang w:eastAsia="zh-CN"/>
        </w:rPr>
        <w:t>To demonstrate the general applicability of</w:t>
      </w:r>
      <w:r w:rsidR="005B0BF1">
        <w:rPr>
          <w:rFonts w:ascii="Arial" w:hAnsi="Arial" w:cs="Arial"/>
          <w:lang w:eastAsia="zh-CN"/>
        </w:rPr>
        <w:t xml:space="preserve"> our method</w:t>
      </w:r>
      <w:ins w:id="70" w:author="Shuting Han" w:date="2017-02-01T10:08:00Z">
        <w:r w:rsidR="00D01703">
          <w:rPr>
            <w:rFonts w:ascii="Arial" w:hAnsi="Arial" w:cs="Arial"/>
            <w:lang w:eastAsia="zh-CN"/>
          </w:rPr>
          <w:t>,</w:t>
        </w:r>
      </w:ins>
      <w:r w:rsidR="005B0BF1">
        <w:rPr>
          <w:rFonts w:ascii="Arial" w:hAnsi="Arial" w:cs="Arial"/>
          <w:lang w:eastAsia="zh-CN"/>
        </w:rPr>
        <w:t xml:space="preserve"> </w:t>
      </w:r>
      <w:r w:rsidR="00986F74">
        <w:rPr>
          <w:rFonts w:ascii="Arial" w:hAnsi="Arial" w:cs="Arial"/>
          <w:lang w:eastAsia="zh-CN"/>
        </w:rPr>
        <w:t>we analyzed publically open</w:t>
      </w:r>
      <w:r w:rsidR="001B1C1A">
        <w:rPr>
          <w:rFonts w:ascii="Arial" w:hAnsi="Arial" w:cs="Arial"/>
          <w:lang w:eastAsia="zh-CN"/>
        </w:rPr>
        <w:t xml:space="preserve"> </w:t>
      </w:r>
      <w:r w:rsidR="005B0BF1">
        <w:rPr>
          <w:rFonts w:ascii="Arial" w:hAnsi="Arial" w:cs="Arial"/>
          <w:lang w:eastAsia="zh-CN"/>
        </w:rPr>
        <w:t>datasets</w:t>
      </w:r>
      <w:r w:rsidR="00986F74">
        <w:rPr>
          <w:rFonts w:ascii="Arial" w:hAnsi="Arial" w:cs="Arial"/>
          <w:lang w:eastAsia="zh-CN"/>
        </w:rPr>
        <w:t xml:space="preserve"> (Allen Brain </w:t>
      </w:r>
      <w:r w:rsidR="00986F74">
        <w:rPr>
          <w:rFonts w:ascii="Arial" w:hAnsi="Arial" w:cs="Arial"/>
          <w:lang w:eastAsia="zh-CN"/>
        </w:rPr>
        <w:lastRenderedPageBreak/>
        <w:t>Observatory)</w:t>
      </w:r>
      <w:r w:rsidR="005B0BF1">
        <w:rPr>
          <w:rFonts w:ascii="Arial" w:hAnsi="Arial" w:cs="Arial"/>
          <w:lang w:eastAsia="zh-CN"/>
        </w:rPr>
        <w:t xml:space="preserve"> </w:t>
      </w:r>
      <w:r w:rsidR="00986F74">
        <w:rPr>
          <w:rFonts w:ascii="Arial" w:hAnsi="Arial" w:cs="Arial"/>
          <w:lang w:eastAsia="zh-CN"/>
        </w:rPr>
        <w:t xml:space="preserve">that contains several </w:t>
      </w:r>
      <w:r w:rsidR="005B0BF1">
        <w:rPr>
          <w:rFonts w:ascii="Arial" w:hAnsi="Arial" w:cs="Arial"/>
          <w:lang w:eastAsia="zh-CN"/>
        </w:rPr>
        <w:t xml:space="preserve">visual stimuli types </w:t>
      </w:r>
      <w:r w:rsidR="00986F74">
        <w:rPr>
          <w:rFonts w:ascii="Arial" w:hAnsi="Arial" w:cs="Arial"/>
          <w:lang w:eastAsia="zh-CN"/>
        </w:rPr>
        <w:t xml:space="preserve">with </w:t>
      </w:r>
      <w:r w:rsidR="001B1C1A">
        <w:rPr>
          <w:rFonts w:ascii="Arial" w:hAnsi="Arial" w:cs="Arial"/>
          <w:lang w:eastAsia="zh-CN"/>
        </w:rPr>
        <w:t>different experimental settings</w:t>
      </w:r>
      <w:del w:id="71" w:author="Shuting Han" w:date="2017-02-01T10:08:00Z">
        <w:r w:rsidR="001B1C1A" w:rsidDel="00D01703">
          <w:rPr>
            <w:rFonts w:ascii="Arial" w:hAnsi="Arial" w:cs="Arial"/>
            <w:lang w:eastAsia="zh-CN"/>
          </w:rPr>
          <w:delText xml:space="preserve"> </w:delText>
        </w:r>
      </w:del>
      <w:ins w:id="72" w:author="Shuting Han" w:date="2017-02-01T10:10:00Z">
        <w:r w:rsidR="005642D3">
          <w:rPr>
            <w:rFonts w:ascii="Arial" w:hAnsi="Arial" w:cs="Arial"/>
            <w:lang w:eastAsia="zh-CN"/>
          </w:rPr>
          <w:t>, and showed that our method was able to find the most representative neurons for each visual stimulus in those datasets</w:t>
        </w:r>
      </w:ins>
      <w:r w:rsidR="005B0BF1">
        <w:rPr>
          <w:rFonts w:ascii="Arial" w:hAnsi="Arial" w:cs="Arial"/>
          <w:lang w:eastAsia="zh-CN"/>
        </w:rPr>
        <w:t xml:space="preserve"> (</w:t>
      </w:r>
      <w:ins w:id="73" w:author="Shuting Han" w:date="2017-03-07T12:06:00Z">
        <w:r w:rsidR="00E85D7B">
          <w:rPr>
            <w:rFonts w:ascii="Arial" w:hAnsi="Arial" w:cs="Arial"/>
            <w:lang w:eastAsia="zh-CN"/>
          </w:rPr>
          <w:t>TF = 1: AUC 0.</w:t>
        </w:r>
      </w:ins>
      <w:ins w:id="74" w:author="Shuting Han" w:date="2017-03-07T12:07:00Z">
        <w:r w:rsidR="00E85D7B">
          <w:rPr>
            <w:rFonts w:ascii="Arial" w:hAnsi="Arial" w:cs="Arial"/>
            <w:lang w:eastAsia="zh-CN"/>
          </w:rPr>
          <w:t>8586</w:t>
        </w:r>
      </w:ins>
      <w:ins w:id="75" w:author="Shuting Han" w:date="2017-03-07T12:06:00Z">
        <w:r w:rsidR="00E85D7B">
          <w:rPr>
            <w:rFonts w:ascii="Arial" w:hAnsi="Arial" w:cs="Arial"/>
            <w:lang w:eastAsia="zh-CN"/>
          </w:rPr>
          <w:t xml:space="preserve"> ± 0.</w:t>
        </w:r>
      </w:ins>
      <w:ins w:id="76" w:author="Shuting Han" w:date="2017-03-07T12:07:00Z">
        <w:r w:rsidR="00E85D7B">
          <w:rPr>
            <w:rFonts w:ascii="Arial" w:hAnsi="Arial" w:cs="Arial"/>
            <w:lang w:eastAsia="zh-CN"/>
          </w:rPr>
          <w:t>0204</w:t>
        </w:r>
      </w:ins>
      <w:ins w:id="77" w:author="Shuting Han" w:date="2017-03-07T12:06:00Z">
        <w:r w:rsidR="00E85D7B">
          <w:rPr>
            <w:rFonts w:ascii="Arial" w:hAnsi="Arial" w:cs="Arial"/>
            <w:lang w:eastAsia="zh-CN"/>
          </w:rPr>
          <w:t xml:space="preserve">, </w:t>
        </w:r>
      </w:ins>
      <w:ins w:id="78" w:author="Shuting Han" w:date="2017-03-07T12:08:00Z">
        <w:r w:rsidR="00E85D7B">
          <w:rPr>
            <w:rFonts w:ascii="Arial" w:hAnsi="Arial" w:cs="Arial"/>
            <w:lang w:eastAsia="zh-CN"/>
          </w:rPr>
          <w:t xml:space="preserve">accuracy 0.9106 ± 0.0284, precision 0.9896 ± 0.0085, recall 0.6399 ± 0.1133; TF = </w:t>
        </w:r>
      </w:ins>
      <w:ins w:id="79" w:author="Shuting Han" w:date="2017-03-07T12:09:00Z">
        <w:r w:rsidR="00E85D7B">
          <w:rPr>
            <w:rFonts w:ascii="Arial" w:hAnsi="Arial" w:cs="Arial"/>
            <w:lang w:eastAsia="zh-CN"/>
          </w:rPr>
          <w:t>2</w:t>
        </w:r>
      </w:ins>
      <w:ins w:id="80" w:author="Shuting Han" w:date="2017-03-07T12:08:00Z">
        <w:r w:rsidR="00E85D7B">
          <w:rPr>
            <w:rFonts w:ascii="Arial" w:hAnsi="Arial" w:cs="Arial"/>
            <w:lang w:eastAsia="zh-CN"/>
          </w:rPr>
          <w:t>: AUC 0.</w:t>
        </w:r>
      </w:ins>
      <w:ins w:id="81" w:author="Shuting Han" w:date="2017-03-07T12:09:00Z">
        <w:r w:rsidR="00E85D7B">
          <w:rPr>
            <w:rFonts w:ascii="Arial" w:hAnsi="Arial" w:cs="Arial"/>
            <w:lang w:eastAsia="zh-CN"/>
          </w:rPr>
          <w:t>8508</w:t>
        </w:r>
      </w:ins>
      <w:ins w:id="82" w:author="Shuting Han" w:date="2017-03-07T12:08:00Z">
        <w:r w:rsidR="00E85D7B">
          <w:rPr>
            <w:rFonts w:ascii="Arial" w:hAnsi="Arial" w:cs="Arial"/>
            <w:lang w:eastAsia="zh-CN"/>
          </w:rPr>
          <w:t xml:space="preserve"> ± 0.</w:t>
        </w:r>
      </w:ins>
      <w:ins w:id="83" w:author="Shuting Han" w:date="2017-03-07T12:09:00Z">
        <w:r w:rsidR="00E85D7B">
          <w:rPr>
            <w:rFonts w:ascii="Arial" w:hAnsi="Arial" w:cs="Arial"/>
            <w:lang w:eastAsia="zh-CN"/>
          </w:rPr>
          <w:t>0202</w:t>
        </w:r>
      </w:ins>
      <w:ins w:id="84" w:author="Shuting Han" w:date="2017-03-07T12:08:00Z">
        <w:r w:rsidR="00E85D7B">
          <w:rPr>
            <w:rFonts w:ascii="Arial" w:hAnsi="Arial" w:cs="Arial"/>
            <w:lang w:eastAsia="zh-CN"/>
          </w:rPr>
          <w:t>, accuracy 0.</w:t>
        </w:r>
      </w:ins>
      <w:ins w:id="85" w:author="Shuting Han" w:date="2017-03-07T12:09:00Z">
        <w:r w:rsidR="00E85D7B">
          <w:rPr>
            <w:rFonts w:ascii="Arial" w:hAnsi="Arial" w:cs="Arial"/>
            <w:lang w:eastAsia="zh-CN"/>
          </w:rPr>
          <w:t>9097</w:t>
        </w:r>
      </w:ins>
      <w:ins w:id="86" w:author="Shuting Han" w:date="2017-03-07T12:08:00Z">
        <w:r w:rsidR="00E85D7B">
          <w:rPr>
            <w:rFonts w:ascii="Arial" w:hAnsi="Arial" w:cs="Arial"/>
            <w:lang w:eastAsia="zh-CN"/>
          </w:rPr>
          <w:t xml:space="preserve"> ± 0.</w:t>
        </w:r>
      </w:ins>
      <w:ins w:id="87" w:author="Shuting Han" w:date="2017-03-07T12:09:00Z">
        <w:r w:rsidR="00E85D7B">
          <w:rPr>
            <w:rFonts w:ascii="Arial" w:hAnsi="Arial" w:cs="Arial"/>
            <w:lang w:eastAsia="zh-CN"/>
          </w:rPr>
          <w:t>0241</w:t>
        </w:r>
      </w:ins>
      <w:ins w:id="88" w:author="Shuting Han" w:date="2017-03-07T12:08:00Z">
        <w:r w:rsidR="00E85D7B">
          <w:rPr>
            <w:rFonts w:ascii="Arial" w:hAnsi="Arial" w:cs="Arial"/>
            <w:lang w:eastAsia="zh-CN"/>
          </w:rPr>
          <w:t>, precision 0.</w:t>
        </w:r>
      </w:ins>
      <w:ins w:id="89" w:author="Shuting Han" w:date="2017-03-07T12:10:00Z">
        <w:r w:rsidR="00E85D7B">
          <w:rPr>
            <w:rFonts w:ascii="Arial" w:hAnsi="Arial" w:cs="Arial"/>
            <w:lang w:eastAsia="zh-CN"/>
          </w:rPr>
          <w:t>9705</w:t>
        </w:r>
      </w:ins>
      <w:ins w:id="90" w:author="Shuting Han" w:date="2017-03-07T12:08:00Z">
        <w:r w:rsidR="00E85D7B">
          <w:rPr>
            <w:rFonts w:ascii="Arial" w:hAnsi="Arial" w:cs="Arial"/>
            <w:lang w:eastAsia="zh-CN"/>
          </w:rPr>
          <w:t xml:space="preserve"> ± 0.</w:t>
        </w:r>
      </w:ins>
      <w:ins w:id="91" w:author="Shuting Han" w:date="2017-03-07T12:10:00Z">
        <w:r w:rsidR="00E85D7B">
          <w:rPr>
            <w:rFonts w:ascii="Arial" w:hAnsi="Arial" w:cs="Arial"/>
            <w:lang w:eastAsia="zh-CN"/>
          </w:rPr>
          <w:t>0217</w:t>
        </w:r>
      </w:ins>
      <w:ins w:id="92" w:author="Shuting Han" w:date="2017-03-07T12:08:00Z">
        <w:r w:rsidR="00E85D7B">
          <w:rPr>
            <w:rFonts w:ascii="Arial" w:hAnsi="Arial" w:cs="Arial"/>
            <w:lang w:eastAsia="zh-CN"/>
          </w:rPr>
          <w:t>, recall 0.</w:t>
        </w:r>
      </w:ins>
      <w:ins w:id="93" w:author="Shuting Han" w:date="2017-03-07T12:10:00Z">
        <w:r w:rsidR="00E85D7B">
          <w:rPr>
            <w:rFonts w:ascii="Arial" w:hAnsi="Arial" w:cs="Arial"/>
            <w:lang w:eastAsia="zh-CN"/>
          </w:rPr>
          <w:t>6422</w:t>
        </w:r>
      </w:ins>
      <w:ins w:id="94" w:author="Shuting Han" w:date="2017-03-07T12:08:00Z">
        <w:r w:rsidR="00E85D7B">
          <w:rPr>
            <w:rFonts w:ascii="Arial" w:hAnsi="Arial" w:cs="Arial"/>
            <w:lang w:eastAsia="zh-CN"/>
          </w:rPr>
          <w:t xml:space="preserve"> ± 0.</w:t>
        </w:r>
      </w:ins>
      <w:ins w:id="95" w:author="Shuting Han" w:date="2017-03-07T12:10:00Z">
        <w:r w:rsidR="00E85D7B">
          <w:rPr>
            <w:rFonts w:ascii="Arial" w:hAnsi="Arial" w:cs="Arial"/>
            <w:lang w:eastAsia="zh-CN"/>
          </w:rPr>
          <w:t>1223</w:t>
        </w:r>
      </w:ins>
      <w:ins w:id="96" w:author="Shuting Han" w:date="2017-03-07T12:08:00Z">
        <w:r w:rsidR="00E85D7B">
          <w:rPr>
            <w:rFonts w:ascii="Arial" w:hAnsi="Arial" w:cs="Arial"/>
            <w:lang w:eastAsia="zh-CN"/>
          </w:rPr>
          <w:t xml:space="preserve">; </w:t>
        </w:r>
      </w:ins>
      <w:ins w:id="97" w:author="Shuting Han" w:date="2017-03-07T12:09:00Z">
        <w:r w:rsidR="00E85D7B">
          <w:rPr>
            <w:rFonts w:ascii="Arial" w:hAnsi="Arial" w:cs="Arial"/>
            <w:lang w:eastAsia="zh-CN"/>
          </w:rPr>
          <w:t>TF = 4: AUC 0.</w:t>
        </w:r>
      </w:ins>
      <w:ins w:id="98" w:author="Shuting Han" w:date="2017-03-07T12:10:00Z">
        <w:r w:rsidR="00E85D7B">
          <w:rPr>
            <w:rFonts w:ascii="Arial" w:hAnsi="Arial" w:cs="Arial"/>
            <w:lang w:eastAsia="zh-CN"/>
          </w:rPr>
          <w:t>8057</w:t>
        </w:r>
      </w:ins>
      <w:ins w:id="99" w:author="Shuting Han" w:date="2017-03-07T12:09:00Z">
        <w:r w:rsidR="00E85D7B">
          <w:rPr>
            <w:rFonts w:ascii="Arial" w:hAnsi="Arial" w:cs="Arial"/>
            <w:lang w:eastAsia="zh-CN"/>
          </w:rPr>
          <w:t xml:space="preserve"> ± 0.</w:t>
        </w:r>
      </w:ins>
      <w:ins w:id="100" w:author="Shuting Han" w:date="2017-03-07T12:10:00Z">
        <w:r w:rsidR="00E85D7B">
          <w:rPr>
            <w:rFonts w:ascii="Arial" w:hAnsi="Arial" w:cs="Arial"/>
            <w:lang w:eastAsia="zh-CN"/>
          </w:rPr>
          <w:t>0255</w:t>
        </w:r>
      </w:ins>
      <w:ins w:id="101" w:author="Shuting Han" w:date="2017-03-07T12:09:00Z">
        <w:r w:rsidR="00E85D7B">
          <w:rPr>
            <w:rFonts w:ascii="Arial" w:hAnsi="Arial" w:cs="Arial"/>
            <w:lang w:eastAsia="zh-CN"/>
          </w:rPr>
          <w:t>, accuracy 0.</w:t>
        </w:r>
      </w:ins>
      <w:ins w:id="102" w:author="Shuting Han" w:date="2017-03-07T12:10:00Z">
        <w:r w:rsidR="00E85D7B">
          <w:rPr>
            <w:rFonts w:ascii="Arial" w:hAnsi="Arial" w:cs="Arial"/>
            <w:lang w:eastAsia="zh-CN"/>
          </w:rPr>
          <w:t>8615</w:t>
        </w:r>
      </w:ins>
      <w:ins w:id="103" w:author="Shuting Han" w:date="2017-03-07T12:09:00Z">
        <w:r w:rsidR="00E85D7B">
          <w:rPr>
            <w:rFonts w:ascii="Arial" w:hAnsi="Arial" w:cs="Arial"/>
            <w:lang w:eastAsia="zh-CN"/>
          </w:rPr>
          <w:t xml:space="preserve"> ± 0.</w:t>
        </w:r>
      </w:ins>
      <w:ins w:id="104" w:author="Shuting Han" w:date="2017-03-07T12:10:00Z">
        <w:r w:rsidR="00E85D7B">
          <w:rPr>
            <w:rFonts w:ascii="Arial" w:hAnsi="Arial" w:cs="Arial"/>
            <w:lang w:eastAsia="zh-CN"/>
          </w:rPr>
          <w:t>0301</w:t>
        </w:r>
      </w:ins>
      <w:ins w:id="105" w:author="Shuting Han" w:date="2017-03-07T12:09:00Z">
        <w:r w:rsidR="00E85D7B">
          <w:rPr>
            <w:rFonts w:ascii="Arial" w:hAnsi="Arial" w:cs="Arial"/>
            <w:lang w:eastAsia="zh-CN"/>
          </w:rPr>
          <w:t>, precision 0.</w:t>
        </w:r>
      </w:ins>
      <w:ins w:id="106" w:author="Shuting Han" w:date="2017-03-07T12:10:00Z">
        <w:r w:rsidR="00E85D7B">
          <w:rPr>
            <w:rFonts w:ascii="Arial" w:hAnsi="Arial" w:cs="Arial"/>
            <w:lang w:eastAsia="zh-CN"/>
          </w:rPr>
          <w:t>9037</w:t>
        </w:r>
      </w:ins>
      <w:ins w:id="107" w:author="Shuting Han" w:date="2017-03-07T12:09:00Z">
        <w:r w:rsidR="00E85D7B">
          <w:rPr>
            <w:rFonts w:ascii="Arial" w:hAnsi="Arial" w:cs="Arial"/>
            <w:lang w:eastAsia="zh-CN"/>
          </w:rPr>
          <w:t xml:space="preserve"> ± 0.</w:t>
        </w:r>
      </w:ins>
      <w:ins w:id="108" w:author="Shuting Han" w:date="2017-03-07T12:10:00Z">
        <w:r w:rsidR="00E85D7B">
          <w:rPr>
            <w:rFonts w:ascii="Arial" w:hAnsi="Arial" w:cs="Arial"/>
            <w:lang w:eastAsia="zh-CN"/>
          </w:rPr>
          <w:t>0919</w:t>
        </w:r>
      </w:ins>
      <w:ins w:id="109" w:author="Shuting Han" w:date="2017-03-07T12:09:00Z">
        <w:r w:rsidR="00E85D7B">
          <w:rPr>
            <w:rFonts w:ascii="Arial" w:hAnsi="Arial" w:cs="Arial"/>
            <w:lang w:eastAsia="zh-CN"/>
          </w:rPr>
          <w:t>, recall 0.</w:t>
        </w:r>
      </w:ins>
      <w:ins w:id="110" w:author="Shuting Han" w:date="2017-03-07T12:10:00Z">
        <w:r w:rsidR="00E85D7B">
          <w:rPr>
            <w:rFonts w:ascii="Arial" w:hAnsi="Arial" w:cs="Arial"/>
            <w:lang w:eastAsia="zh-CN"/>
          </w:rPr>
          <w:t>4639</w:t>
        </w:r>
      </w:ins>
      <w:ins w:id="111" w:author="Shuting Han" w:date="2017-03-07T12:09:00Z">
        <w:r w:rsidR="00E85D7B">
          <w:rPr>
            <w:rFonts w:ascii="Arial" w:hAnsi="Arial" w:cs="Arial"/>
            <w:lang w:eastAsia="zh-CN"/>
          </w:rPr>
          <w:t xml:space="preserve"> ± 0.</w:t>
        </w:r>
      </w:ins>
      <w:ins w:id="112" w:author="Shuting Han" w:date="2017-03-07T12:11:00Z">
        <w:r w:rsidR="00E85D7B">
          <w:rPr>
            <w:rFonts w:ascii="Arial" w:hAnsi="Arial" w:cs="Arial"/>
            <w:lang w:eastAsia="zh-CN"/>
          </w:rPr>
          <w:t>1222</w:t>
        </w:r>
      </w:ins>
      <w:ins w:id="113" w:author="Shuting Han" w:date="2017-03-07T12:09:00Z">
        <w:r w:rsidR="00E85D7B">
          <w:rPr>
            <w:rFonts w:ascii="Arial" w:hAnsi="Arial" w:cs="Arial"/>
            <w:lang w:eastAsia="zh-CN"/>
          </w:rPr>
          <w:t>; TF = 8: AUC 0.</w:t>
        </w:r>
      </w:ins>
      <w:ins w:id="114" w:author="Shuting Han" w:date="2017-03-07T12:11:00Z">
        <w:r w:rsidR="00E85D7B">
          <w:rPr>
            <w:rFonts w:ascii="Arial" w:hAnsi="Arial" w:cs="Arial"/>
            <w:lang w:eastAsia="zh-CN"/>
          </w:rPr>
          <w:t>7446</w:t>
        </w:r>
      </w:ins>
      <w:ins w:id="115" w:author="Shuting Han" w:date="2017-03-07T12:09:00Z">
        <w:r w:rsidR="00E85D7B">
          <w:rPr>
            <w:rFonts w:ascii="Arial" w:hAnsi="Arial" w:cs="Arial"/>
            <w:lang w:eastAsia="zh-CN"/>
          </w:rPr>
          <w:t xml:space="preserve"> ± 0.</w:t>
        </w:r>
      </w:ins>
      <w:ins w:id="116" w:author="Shuting Han" w:date="2017-03-07T12:11:00Z">
        <w:r w:rsidR="00E85D7B">
          <w:rPr>
            <w:rFonts w:ascii="Arial" w:hAnsi="Arial" w:cs="Arial"/>
            <w:lang w:eastAsia="zh-CN"/>
          </w:rPr>
          <w:t>0276</w:t>
        </w:r>
      </w:ins>
      <w:ins w:id="117" w:author="Shuting Han" w:date="2017-03-07T12:09:00Z">
        <w:r w:rsidR="00E85D7B">
          <w:rPr>
            <w:rFonts w:ascii="Arial" w:hAnsi="Arial" w:cs="Arial"/>
            <w:lang w:eastAsia="zh-CN"/>
          </w:rPr>
          <w:t>, accuracy 0.</w:t>
        </w:r>
      </w:ins>
      <w:ins w:id="118" w:author="Shuting Han" w:date="2017-03-07T12:11:00Z">
        <w:r w:rsidR="00E85D7B">
          <w:rPr>
            <w:rFonts w:ascii="Arial" w:hAnsi="Arial" w:cs="Arial"/>
            <w:lang w:eastAsia="zh-CN"/>
          </w:rPr>
          <w:t>8278</w:t>
        </w:r>
      </w:ins>
      <w:ins w:id="119" w:author="Shuting Han" w:date="2017-03-07T12:09:00Z">
        <w:r w:rsidR="00E85D7B">
          <w:rPr>
            <w:rFonts w:ascii="Arial" w:hAnsi="Arial" w:cs="Arial"/>
            <w:lang w:eastAsia="zh-CN"/>
          </w:rPr>
          <w:t xml:space="preserve"> ± 0.</w:t>
        </w:r>
      </w:ins>
      <w:ins w:id="120" w:author="Shuting Han" w:date="2017-03-07T12:11:00Z">
        <w:r w:rsidR="00E85D7B">
          <w:rPr>
            <w:rFonts w:ascii="Arial" w:hAnsi="Arial" w:cs="Arial"/>
            <w:lang w:eastAsia="zh-CN"/>
          </w:rPr>
          <w:t>0272</w:t>
        </w:r>
      </w:ins>
      <w:ins w:id="121" w:author="Shuting Han" w:date="2017-03-07T12:09:00Z">
        <w:r w:rsidR="00E85D7B">
          <w:rPr>
            <w:rFonts w:ascii="Arial" w:hAnsi="Arial" w:cs="Arial"/>
            <w:lang w:eastAsia="zh-CN"/>
          </w:rPr>
          <w:t>, precision 0.</w:t>
        </w:r>
      </w:ins>
      <w:ins w:id="122" w:author="Shuting Han" w:date="2017-03-07T12:11:00Z">
        <w:r w:rsidR="00E85D7B">
          <w:rPr>
            <w:rFonts w:ascii="Arial" w:hAnsi="Arial" w:cs="Arial"/>
            <w:lang w:eastAsia="zh-CN"/>
          </w:rPr>
          <w:t>8493</w:t>
        </w:r>
      </w:ins>
      <w:ins w:id="123" w:author="Shuting Han" w:date="2017-03-07T12:09:00Z">
        <w:r w:rsidR="00E85D7B">
          <w:rPr>
            <w:rFonts w:ascii="Arial" w:hAnsi="Arial" w:cs="Arial"/>
            <w:lang w:eastAsia="zh-CN"/>
          </w:rPr>
          <w:t xml:space="preserve"> ± 0.</w:t>
        </w:r>
      </w:ins>
      <w:ins w:id="124" w:author="Shuting Han" w:date="2017-03-07T12:11:00Z">
        <w:r w:rsidR="00E85D7B">
          <w:rPr>
            <w:rFonts w:ascii="Arial" w:hAnsi="Arial" w:cs="Arial"/>
            <w:lang w:eastAsia="zh-CN"/>
          </w:rPr>
          <w:t>1072</w:t>
        </w:r>
      </w:ins>
      <w:ins w:id="125" w:author="Shuting Han" w:date="2017-03-07T12:09:00Z">
        <w:r w:rsidR="00E85D7B">
          <w:rPr>
            <w:rFonts w:ascii="Arial" w:hAnsi="Arial" w:cs="Arial"/>
            <w:lang w:eastAsia="zh-CN"/>
          </w:rPr>
          <w:t>, recall 0.</w:t>
        </w:r>
      </w:ins>
      <w:ins w:id="126" w:author="Shuting Han" w:date="2017-03-07T12:11:00Z">
        <w:r w:rsidR="00E85D7B">
          <w:rPr>
            <w:rFonts w:ascii="Arial" w:hAnsi="Arial" w:cs="Arial"/>
            <w:lang w:eastAsia="zh-CN"/>
          </w:rPr>
          <w:t>3390</w:t>
        </w:r>
      </w:ins>
      <w:ins w:id="127" w:author="Shuting Han" w:date="2017-03-07T12:09:00Z">
        <w:r w:rsidR="00E85D7B">
          <w:rPr>
            <w:rFonts w:ascii="Arial" w:hAnsi="Arial" w:cs="Arial"/>
            <w:lang w:eastAsia="zh-CN"/>
          </w:rPr>
          <w:t xml:space="preserve"> ± 0.</w:t>
        </w:r>
      </w:ins>
      <w:ins w:id="128" w:author="Shuting Han" w:date="2017-03-07T12:11:00Z">
        <w:r w:rsidR="00E85D7B">
          <w:rPr>
            <w:rFonts w:ascii="Arial" w:hAnsi="Arial" w:cs="Arial"/>
            <w:lang w:eastAsia="zh-CN"/>
          </w:rPr>
          <w:t>1218</w:t>
        </w:r>
      </w:ins>
      <w:ins w:id="129" w:author="Shuting Han" w:date="2017-03-07T12:09:00Z">
        <w:r w:rsidR="00E85D7B">
          <w:rPr>
            <w:rFonts w:ascii="Arial" w:hAnsi="Arial" w:cs="Arial"/>
            <w:lang w:eastAsia="zh-CN"/>
          </w:rPr>
          <w:t>; TF = 15: AUC 0.</w:t>
        </w:r>
      </w:ins>
      <w:ins w:id="130" w:author="Shuting Han" w:date="2017-03-07T12:11:00Z">
        <w:r w:rsidR="00E85D7B">
          <w:rPr>
            <w:rFonts w:ascii="Arial" w:hAnsi="Arial" w:cs="Arial"/>
            <w:lang w:eastAsia="zh-CN"/>
          </w:rPr>
          <w:t>6509</w:t>
        </w:r>
      </w:ins>
      <w:ins w:id="131" w:author="Shuting Han" w:date="2017-03-07T12:09:00Z">
        <w:r w:rsidR="00E85D7B">
          <w:rPr>
            <w:rFonts w:ascii="Arial" w:hAnsi="Arial" w:cs="Arial"/>
            <w:lang w:eastAsia="zh-CN"/>
          </w:rPr>
          <w:t xml:space="preserve"> ± 0.</w:t>
        </w:r>
      </w:ins>
      <w:ins w:id="132" w:author="Shuting Han" w:date="2017-03-07T12:11:00Z">
        <w:r w:rsidR="00E85D7B">
          <w:rPr>
            <w:rFonts w:ascii="Arial" w:hAnsi="Arial" w:cs="Arial"/>
            <w:lang w:eastAsia="zh-CN"/>
          </w:rPr>
          <w:t>0225</w:t>
        </w:r>
      </w:ins>
      <w:ins w:id="133" w:author="Shuting Han" w:date="2017-03-07T12:09:00Z">
        <w:r w:rsidR="00E85D7B">
          <w:rPr>
            <w:rFonts w:ascii="Arial" w:hAnsi="Arial" w:cs="Arial"/>
            <w:lang w:eastAsia="zh-CN"/>
          </w:rPr>
          <w:t>, accuracy 0.</w:t>
        </w:r>
      </w:ins>
      <w:ins w:id="134" w:author="Shuting Han" w:date="2017-03-07T12:11:00Z">
        <w:r w:rsidR="00E85D7B">
          <w:rPr>
            <w:rFonts w:ascii="Arial" w:hAnsi="Arial" w:cs="Arial"/>
            <w:lang w:eastAsia="zh-CN"/>
          </w:rPr>
          <w:t>7695</w:t>
        </w:r>
      </w:ins>
      <w:ins w:id="135" w:author="Shuting Han" w:date="2017-03-07T12:09:00Z">
        <w:r w:rsidR="00E85D7B">
          <w:rPr>
            <w:rFonts w:ascii="Arial" w:hAnsi="Arial" w:cs="Arial"/>
            <w:lang w:eastAsia="zh-CN"/>
          </w:rPr>
          <w:t xml:space="preserve"> ± 0.</w:t>
        </w:r>
      </w:ins>
      <w:ins w:id="136" w:author="Shuting Han" w:date="2017-03-07T12:12:00Z">
        <w:r w:rsidR="00E85D7B">
          <w:rPr>
            <w:rFonts w:ascii="Arial" w:hAnsi="Arial" w:cs="Arial"/>
            <w:lang w:eastAsia="zh-CN"/>
          </w:rPr>
          <w:t>0267</w:t>
        </w:r>
      </w:ins>
      <w:ins w:id="137" w:author="Shuting Han" w:date="2017-03-07T12:09:00Z">
        <w:r w:rsidR="00E85D7B">
          <w:rPr>
            <w:rFonts w:ascii="Arial" w:hAnsi="Arial" w:cs="Arial"/>
            <w:lang w:eastAsia="zh-CN"/>
          </w:rPr>
          <w:t>, precision 0.</w:t>
        </w:r>
      </w:ins>
      <w:ins w:id="138" w:author="Shuting Han" w:date="2017-03-07T12:12:00Z">
        <w:r w:rsidR="00E85D7B">
          <w:rPr>
            <w:rFonts w:ascii="Arial" w:hAnsi="Arial" w:cs="Arial"/>
            <w:lang w:eastAsia="zh-CN"/>
          </w:rPr>
          <w:t>0660</w:t>
        </w:r>
      </w:ins>
      <w:ins w:id="139" w:author="Shuting Han" w:date="2017-03-07T12:09:00Z">
        <w:r w:rsidR="00E85D7B">
          <w:rPr>
            <w:rFonts w:ascii="Arial" w:hAnsi="Arial" w:cs="Arial"/>
            <w:lang w:eastAsia="zh-CN"/>
          </w:rPr>
          <w:t xml:space="preserve"> ± 0.</w:t>
        </w:r>
      </w:ins>
      <w:ins w:id="140" w:author="Shuting Han" w:date="2017-03-07T12:12:00Z">
        <w:r w:rsidR="00E85D7B">
          <w:rPr>
            <w:rFonts w:ascii="Arial" w:hAnsi="Arial" w:cs="Arial"/>
            <w:lang w:eastAsia="zh-CN"/>
          </w:rPr>
          <w:t>1487</w:t>
        </w:r>
      </w:ins>
      <w:ins w:id="141" w:author="Shuting Han" w:date="2017-03-07T12:09:00Z">
        <w:r w:rsidR="00E85D7B">
          <w:rPr>
            <w:rFonts w:ascii="Arial" w:hAnsi="Arial" w:cs="Arial"/>
            <w:lang w:eastAsia="zh-CN"/>
          </w:rPr>
          <w:t>, recall 0.</w:t>
        </w:r>
      </w:ins>
      <w:ins w:id="142" w:author="Shuting Han" w:date="2017-03-07T12:12:00Z">
        <w:r w:rsidR="00E85D7B">
          <w:rPr>
            <w:rFonts w:ascii="Arial" w:hAnsi="Arial" w:cs="Arial"/>
            <w:lang w:eastAsia="zh-CN"/>
          </w:rPr>
          <w:t>1791</w:t>
        </w:r>
      </w:ins>
      <w:ins w:id="143" w:author="Shuting Han" w:date="2017-03-07T12:09:00Z">
        <w:r w:rsidR="00E85D7B">
          <w:rPr>
            <w:rFonts w:ascii="Arial" w:hAnsi="Arial" w:cs="Arial"/>
            <w:lang w:eastAsia="zh-CN"/>
          </w:rPr>
          <w:t xml:space="preserve"> ± 0.</w:t>
        </w:r>
      </w:ins>
      <w:ins w:id="144" w:author="Shuting Han" w:date="2017-03-07T12:12:00Z">
        <w:r w:rsidR="00E85D7B">
          <w:rPr>
            <w:rFonts w:ascii="Arial" w:hAnsi="Arial" w:cs="Arial"/>
            <w:lang w:eastAsia="zh-CN"/>
          </w:rPr>
          <w:t>0885</w:t>
        </w:r>
      </w:ins>
      <w:ins w:id="145" w:author="Shuting Han" w:date="2017-03-07T12:09:00Z">
        <w:r w:rsidR="00E85D7B">
          <w:rPr>
            <w:rFonts w:ascii="Arial" w:hAnsi="Arial" w:cs="Arial"/>
            <w:lang w:eastAsia="zh-CN"/>
          </w:rPr>
          <w:t xml:space="preserve">; </w:t>
        </w:r>
      </w:ins>
      <w:r w:rsidR="005B0BF1" w:rsidRPr="00A619F7">
        <w:rPr>
          <w:rFonts w:ascii="Arial" w:hAnsi="Arial" w:cs="Arial"/>
          <w:color w:val="0000FF"/>
          <w:lang w:eastAsia="zh-CN"/>
        </w:rPr>
        <w:t xml:space="preserve">Figure </w:t>
      </w:r>
      <w:del w:id="146" w:author="Shuting Han" w:date="2017-03-07T11:58:00Z">
        <w:r w:rsidR="00E71A3C" w:rsidRPr="00A619F7" w:rsidDel="001C2533">
          <w:rPr>
            <w:rFonts w:ascii="Arial" w:hAnsi="Arial" w:cs="Arial"/>
            <w:color w:val="0000FF"/>
            <w:lang w:eastAsia="zh-CN"/>
          </w:rPr>
          <w:delText>S</w:delText>
        </w:r>
        <w:r w:rsidR="00986F74" w:rsidDel="001C2533">
          <w:rPr>
            <w:rFonts w:ascii="Arial" w:hAnsi="Arial" w:cs="Arial"/>
            <w:color w:val="0000FF"/>
            <w:lang w:eastAsia="zh-CN"/>
          </w:rPr>
          <w:delText>4</w:delText>
        </w:r>
      </w:del>
      <w:ins w:id="147" w:author="Shuting Han" w:date="2017-03-07T11:58:00Z">
        <w:r w:rsidR="001C2533" w:rsidRPr="00A619F7">
          <w:rPr>
            <w:rFonts w:ascii="Arial" w:hAnsi="Arial" w:cs="Arial"/>
            <w:color w:val="0000FF"/>
            <w:lang w:eastAsia="zh-CN"/>
          </w:rPr>
          <w:t>S</w:t>
        </w:r>
        <w:r w:rsidR="001C2533">
          <w:rPr>
            <w:rFonts w:ascii="Arial" w:hAnsi="Arial" w:cs="Arial"/>
            <w:color w:val="0000FF"/>
            <w:lang w:eastAsia="zh-CN"/>
          </w:rPr>
          <w:t>3</w:t>
        </w:r>
      </w:ins>
      <w:r w:rsidR="005B0BF1">
        <w:rPr>
          <w:rFonts w:ascii="Arial" w:hAnsi="Arial" w:cs="Arial"/>
          <w:lang w:eastAsia="zh-CN"/>
        </w:rPr>
        <w:t>)</w:t>
      </w:r>
      <w:commentRangeStart w:id="148"/>
      <w:r w:rsidR="005B0BF1">
        <w:rPr>
          <w:rFonts w:ascii="Arial" w:hAnsi="Arial" w:cs="Arial"/>
          <w:lang w:eastAsia="zh-CN"/>
        </w:rPr>
        <w:t>.</w:t>
      </w:r>
      <w:commentRangeEnd w:id="148"/>
      <w:r w:rsidR="00012FBD">
        <w:rPr>
          <w:rStyle w:val="CommentReference"/>
        </w:rPr>
        <w:commentReference w:id="148"/>
      </w:r>
    </w:p>
    <w:p w14:paraId="00EC9299" w14:textId="77777777" w:rsidR="00264D89" w:rsidRDefault="00264D89" w:rsidP="00D37971">
      <w:pPr>
        <w:spacing w:line="480" w:lineRule="auto"/>
        <w:ind w:firstLine="720"/>
        <w:jc w:val="both"/>
        <w:rPr>
          <w:rFonts w:ascii="Arial" w:hAnsi="Arial" w:cs="Arial"/>
          <w:lang w:eastAsia="zh-CN"/>
        </w:rPr>
      </w:pPr>
    </w:p>
    <w:p w14:paraId="66615CF2" w14:textId="7483D76E" w:rsidR="00264D89" w:rsidRPr="00044B3A" w:rsidRDefault="00264D89" w:rsidP="00264D89">
      <w:pPr>
        <w:spacing w:line="480" w:lineRule="auto"/>
        <w:jc w:val="both"/>
        <w:rPr>
          <w:rFonts w:ascii="Arial" w:hAnsi="Arial" w:cs="Arial"/>
          <w:b/>
        </w:rPr>
      </w:pPr>
      <w:r>
        <w:rPr>
          <w:rFonts w:ascii="Arial" w:hAnsi="Arial" w:cs="Arial"/>
          <w:b/>
        </w:rPr>
        <w:t xml:space="preserve">Classification performance of the most representative cortical ensembles </w:t>
      </w:r>
    </w:p>
    <w:p w14:paraId="44919957" w14:textId="77777777" w:rsidR="00264D89" w:rsidDel="00264D89" w:rsidRDefault="00264D89" w:rsidP="00E861E5">
      <w:pPr>
        <w:spacing w:line="480" w:lineRule="auto"/>
        <w:jc w:val="both"/>
        <w:rPr>
          <w:del w:id="149" w:author="Luis Carrillo Reid" w:date="2017-01-30T20:08:00Z"/>
          <w:rFonts w:ascii="Arial" w:hAnsi="Arial" w:cs="Arial"/>
          <w:lang w:eastAsia="zh-CN"/>
        </w:rPr>
      </w:pPr>
    </w:p>
    <w:p w14:paraId="599E8AF6" w14:textId="36F810DE" w:rsidR="0002764F" w:rsidRDefault="00B840B9" w:rsidP="00E861E5">
      <w:pPr>
        <w:spacing w:line="480" w:lineRule="auto"/>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044DF">
        <w:rPr>
          <w:rFonts w:ascii="Arial" w:hAnsi="Arial" w:cs="Arial"/>
        </w:rPr>
        <w:t xml:space="preserve">these most representative </w:t>
      </w:r>
      <w:r w:rsidR="0067031C">
        <w:rPr>
          <w:rFonts w:ascii="Arial" w:hAnsi="Arial" w:cs="Arial"/>
        </w:rPr>
        <w:t xml:space="preserve">neurons from cortical ensembles </w:t>
      </w:r>
      <w:r w:rsidR="006044DF">
        <w:rPr>
          <w:rFonts w:ascii="Arial" w:hAnsi="Arial" w:cs="Arial"/>
        </w:rPr>
        <w:t>have the better performance</w:t>
      </w:r>
      <w:r w:rsidR="0067031C">
        <w:rPr>
          <w:rFonts w:ascii="Arial" w:hAnsi="Arial" w:cs="Arial"/>
        </w:rPr>
        <w:t xml:space="preserve"> </w:t>
      </w:r>
      <w:r w:rsidR="0067031C" w:rsidRPr="00044B3A">
        <w:rPr>
          <w:rFonts w:ascii="Arial" w:hAnsi="Arial" w:cs="Arial"/>
        </w:rPr>
        <w:t xml:space="preserve">for the </w:t>
      </w:r>
      <w:r w:rsidR="00C008BE">
        <w:rPr>
          <w:rFonts w:ascii="Arial" w:hAnsi="Arial" w:cs="Arial"/>
        </w:rPr>
        <w:t>prediction of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w:t>
      </w:r>
      <w:r w:rsidR="006C1E95">
        <w:rPr>
          <w:rFonts w:ascii="Arial" w:hAnsi="Arial" w:cs="Arial"/>
        </w:rPr>
        <w:t>so</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resized</w:t>
      </w:r>
      <w:r w:rsidR="005D550E">
        <w:rPr>
          <w:rFonts w:ascii="Arial" w:hAnsi="Arial" w:cs="Arial"/>
        </w:rPr>
        <w:t xml:space="preserve"> the population vectors containing</w:t>
      </w:r>
      <w:r w:rsidR="0002764F">
        <w:rPr>
          <w:rFonts w:ascii="Arial" w:hAnsi="Arial" w:cs="Arial"/>
        </w:rPr>
        <w:t xml:space="preserve"> </w:t>
      </w:r>
      <w:r w:rsidR="006C1E95">
        <w:rPr>
          <w:rFonts w:ascii="Arial" w:hAnsi="Arial" w:cs="Arial"/>
        </w:rPr>
        <w:t xml:space="preserve">the most representative neurons from </w:t>
      </w:r>
      <w:r w:rsidR="0002764F">
        <w:rPr>
          <w:rFonts w:ascii="Arial" w:hAnsi="Arial" w:cs="Arial"/>
        </w:rPr>
        <w:t xml:space="preserve">cortical ensembles </w:t>
      </w:r>
      <w:ins w:id="150" w:author="Shuting Han" w:date="2017-02-01T10:12:00Z">
        <w:r w:rsidR="00E861E5">
          <w:rPr>
            <w:rFonts w:ascii="Arial" w:hAnsi="Arial" w:cs="Arial"/>
          </w:rPr>
          <w:t xml:space="preserve">by </w:t>
        </w:r>
      </w:ins>
      <w:r w:rsidR="0002764F">
        <w:rPr>
          <w:rFonts w:ascii="Arial" w:hAnsi="Arial" w:cs="Arial"/>
        </w:rPr>
        <w:t xml:space="preserve">adding or removing elements from the </w:t>
      </w:r>
      <w:r w:rsidR="007A7056">
        <w:rPr>
          <w:rFonts w:ascii="Arial" w:hAnsi="Arial" w:cs="Arial"/>
        </w:rPr>
        <w:t>group</w:t>
      </w:r>
      <w:ins w:id="151" w:author="Shuting Han" w:date="2017-02-01T10:13:00Z">
        <w:r w:rsidR="00E861E5">
          <w:rPr>
            <w:rFonts w:ascii="Arial" w:hAnsi="Arial" w:cs="Arial"/>
          </w:rPr>
          <w:t>,</w:t>
        </w:r>
      </w:ins>
      <w:r w:rsidR="0002764F">
        <w:rPr>
          <w:rFonts w:ascii="Arial" w:hAnsi="Arial" w:cs="Arial"/>
        </w:rPr>
        <w:t xml:space="preserve"> </w:t>
      </w:r>
      <w:r w:rsidRPr="00044B3A">
        <w:rPr>
          <w:rFonts w:ascii="Arial" w:hAnsi="Arial" w:cs="Arial"/>
        </w:rPr>
        <w:t xml:space="preserve">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 xml:space="preserve">imilarity </w:t>
      </w:r>
      <w:r w:rsidR="005D550E">
        <w:rPr>
          <w:rFonts w:ascii="Arial" w:hAnsi="Arial" w:cs="Arial"/>
        </w:rPr>
        <w:t>function</w:t>
      </w:r>
      <w:r w:rsidR="001A75E1">
        <w:rPr>
          <w:rFonts w:ascii="Arial" w:hAnsi="Arial" w:cs="Arial"/>
        </w:rPr>
        <w:t xml:space="preserve"> and prediction performance</w:t>
      </w:r>
      <w:r w:rsidR="005D550E">
        <w:rPr>
          <w:rFonts w:ascii="Arial" w:hAnsi="Arial" w:cs="Arial"/>
        </w:rPr>
        <w:t xml:space="preserve"> of population vectors formed with the most representative neurons from cortical ensembles </w:t>
      </w:r>
      <w:r w:rsidR="0002764F">
        <w:rPr>
          <w:rFonts w:ascii="Arial" w:hAnsi="Arial" w:cs="Arial"/>
        </w:rPr>
        <w:t xml:space="preserve">has a maximum value </w:t>
      </w:r>
      <w:r w:rsidR="00155ACC" w:rsidRPr="00044B3A">
        <w:rPr>
          <w:rFonts w:ascii="Arial" w:hAnsi="Arial" w:cs="Arial"/>
        </w:rPr>
        <w:t xml:space="preserve">when </w:t>
      </w:r>
      <w:r w:rsidR="005D550E">
        <w:rPr>
          <w:rFonts w:ascii="Arial" w:hAnsi="Arial" w:cs="Arial"/>
        </w:rPr>
        <w:t xml:space="preserve">the </w:t>
      </w:r>
      <w:r w:rsidR="0002764F">
        <w:rPr>
          <w:rFonts w:ascii="Arial" w:hAnsi="Arial" w:cs="Arial"/>
        </w:rPr>
        <w:t>size</w:t>
      </w:r>
      <w:r w:rsidR="005D550E">
        <w:rPr>
          <w:rFonts w:ascii="Arial" w:hAnsi="Arial" w:cs="Arial"/>
        </w:rPr>
        <w:t xml:space="preserve"> of population vectors</w:t>
      </w:r>
      <w:r w:rsidR="0002764F">
        <w:rPr>
          <w:rFonts w:ascii="Arial" w:hAnsi="Arial" w:cs="Arial"/>
        </w:rPr>
        <w:t xml:space="preserve"> is unchanged </w:t>
      </w:r>
      <w:r w:rsidR="001A75E1" w:rsidRPr="00044B3A">
        <w:rPr>
          <w:rFonts w:ascii="Arial" w:hAnsi="Arial" w:cs="Arial"/>
        </w:rPr>
        <w:t>(</w:t>
      </w:r>
      <w:ins w:id="152" w:author="Shuting Han" w:date="2017-03-07T10:51:00Z">
        <w:r w:rsidR="00D20E4A">
          <w:rPr>
            <w:rFonts w:ascii="Arial" w:hAnsi="Arial" w:cs="Arial"/>
          </w:rPr>
          <w:t xml:space="preserve">similarity </w:t>
        </w:r>
        <w:r w:rsidR="00AE2B85">
          <w:rPr>
            <w:rFonts w:ascii="Arial" w:hAnsi="Arial" w:cs="Arial"/>
          </w:rPr>
          <w:t>0.</w:t>
        </w:r>
        <w:r w:rsidR="00D20E4A">
          <w:rPr>
            <w:rFonts w:ascii="Arial" w:hAnsi="Arial" w:cs="Arial"/>
          </w:rPr>
          <w:t>2887</w:t>
        </w:r>
      </w:ins>
      <w:ins w:id="153" w:author="Shuting Han" w:date="2017-03-07T10:56:00Z">
        <w:r w:rsidR="00AE2B85">
          <w:rPr>
            <w:rFonts w:ascii="Arial" w:hAnsi="Arial" w:cs="Arial"/>
          </w:rPr>
          <w:t xml:space="preserve"> </w:t>
        </w:r>
      </w:ins>
      <w:ins w:id="154" w:author="Shuting Han" w:date="2017-03-07T10:53:00Z">
        <w:r w:rsidR="00D20E4A">
          <w:rPr>
            <w:rFonts w:ascii="Arial" w:hAnsi="Arial" w:cs="Arial"/>
          </w:rPr>
          <w:t>±</w:t>
        </w:r>
      </w:ins>
      <w:ins w:id="155" w:author="Shuting Han" w:date="2017-03-07T10:56:00Z">
        <w:r w:rsidR="00AE2B85">
          <w:rPr>
            <w:rFonts w:ascii="Arial" w:hAnsi="Arial" w:cs="Arial"/>
          </w:rPr>
          <w:t xml:space="preserve"> </w:t>
        </w:r>
      </w:ins>
      <w:ins w:id="156" w:author="Shuting Han" w:date="2017-03-07T10:55:00Z">
        <w:r w:rsidR="00AE2B85">
          <w:rPr>
            <w:rFonts w:ascii="Arial" w:hAnsi="Arial" w:cs="Arial"/>
          </w:rPr>
          <w:t xml:space="preserve">0.0212; AUC </w:t>
        </w:r>
      </w:ins>
      <w:ins w:id="157" w:author="Shuting Han" w:date="2017-03-07T10:53:00Z">
        <w:r w:rsidR="00D20E4A">
          <w:rPr>
            <w:rFonts w:ascii="Arial" w:hAnsi="Arial" w:cs="Arial"/>
          </w:rPr>
          <w:t xml:space="preserve"> </w:t>
        </w:r>
      </w:ins>
      <w:ins w:id="158" w:author="Shuting Han" w:date="2017-03-07T10:56:00Z">
        <w:r w:rsidR="00AE2B85">
          <w:rPr>
            <w:rFonts w:ascii="Arial" w:hAnsi="Arial" w:cs="Arial"/>
          </w:rPr>
          <w:t xml:space="preserve">0.9383 ± 0.0074; </w:t>
        </w:r>
      </w:ins>
      <w:ins w:id="159" w:author="Shuting Han" w:date="2017-03-07T10:57:00Z">
        <w:r w:rsidR="003026E7">
          <w:rPr>
            <w:rFonts w:ascii="Arial" w:hAnsi="Arial" w:cs="Arial"/>
          </w:rPr>
          <w:t xml:space="preserve">n = 20 ensembles; </w:t>
        </w:r>
        <w:r w:rsidR="00AE2B85">
          <w:rPr>
            <w:rFonts w:ascii="Arial" w:hAnsi="Arial" w:cs="Arial"/>
          </w:rPr>
          <w:t xml:space="preserve">mean ± SEM; </w:t>
        </w:r>
      </w:ins>
      <w:del w:id="160" w:author="Shuting Han" w:date="2017-03-07T10:54:00Z">
        <w:r w:rsidR="00AE2B85" w:rsidDel="00AE2B85">
          <w:rPr>
            <w:rFonts w:ascii="Arial" w:hAnsi="Arial" w:cs="Arial"/>
          </w:rPr>
          <w:fldChar w:fldCharType="begin"/>
        </w:r>
        <w:r w:rsidR="00AE2B85" w:rsidDel="00AE2B85">
          <w:rPr>
            <w:rFonts w:ascii="Arial" w:hAnsi="Arial" w:cs="Arial"/>
          </w:rPr>
          <w:delInstrText xml:space="preserve"> ADDIN EN.CITE &lt;EndNote&gt;&lt;Cite&gt;&lt;Author&gt;Achard&lt;/Author&gt;&lt;Year&gt;2007&lt;/Year&gt;&lt;RecNum&gt;124&lt;/RecNum&gt;&lt;DisplayText&gt;(Achard and Bullmore, 2007)&lt;/DisplayText&gt;&lt;record&gt;&lt;rec-number&gt;124&lt;/rec-number&gt;&lt;foreign-keys&gt;&lt;key app="EN" db-id="rdwvpe9dd2tpt4eef5uvw5rarp9tzs255zzr"&gt;124&lt;/key&gt;&lt;/foreign-keys&gt;&lt;ref-type name="Journal Article"&gt;17&lt;/ref-type&gt;&lt;contributors&gt;&lt;authors&gt;&lt;author&gt;Achard, S.&lt;/author&gt;&lt;author&gt;Bullmore, E.&lt;/author&gt;&lt;/authors&gt;&lt;/contributors&gt;&lt;auth-address&gt;Brain Mapping Unit, Department of Psychiatry, Addenbrooke&amp;apos;s Hospital, University of Cambridge, Cambridge, United Kingdom.&lt;/auth-address&gt;&lt;titles&gt;&lt;title&gt;Efficiency and cost of economical brain functional network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7&lt;/pages&gt;&lt;volume&gt;3&lt;/volume&gt;&lt;number&gt;2&lt;/number&gt;&lt;edition&gt;2007/02/06&lt;/edition&gt;&lt;keywords&gt;&lt;keyword&gt;Adult&lt;/keyword&gt;&lt;keyword&gt;Aged&lt;/keyword&gt;&lt;keyword&gt;Aging/drug effects/*physiology&lt;/keyword&gt;&lt;keyword&gt;Brain/drug effects/*physiology&lt;/keyword&gt;&lt;keyword&gt;Brain Mapping/*methods&lt;/keyword&gt;&lt;keyword&gt;Computer Simulation&lt;/keyword&gt;&lt;keyword&gt;Dopamine Antagonists/*administration &amp;amp; dosage&lt;/keyword&gt;&lt;keyword&gt;Female&lt;/keyword&gt;&lt;keyword&gt;Humans&lt;/keyword&gt;&lt;keyword&gt;Magnetic Resonance Imaging/methods&lt;/keyword&gt;&lt;keyword&gt;Male&lt;/keyword&gt;&lt;keyword&gt;*Models, Neurological&lt;/keyword&gt;&lt;keyword&gt;Nerve Net/drug effects/*physiology&lt;/keyword&gt;&lt;keyword&gt;Neurons/drug effects/*physiology&lt;/keyword&gt;&lt;/keywords&gt;&lt;dates&gt;&lt;year&gt;2007&lt;/year&gt;&lt;pub-dates&gt;&lt;date&gt;Feb 2&lt;/date&gt;&lt;/pub-dates&gt;&lt;/dates&gt;&lt;isbn&gt;1553-734x&lt;/isbn&gt;&lt;accession-num&gt;17274684&lt;/accession-num&gt;&lt;urls&gt;&lt;/urls&gt;&lt;custom2&gt;Pmc1794324&lt;/custom2&gt;&lt;electronic-resource-num&gt;10.1371/journal.pcbi.0030017&lt;/electronic-resource-num&gt;&lt;remote-database-provider&gt;Nlm&lt;/remote-database-provider&gt;&lt;language&gt;eng&lt;/language&gt;&lt;/record&gt;&lt;/Cite&gt;&lt;/EndNote&gt;</w:delInstrText>
        </w:r>
        <w:r w:rsidR="00AE2B85" w:rsidDel="00AE2B85">
          <w:rPr>
            <w:rFonts w:ascii="Arial" w:hAnsi="Arial" w:cs="Arial"/>
          </w:rPr>
          <w:fldChar w:fldCharType="separate"/>
        </w:r>
        <w:r w:rsidR="00AE2B85" w:rsidDel="00AE2B85">
          <w:rPr>
            <w:rFonts w:ascii="Arial" w:hAnsi="Arial" w:cs="Arial"/>
            <w:noProof/>
          </w:rPr>
          <w:delText>(</w:delText>
        </w:r>
        <w:r w:rsidR="00AE2B85" w:rsidDel="00AE2B85">
          <w:rPr>
            <w:rFonts w:ascii="Arial" w:hAnsi="Arial" w:cs="Arial"/>
            <w:noProof/>
          </w:rPr>
          <w:fldChar w:fldCharType="begin"/>
        </w:r>
        <w:r w:rsidR="00AE2B85" w:rsidDel="00AE2B85">
          <w:rPr>
            <w:rFonts w:ascii="Arial" w:hAnsi="Arial" w:cs="Arial"/>
            <w:noProof/>
          </w:rPr>
          <w:delInstrText xml:space="preserve"> HYPERLINK \l "_ENREF_1" \o "Achard, 2007 #124" </w:delInstrText>
        </w:r>
        <w:r w:rsidR="00AE2B85" w:rsidDel="00AE2B85">
          <w:rPr>
            <w:rFonts w:ascii="Arial" w:hAnsi="Arial" w:cs="Arial"/>
            <w:noProof/>
          </w:rPr>
        </w:r>
        <w:r w:rsidR="00AE2B85" w:rsidDel="00AE2B85">
          <w:rPr>
            <w:rFonts w:ascii="Arial" w:hAnsi="Arial" w:cs="Arial"/>
            <w:noProof/>
          </w:rPr>
          <w:fldChar w:fldCharType="separate"/>
        </w:r>
        <w:r w:rsidR="00AE2B85" w:rsidDel="00AE2B85">
          <w:rPr>
            <w:rFonts w:ascii="Arial" w:hAnsi="Arial" w:cs="Arial"/>
            <w:noProof/>
          </w:rPr>
          <w:delText>Achard and Bullmore, 2007</w:delText>
        </w:r>
        <w:r w:rsidR="00AE2B85" w:rsidDel="00AE2B85">
          <w:rPr>
            <w:rFonts w:ascii="Arial" w:hAnsi="Arial" w:cs="Arial"/>
            <w:noProof/>
          </w:rPr>
          <w:fldChar w:fldCharType="end"/>
        </w:r>
        <w:r w:rsidR="00AE2B85" w:rsidDel="00AE2B85">
          <w:rPr>
            <w:rFonts w:ascii="Arial" w:hAnsi="Arial" w:cs="Arial"/>
            <w:noProof/>
          </w:rPr>
          <w:delText>)</w:delText>
        </w:r>
        <w:r w:rsidR="00AE2B85" w:rsidDel="00AE2B85">
          <w:rPr>
            <w:rFonts w:ascii="Arial" w:hAnsi="Arial" w:cs="Arial"/>
          </w:rPr>
          <w:fldChar w:fldCharType="end"/>
        </w:r>
      </w:del>
      <w:r w:rsidR="001A75E1" w:rsidRPr="009012A2">
        <w:rPr>
          <w:rFonts w:ascii="Arial" w:hAnsi="Arial" w:cs="Arial"/>
          <w:color w:val="0000FF"/>
        </w:rPr>
        <w:t>Figure</w:t>
      </w:r>
      <w:r w:rsidR="001A75E1">
        <w:rPr>
          <w:rFonts w:ascii="Arial" w:hAnsi="Arial" w:cs="Arial"/>
          <w:color w:val="0000FF"/>
        </w:rPr>
        <w:t>s 3</w:t>
      </w:r>
      <w:r w:rsidR="001A75E1" w:rsidRPr="009012A2">
        <w:rPr>
          <w:rFonts w:ascii="Arial" w:hAnsi="Arial" w:cs="Arial"/>
          <w:color w:val="0000FF"/>
        </w:rPr>
        <w:t>A-</w:t>
      </w:r>
      <w:r w:rsidR="001A75E1">
        <w:rPr>
          <w:rFonts w:ascii="Arial" w:hAnsi="Arial" w:cs="Arial"/>
          <w:color w:val="0000FF"/>
        </w:rPr>
        <w:t>3C</w:t>
      </w:r>
      <w:r w:rsidR="001A75E1" w:rsidRPr="00044B3A">
        <w:rPr>
          <w:rFonts w:ascii="Arial" w:hAnsi="Arial" w:cs="Arial"/>
        </w:rPr>
        <w:t>)</w:t>
      </w:r>
      <w:r w:rsidR="00B93456" w:rsidRPr="00044B3A">
        <w:rPr>
          <w:rFonts w:ascii="Arial" w:hAnsi="Arial" w:cs="Arial"/>
        </w:rPr>
        <w:t xml:space="preserve">. Furthermore, </w:t>
      </w:r>
      <w:r w:rsidR="005D550E">
        <w:rPr>
          <w:rFonts w:ascii="Arial" w:hAnsi="Arial" w:cs="Arial"/>
        </w:rPr>
        <w:t>population vectors</w:t>
      </w:r>
      <w:r w:rsidR="00DC6377">
        <w:rPr>
          <w:rFonts w:ascii="Arial" w:hAnsi="Arial" w:cs="Arial"/>
        </w:rPr>
        <w:t xml:space="preserve"> from </w:t>
      </w:r>
      <w:r w:rsidR="00F24889">
        <w:rPr>
          <w:rFonts w:ascii="Arial" w:hAnsi="Arial" w:cs="Arial"/>
        </w:rPr>
        <w:t>the most representative</w:t>
      </w:r>
      <w:r w:rsidR="005D550E">
        <w:rPr>
          <w:rFonts w:ascii="Arial" w:hAnsi="Arial" w:cs="Arial"/>
        </w:rPr>
        <w:t xml:space="preserve"> neurons from</w:t>
      </w:r>
      <w:r w:rsidR="00F24889">
        <w:rPr>
          <w:rFonts w:ascii="Arial" w:hAnsi="Arial" w:cs="Arial"/>
        </w:rPr>
        <w:t xml:space="preserve"> </w:t>
      </w:r>
      <w:r w:rsidR="00DC6377">
        <w:rPr>
          <w:rFonts w:ascii="Arial" w:hAnsi="Arial" w:cs="Arial"/>
        </w:rPr>
        <w:t>cortical ensembles</w:t>
      </w:r>
      <w:r w:rsidR="00B93456" w:rsidRPr="00044B3A">
        <w:rPr>
          <w:rFonts w:ascii="Arial" w:hAnsi="Arial" w:cs="Arial"/>
        </w:rPr>
        <w:t xml:space="preserve"> achieve the best accuracy, precision</w:t>
      </w:r>
      <w:r w:rsidR="005F3092">
        <w:rPr>
          <w:rFonts w:ascii="Arial" w:hAnsi="Arial" w:cs="Arial"/>
        </w:rPr>
        <w:t xml:space="preserve"> and</w:t>
      </w:r>
      <w:r w:rsidR="00B93456" w:rsidRPr="00044B3A">
        <w:rPr>
          <w:rFonts w:ascii="Arial" w:hAnsi="Arial" w:cs="Arial"/>
        </w:rPr>
        <w:t xml:space="preserve"> recall when predicting the presented </w:t>
      </w:r>
      <w:r w:rsidR="00B93456" w:rsidRPr="00044B3A">
        <w:rPr>
          <w:rFonts w:ascii="Arial" w:hAnsi="Arial" w:cs="Arial"/>
        </w:rPr>
        <w:lastRenderedPageBreak/>
        <w:t xml:space="preserve">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ins w:id="161" w:author="Shuting Han" w:date="2017-03-07T10:58:00Z">
        <w:r w:rsidR="000B0040">
          <w:rPr>
            <w:rFonts w:ascii="Arial" w:hAnsi="Arial" w:cs="Arial"/>
          </w:rPr>
          <w:t xml:space="preserve">accuracy 0.8367 ± 0.0143; precision 0.6175 ± 0.0402; </w:t>
        </w:r>
      </w:ins>
      <w:ins w:id="162" w:author="Shuting Han" w:date="2017-03-07T10:59:00Z">
        <w:r w:rsidR="000B0040">
          <w:rPr>
            <w:rFonts w:ascii="Arial" w:hAnsi="Arial" w:cs="Arial"/>
          </w:rPr>
          <w:t xml:space="preserve">recall </w:t>
        </w:r>
      </w:ins>
      <w:ins w:id="163" w:author="Shuting Han" w:date="2017-03-07T10:58:00Z">
        <w:r w:rsidR="000B0040">
          <w:rPr>
            <w:rFonts w:ascii="Arial" w:hAnsi="Arial" w:cs="Arial"/>
          </w:rPr>
          <w:t>0.9067</w:t>
        </w:r>
      </w:ins>
      <w:ins w:id="164" w:author="Shuting Han" w:date="2017-03-07T10:59:00Z">
        <w:r w:rsidR="000B0040">
          <w:rPr>
            <w:rFonts w:ascii="Arial" w:hAnsi="Arial" w:cs="Arial"/>
          </w:rPr>
          <w:t xml:space="preserve"> ± 0.0165;</w:t>
        </w:r>
      </w:ins>
      <w:ins w:id="165" w:author="Shuting Han" w:date="2017-03-07T10:58:00Z">
        <w:r w:rsidR="000B0040">
          <w:rPr>
            <w:rFonts w:ascii="Arial" w:hAnsi="Arial" w:cs="Arial"/>
          </w:rPr>
          <w:t xml:space="preserve"> </w:t>
        </w:r>
      </w:ins>
      <w:r w:rsidR="00302AF0" w:rsidRPr="009012A2">
        <w:rPr>
          <w:rFonts w:ascii="Arial" w:hAnsi="Arial" w:cs="Arial"/>
          <w:color w:val="0000FF"/>
        </w:rPr>
        <w:t>Figure</w:t>
      </w:r>
      <w:r w:rsidR="005F3092">
        <w:rPr>
          <w:rFonts w:ascii="Arial" w:hAnsi="Arial" w:cs="Arial"/>
          <w:color w:val="0000FF"/>
        </w:rPr>
        <w:t xml:space="preserve"> S5</w:t>
      </w:r>
      <w:r w:rsidR="00230C67" w:rsidRPr="00E861E5">
        <w:rPr>
          <w:rFonts w:ascii="Arial" w:hAnsi="Arial" w:cs="Arial"/>
        </w:rPr>
        <w:t>)</w:t>
      </w:r>
      <w:r w:rsidR="00B93456" w:rsidRPr="00044B3A">
        <w:rPr>
          <w:rFonts w:ascii="Arial" w:hAnsi="Arial" w:cs="Arial"/>
        </w:rPr>
        <w:t xml:space="preserve">. </w:t>
      </w:r>
    </w:p>
    <w:p w14:paraId="10F7E5FD" w14:textId="1FB69D66" w:rsidR="00D70DF1" w:rsidRDefault="005C5F09" w:rsidP="00F320C7">
      <w:pPr>
        <w:spacing w:line="480" w:lineRule="auto"/>
        <w:ind w:firstLine="240"/>
        <w:jc w:val="both"/>
        <w:rPr>
          <w:rFonts w:ascii="Arial" w:hAnsi="Arial" w:cs="Arial"/>
        </w:rPr>
      </w:pPr>
      <w:r>
        <w:rPr>
          <w:rFonts w:ascii="Arial" w:hAnsi="Arial" w:cs="Arial"/>
        </w:rPr>
        <w:t xml:space="preserve">So far we have shown that </w:t>
      </w:r>
      <w:r w:rsidR="00BE4768">
        <w:rPr>
          <w:rFonts w:ascii="Arial" w:hAnsi="Arial" w:cs="Arial"/>
        </w:rPr>
        <w:t xml:space="preserve">population vectors formed with the most representative </w:t>
      </w:r>
      <w:r>
        <w:rPr>
          <w:rFonts w:ascii="Arial" w:hAnsi="Arial" w:cs="Arial"/>
        </w:rPr>
        <w:t>neurons</w:t>
      </w:r>
      <w:r w:rsidR="00BE4768">
        <w:rPr>
          <w:rFonts w:ascii="Arial" w:hAnsi="Arial" w:cs="Arial"/>
        </w:rPr>
        <w:t xml:space="preserve"> from cortical ensembles</w:t>
      </w:r>
      <w:r>
        <w:rPr>
          <w:rFonts w:ascii="Arial" w:hAnsi="Arial" w:cs="Arial"/>
        </w:rPr>
        <w:t xml:space="preserve">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 xml:space="preserve">visual stimuli. This fact raises the question of whether </w:t>
      </w:r>
      <w:r w:rsidR="00BE4768">
        <w:rPr>
          <w:rFonts w:ascii="Arial" w:hAnsi="Arial" w:cs="Arial"/>
        </w:rPr>
        <w:t>such population vectors</w:t>
      </w:r>
      <w:r w:rsidR="0046299C" w:rsidRPr="00044B3A">
        <w:rPr>
          <w:rFonts w:ascii="Arial" w:hAnsi="Arial" w:cs="Arial"/>
        </w:rPr>
        <w:t xml:space="preserve"> are a specific non-random subgroup. To answer this question, we randomly sampled a subset of the </w:t>
      </w:r>
      <w:del w:id="166" w:author="Shuting Han" w:date="2017-02-01T10:14:00Z">
        <w:r w:rsidR="00BE4768" w:rsidDel="00E861E5">
          <w:rPr>
            <w:rFonts w:ascii="Arial" w:hAnsi="Arial" w:cs="Arial"/>
          </w:rPr>
          <w:delText>whole</w:delText>
        </w:r>
        <w:r w:rsidR="00BE4768" w:rsidRPr="00044B3A" w:rsidDel="00E861E5">
          <w:rPr>
            <w:rFonts w:ascii="Arial" w:hAnsi="Arial" w:cs="Arial"/>
          </w:rPr>
          <w:delText xml:space="preserve"> </w:delText>
        </w:r>
      </w:del>
      <w:r w:rsidR="00BE4768">
        <w:rPr>
          <w:rFonts w:ascii="Arial" w:hAnsi="Arial" w:cs="Arial"/>
        </w:rPr>
        <w:t xml:space="preserve">number of </w:t>
      </w:r>
      <w:del w:id="167" w:author="Shuting Han" w:date="2017-02-01T10:15:00Z">
        <w:r w:rsidR="00BE4768" w:rsidDel="00E861E5">
          <w:rPr>
            <w:rFonts w:ascii="Arial" w:hAnsi="Arial" w:cs="Arial"/>
          </w:rPr>
          <w:delText>cells</w:delText>
        </w:r>
      </w:del>
      <w:ins w:id="168" w:author="Shuting Han" w:date="2017-02-01T10:15:00Z">
        <w:r w:rsidR="00E861E5">
          <w:rPr>
            <w:rFonts w:ascii="Arial" w:hAnsi="Arial" w:cs="Arial"/>
          </w:rPr>
          <w:t>most representative cells from cortical ensembles</w:t>
        </w:r>
      </w:ins>
      <w:r w:rsidR="0046299C" w:rsidRPr="00044B3A">
        <w:rPr>
          <w:rFonts w:ascii="Arial" w:hAnsi="Arial" w:cs="Arial"/>
        </w:rPr>
        <w:t xml:space="preserve">, ranging from 10% to </w:t>
      </w:r>
      <w:r w:rsidR="00332F13">
        <w:rPr>
          <w:rFonts w:ascii="Arial" w:hAnsi="Arial" w:cs="Arial"/>
        </w:rPr>
        <w:t>10</w:t>
      </w:r>
      <w:r w:rsidR="0046299C" w:rsidRPr="00044B3A">
        <w:rPr>
          <w:rFonts w:ascii="Arial" w:hAnsi="Arial" w:cs="Arial"/>
        </w:rPr>
        <w:t xml:space="preserve">0%. </w:t>
      </w:r>
      <w:r>
        <w:rPr>
          <w:rFonts w:ascii="Arial" w:hAnsi="Arial" w:cs="Arial"/>
        </w:rPr>
        <w:t>We observed that</w:t>
      </w:r>
      <w:r w:rsidR="008566C6">
        <w:rPr>
          <w:rFonts w:ascii="Arial" w:hAnsi="Arial" w:cs="Arial"/>
        </w:rPr>
        <w:t xml:space="preserve"> </w:t>
      </w:r>
      <w:r w:rsidR="00BE4768">
        <w:rPr>
          <w:rFonts w:ascii="Arial" w:hAnsi="Arial" w:cs="Arial"/>
        </w:rPr>
        <w:t xml:space="preserve">the </w:t>
      </w:r>
      <w:r w:rsidR="008566C6">
        <w:rPr>
          <w:rFonts w:ascii="Arial" w:hAnsi="Arial" w:cs="Arial"/>
        </w:rPr>
        <w:t>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00BE4768">
        <w:rPr>
          <w:rFonts w:ascii="Arial" w:hAnsi="Arial" w:cs="Arial"/>
        </w:rPr>
        <w:t>the most representative population vectors</w:t>
      </w:r>
      <w:r w:rsidR="008566C6">
        <w:rPr>
          <w:rFonts w:ascii="Arial" w:hAnsi="Arial" w:cs="Arial"/>
        </w:rPr>
        <w:t xml:space="preserv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6A6370">
        <w:rPr>
          <w:rFonts w:ascii="Arial" w:hAnsi="Arial" w:cs="Arial"/>
          <w:color w:val="0000FF"/>
        </w:rPr>
        <w:t>D</w:t>
      </w:r>
      <w:r w:rsidR="008566C6" w:rsidRPr="009012A2">
        <w:rPr>
          <w:rFonts w:ascii="Arial" w:hAnsi="Arial" w:cs="Arial"/>
          <w:color w:val="0000FF"/>
        </w:rPr>
        <w:t>-</w:t>
      </w:r>
      <w:r w:rsidR="00C764A7">
        <w:rPr>
          <w:rFonts w:ascii="Arial" w:hAnsi="Arial" w:cs="Arial"/>
          <w:color w:val="0000FF"/>
        </w:rPr>
        <w:t>3</w:t>
      </w:r>
      <w:r w:rsidR="006A6370">
        <w:rPr>
          <w:rFonts w:ascii="Arial" w:hAnsi="Arial" w:cs="Arial"/>
          <w:color w:val="0000FF"/>
        </w:rPr>
        <w:t>F and S5</w:t>
      </w:r>
      <w:r w:rsidR="0046299C" w:rsidRPr="00044B3A">
        <w:rPr>
          <w:rFonts w:ascii="Arial" w:hAnsi="Arial" w:cs="Arial"/>
        </w:rPr>
        <w:t xml:space="preserve">), indicating that </w:t>
      </w:r>
      <w:r w:rsidR="0038237E">
        <w:rPr>
          <w:rFonts w:ascii="Arial" w:hAnsi="Arial" w:cs="Arial"/>
        </w:rPr>
        <w:t xml:space="preserve">the most representative </w:t>
      </w:r>
      <w:r w:rsidR="00BE4768">
        <w:rPr>
          <w:rFonts w:ascii="Arial" w:hAnsi="Arial" w:cs="Arial"/>
        </w:rPr>
        <w:t xml:space="preserve">neurons from cortical </w:t>
      </w:r>
      <w:r w:rsidR="0046299C" w:rsidRPr="00044B3A">
        <w:rPr>
          <w:rFonts w:ascii="Arial" w:hAnsi="Arial" w:cs="Arial"/>
        </w:rPr>
        <w:t xml:space="preserve">ensembles are non-random </w:t>
      </w:r>
      <w:r w:rsidR="00BE4768">
        <w:rPr>
          <w:rFonts w:ascii="Arial" w:hAnsi="Arial" w:cs="Arial"/>
        </w:rPr>
        <w:t>population vectors</w:t>
      </w:r>
      <w:r w:rsidR="0012779B">
        <w:rPr>
          <w:rFonts w:ascii="Arial" w:hAnsi="Arial" w:cs="Arial"/>
        </w:rPr>
        <w:t>.</w:t>
      </w:r>
    </w:p>
    <w:p w14:paraId="5E139E2E" w14:textId="77777777" w:rsidR="004A002D" w:rsidRDefault="004A002D" w:rsidP="00F320C7">
      <w:pPr>
        <w:spacing w:line="480" w:lineRule="auto"/>
        <w:ind w:firstLine="240"/>
        <w:jc w:val="both"/>
        <w:rPr>
          <w:rFonts w:ascii="Arial" w:hAnsi="Arial" w:cs="Arial"/>
        </w:rPr>
      </w:pPr>
    </w:p>
    <w:p w14:paraId="4C0EFA83" w14:textId="51034660" w:rsidR="00264D89" w:rsidRPr="00044B3A" w:rsidRDefault="00264D89" w:rsidP="00264D89">
      <w:pPr>
        <w:spacing w:line="480" w:lineRule="auto"/>
        <w:jc w:val="both"/>
        <w:rPr>
          <w:rFonts w:ascii="Arial" w:hAnsi="Arial" w:cs="Arial"/>
          <w:b/>
        </w:rPr>
      </w:pPr>
      <w:r>
        <w:rPr>
          <w:rFonts w:ascii="Arial" w:hAnsi="Arial" w:cs="Arial"/>
          <w:b/>
        </w:rPr>
        <w:t>Comparison with previously used approaches</w:t>
      </w:r>
    </w:p>
    <w:p w14:paraId="72FB4429" w14:textId="674D1870" w:rsidR="00355B8A" w:rsidRDefault="0038237E" w:rsidP="00B75225">
      <w:pPr>
        <w:spacing w:line="480" w:lineRule="auto"/>
        <w:jc w:val="both"/>
        <w:rPr>
          <w:rFonts w:ascii="Arial" w:hAnsi="Arial" w:cs="Arial"/>
          <w:lang w:eastAsia="zh-CN"/>
        </w:rPr>
      </w:pPr>
      <w:r>
        <w:rPr>
          <w:rFonts w:ascii="Arial" w:hAnsi="Arial" w:cs="Arial"/>
        </w:rPr>
        <w:t>The</w:t>
      </w:r>
      <w:r w:rsidR="000C7F3F">
        <w:rPr>
          <w:rFonts w:ascii="Arial" w:hAnsi="Arial" w:cs="Arial"/>
        </w:rPr>
        <w:t xml:space="preserve"> population vectors formed by the</w:t>
      </w:r>
      <w:r>
        <w:rPr>
          <w:rFonts w:ascii="Arial" w:hAnsi="Arial" w:cs="Arial"/>
        </w:rPr>
        <w:t xml:space="preserve"> most representative </w:t>
      </w:r>
      <w:r w:rsidR="00920317">
        <w:rPr>
          <w:rFonts w:ascii="Arial" w:hAnsi="Arial" w:cs="Arial"/>
        </w:rPr>
        <w:t>neurons from</w:t>
      </w:r>
      <w:r w:rsidR="00355B8A">
        <w:rPr>
          <w:rFonts w:ascii="Arial" w:hAnsi="Arial" w:cs="Arial"/>
        </w:rPr>
        <w:t xml:space="preserve"> cortical </w:t>
      </w:r>
      <w:r w:rsidR="00355B8A" w:rsidRPr="00044B3A">
        <w:rPr>
          <w:rFonts w:ascii="Arial" w:hAnsi="Arial" w:cs="Arial"/>
        </w:rPr>
        <w:t>ensembles identified with CRF</w:t>
      </w:r>
      <w:r w:rsidR="00355B8A" w:rsidRPr="00453414">
        <w:rPr>
          <w:rFonts w:ascii="Arial" w:hAnsi="Arial" w:cs="Arial"/>
        </w:rPr>
        <w:t xml:space="preserve">s </w:t>
      </w:r>
      <w:r w:rsidR="00780FAC">
        <w:rPr>
          <w:rFonts w:ascii="Arial" w:hAnsi="Arial" w:cs="Arial"/>
        </w:rPr>
        <w:t>ha</w:t>
      </w:r>
      <w:ins w:id="169" w:author="Shuting Han" w:date="2017-03-07T11:31:00Z">
        <w:r w:rsidR="00C3396F">
          <w:rPr>
            <w:rFonts w:ascii="Arial" w:hAnsi="Arial" w:cs="Arial"/>
          </w:rPr>
          <w:t xml:space="preserve">ve comparable </w:t>
        </w:r>
      </w:ins>
      <w:del w:id="170" w:author="Shuting Han" w:date="2017-03-07T11:31:00Z">
        <w:r w:rsidR="00780FAC" w:rsidDel="00C3396F">
          <w:rPr>
            <w:rFonts w:ascii="Arial" w:hAnsi="Arial" w:cs="Arial"/>
          </w:rPr>
          <w:delText xml:space="preserve">d </w:delText>
        </w:r>
        <w:r w:rsidR="000C7F3F" w:rsidDel="000908C8">
          <w:rPr>
            <w:rFonts w:ascii="Arial" w:hAnsi="Arial" w:cs="Arial"/>
          </w:rPr>
          <w:delText>better</w:delText>
        </w:r>
        <w:r w:rsidR="00920317" w:rsidDel="000908C8">
          <w:rPr>
            <w:rFonts w:ascii="Arial" w:hAnsi="Arial" w:cs="Arial"/>
          </w:rPr>
          <w:delText xml:space="preserve"> </w:delText>
        </w:r>
      </w:del>
      <w:r w:rsidR="00920317">
        <w:rPr>
          <w:rFonts w:ascii="Arial" w:hAnsi="Arial" w:cs="Arial"/>
        </w:rPr>
        <w:t xml:space="preserve">prediction performance </w:t>
      </w:r>
      <w:del w:id="171" w:author="Shuting Han" w:date="2017-03-07T11:31:00Z">
        <w:r w:rsidR="000C7F3F" w:rsidDel="00C3396F">
          <w:rPr>
            <w:rFonts w:ascii="Arial" w:hAnsi="Arial" w:cs="Arial"/>
          </w:rPr>
          <w:delText xml:space="preserve">than </w:delText>
        </w:r>
      </w:del>
      <w:ins w:id="172" w:author="Shuting Han" w:date="2017-03-07T11:31:00Z">
        <w:r w:rsidR="00C3396F">
          <w:rPr>
            <w:rFonts w:ascii="Arial" w:hAnsi="Arial" w:cs="Arial"/>
          </w:rPr>
          <w:t xml:space="preserve">with </w:t>
        </w:r>
      </w:ins>
      <w:r w:rsidR="00920317">
        <w:rPr>
          <w:rFonts w:ascii="Arial" w:hAnsi="Arial" w:cs="Arial"/>
        </w:rPr>
        <w:t>previously used methods</w:t>
      </w:r>
      <w:r w:rsidR="00355B8A">
        <w:rPr>
          <w:rFonts w:ascii="Arial" w:hAnsi="Arial" w:cs="Arial"/>
        </w:rPr>
        <w:t xml:space="preserve"> </w:t>
      </w:r>
      <w:r w:rsidR="000C7F3F">
        <w:rPr>
          <w:rFonts w:ascii="Arial" w:hAnsi="Arial" w:cs="Arial"/>
        </w:rPr>
        <w:t>for cortical ensemble classification</w:t>
      </w:r>
      <w:ins w:id="173" w:author="Shuting Han" w:date="2017-03-07T11:21:00Z">
        <w:r w:rsidR="00A235DD">
          <w:rPr>
            <w:rFonts w:ascii="Arial" w:hAnsi="Arial" w:cs="Arial"/>
          </w:rPr>
          <w:t xml:space="preserve"> </w:t>
        </w:r>
      </w:ins>
      <w:r w:rsidR="00D20C73">
        <w:rPr>
          <w:rFonts w:ascii="Arial" w:hAnsi="Arial" w:cs="Arial"/>
        </w:rPr>
        <w:t xml:space="preserve"> </w:t>
      </w:r>
      <w:r w:rsidR="00C92E1E">
        <w:rPr>
          <w:rFonts w:ascii="Arial" w:hAnsi="Arial" w:cs="Arial"/>
        </w:rPr>
        <w:fldChar w:fldCharType="begin">
          <w:fldData xml:space="preserve">PEVuZE5vdGU+PENpdGU+PEF1dGhvcj5DYXJyaWxsby1SZWlkPC9BdXRob3I+PFllYXI+MjAxNTwv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n==
</w:fldData>
        </w:fldChar>
      </w:r>
      <w:r w:rsidR="00C92E1E">
        <w:rPr>
          <w:rFonts w:ascii="Arial" w:hAnsi="Arial" w:cs="Arial"/>
        </w:rPr>
        <w:instrText xml:space="preserve"> ADDIN EN.CITE </w:instrText>
      </w:r>
      <w:r w:rsidR="00C92E1E">
        <w:rPr>
          <w:rFonts w:ascii="Arial" w:hAnsi="Arial" w:cs="Arial"/>
        </w:rPr>
        <w:fldChar w:fldCharType="begin">
          <w:fldData xml:space="preserve">PEVuZE5vdGU+PENpdGU+PEF1dGhvcj5DYXJyaWxsby1SZWlkPC9BdXRob3I+PFllYXI+MjAxNTwv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n==
</w:fldData>
        </w:fldChar>
      </w:r>
      <w:r w:rsidR="00C92E1E">
        <w:rPr>
          <w:rFonts w:ascii="Arial" w:hAnsi="Arial" w:cs="Arial"/>
        </w:rPr>
        <w:instrText xml:space="preserve"> ADDIN EN.CITE.DATA </w:instrText>
      </w:r>
      <w:r w:rsidR="00C92E1E">
        <w:rPr>
          <w:rFonts w:ascii="Arial" w:hAnsi="Arial" w:cs="Arial"/>
        </w:rPr>
      </w:r>
      <w:r w:rsidR="00C92E1E">
        <w:rPr>
          <w:rFonts w:ascii="Arial" w:hAnsi="Arial" w:cs="Arial"/>
        </w:rPr>
        <w:fldChar w:fldCharType="end"/>
      </w:r>
      <w:r w:rsidR="00C92E1E">
        <w:rPr>
          <w:rFonts w:ascii="Arial" w:hAnsi="Arial" w:cs="Arial"/>
        </w:rPr>
        <w:fldChar w:fldCharType="separate"/>
      </w:r>
      <w:r w:rsidR="00C92E1E">
        <w:rPr>
          <w:rFonts w:ascii="Arial" w:hAnsi="Arial" w:cs="Arial"/>
          <w:noProof/>
        </w:rPr>
        <w:t>(</w:t>
      </w:r>
      <w:hyperlink w:anchor="_ENREF_8" w:tooltip="Carrillo-Reid, 2015 #71" w:history="1">
        <w:r w:rsidR="00DC3D15">
          <w:rPr>
            <w:rFonts w:ascii="Arial" w:hAnsi="Arial" w:cs="Arial"/>
            <w:noProof/>
          </w:rPr>
          <w:t>Carrillo-Reid et al., 2015</w:t>
        </w:r>
      </w:hyperlink>
      <w:r w:rsidR="00C92E1E">
        <w:rPr>
          <w:rFonts w:ascii="Arial" w:hAnsi="Arial" w:cs="Arial"/>
          <w:noProof/>
        </w:rPr>
        <w:t xml:space="preserve">; </w:t>
      </w:r>
      <w:hyperlink w:anchor="_ENREF_9" w:tooltip="Carrillo-Reid, 2016 #73" w:history="1">
        <w:r w:rsidR="00DC3D15">
          <w:rPr>
            <w:rFonts w:ascii="Arial" w:hAnsi="Arial" w:cs="Arial"/>
            <w:noProof/>
          </w:rPr>
          <w:t>Carrillo-Reid et al., 2016</w:t>
        </w:r>
      </w:hyperlink>
      <w:r w:rsidR="00C92E1E">
        <w:rPr>
          <w:rFonts w:ascii="Arial" w:hAnsi="Arial" w:cs="Arial"/>
          <w:noProof/>
        </w:rPr>
        <w:t>)</w:t>
      </w:r>
      <w:r w:rsidR="00C92E1E">
        <w:rPr>
          <w:rFonts w:ascii="Arial" w:hAnsi="Arial" w:cs="Arial"/>
        </w:rPr>
        <w:fldChar w:fldCharType="end"/>
      </w:r>
      <w:r w:rsidR="000C7F3F">
        <w:rPr>
          <w:rFonts w:ascii="Arial" w:hAnsi="Arial" w:cs="Arial"/>
        </w:rPr>
        <w:t xml:space="preserve"> </w:t>
      </w:r>
      <w:ins w:id="174" w:author="Shuting Han" w:date="2017-03-07T11:22:00Z">
        <w:r w:rsidR="00A235DD">
          <w:rPr>
            <w:rFonts w:ascii="Arial" w:hAnsi="Arial" w:cs="Arial"/>
          </w:rPr>
          <w:t>(</w:t>
        </w:r>
        <w:r w:rsidR="00A235DD" w:rsidRPr="00A235DD">
          <w:rPr>
            <w:rFonts w:ascii="Arial" w:hAnsi="Arial" w:cs="Arial"/>
            <w:color w:val="0000FF"/>
            <w:rPrChange w:id="175" w:author="Shuting Han" w:date="2017-03-07T11:23:00Z">
              <w:rPr>
                <w:rFonts w:ascii="Arial" w:hAnsi="Arial" w:cs="Arial"/>
              </w:rPr>
            </w:rPrChange>
          </w:rPr>
          <w:t>Figure 4A-4E</w:t>
        </w:r>
        <w:r w:rsidR="00A235DD">
          <w:rPr>
            <w:rFonts w:ascii="Arial" w:hAnsi="Arial" w:cs="Arial"/>
          </w:rPr>
          <w:t xml:space="preserve">) </w:t>
        </w:r>
      </w:ins>
      <w:r w:rsidR="000C7F3F">
        <w:rPr>
          <w:rFonts w:ascii="Arial" w:hAnsi="Arial" w:cs="Arial"/>
        </w:rPr>
        <w:t xml:space="preserve">or </w:t>
      </w:r>
      <w:r w:rsidR="0035566B">
        <w:rPr>
          <w:rFonts w:ascii="Arial" w:hAnsi="Arial" w:cs="Arial"/>
        </w:rPr>
        <w:t xml:space="preserve">groups of </w:t>
      </w:r>
      <w:r w:rsidR="000C7F3F">
        <w:rPr>
          <w:rFonts w:ascii="Arial" w:hAnsi="Arial" w:cs="Arial"/>
        </w:rPr>
        <w:t xml:space="preserve">neurons with high orientation selectivity index (OSI) </w:t>
      </w:r>
      <w:r w:rsidR="00355B8A" w:rsidRPr="00044B3A">
        <w:rPr>
          <w:rFonts w:ascii="Arial" w:hAnsi="Arial" w:cs="Arial"/>
        </w:rPr>
        <w:t>(</w:t>
      </w:r>
      <w:r w:rsidR="00355B8A" w:rsidRPr="009012A2">
        <w:rPr>
          <w:rFonts w:ascii="Arial" w:hAnsi="Arial" w:cs="Arial"/>
          <w:color w:val="0000FF"/>
        </w:rPr>
        <w:t>Figure</w:t>
      </w:r>
      <w:del w:id="176" w:author="Shuting Han" w:date="2017-03-07T11:23:00Z">
        <w:r w:rsidR="004D1483" w:rsidDel="00A235DD">
          <w:rPr>
            <w:rFonts w:ascii="Arial" w:hAnsi="Arial" w:cs="Arial"/>
            <w:color w:val="0000FF"/>
          </w:rPr>
          <w:delText>s</w:delText>
        </w:r>
      </w:del>
      <w:r w:rsidR="00355B8A">
        <w:rPr>
          <w:rFonts w:ascii="Arial" w:hAnsi="Arial" w:cs="Arial"/>
          <w:color w:val="0000FF"/>
        </w:rPr>
        <w:t xml:space="preserve"> </w:t>
      </w:r>
      <w:ins w:id="177" w:author="Shuting Han" w:date="2017-03-07T11:23:00Z">
        <w:r w:rsidR="00A235DD">
          <w:rPr>
            <w:rFonts w:ascii="Arial" w:hAnsi="Arial" w:cs="Arial"/>
            <w:color w:val="0000FF"/>
          </w:rPr>
          <w:t>S</w:t>
        </w:r>
      </w:ins>
      <w:del w:id="178" w:author="Shuting Han" w:date="2017-03-07T11:23:00Z">
        <w:r w:rsidR="00A515A4" w:rsidDel="00A235DD">
          <w:rPr>
            <w:rFonts w:ascii="Arial" w:hAnsi="Arial" w:cs="Arial"/>
            <w:color w:val="0000FF"/>
          </w:rPr>
          <w:delText>4</w:delText>
        </w:r>
      </w:del>
      <w:ins w:id="179" w:author="Shuting Han" w:date="2017-03-07T11:23:00Z">
        <w:r w:rsidR="00A235DD">
          <w:rPr>
            <w:rFonts w:ascii="Arial" w:hAnsi="Arial" w:cs="Arial"/>
            <w:color w:val="0000FF"/>
          </w:rPr>
          <w:t>5</w:t>
        </w:r>
      </w:ins>
      <w:r w:rsidR="00A515A4">
        <w:rPr>
          <w:rFonts w:ascii="Arial" w:hAnsi="Arial" w:cs="Arial"/>
          <w:color w:val="0000FF"/>
        </w:rPr>
        <w:t>A-</w:t>
      </w:r>
      <w:del w:id="180" w:author="Shuting Han" w:date="2017-03-07T11:23:00Z">
        <w:r w:rsidR="00A515A4" w:rsidDel="00A235DD">
          <w:rPr>
            <w:rFonts w:ascii="Arial" w:hAnsi="Arial" w:cs="Arial"/>
            <w:color w:val="0000FF"/>
          </w:rPr>
          <w:delText>4</w:delText>
        </w:r>
      </w:del>
      <w:ins w:id="181" w:author="Shuting Han" w:date="2017-03-07T11:23:00Z">
        <w:r w:rsidR="00A235DD">
          <w:rPr>
            <w:rFonts w:ascii="Arial" w:hAnsi="Arial" w:cs="Arial"/>
            <w:color w:val="0000FF"/>
          </w:rPr>
          <w:t>S5</w:t>
        </w:r>
      </w:ins>
      <w:r w:rsidR="004D1483">
        <w:rPr>
          <w:rFonts w:ascii="Arial" w:hAnsi="Arial" w:cs="Arial"/>
          <w:color w:val="0000FF"/>
        </w:rPr>
        <w:t>E</w:t>
      </w:r>
      <w:ins w:id="182" w:author="Shuting Han" w:date="2017-03-07T11:27:00Z">
        <w:r w:rsidR="00A235DD">
          <w:rPr>
            <w:rFonts w:ascii="Arial" w:hAnsi="Arial" w:cs="Arial"/>
            <w:color w:val="0000FF"/>
          </w:rPr>
          <w:t xml:space="preserve">; </w:t>
        </w:r>
        <w:r w:rsidR="00A235DD">
          <w:rPr>
            <w:rFonts w:ascii="Arial" w:hAnsi="Arial" w:cs="Arial"/>
          </w:rPr>
          <w:t>mean ± SEM AUC: CRF 0.9383 ± 0.0074, SVD 0.9111 ± 0.</w:t>
        </w:r>
        <w:r w:rsidR="009939D4">
          <w:rPr>
            <w:rFonts w:ascii="Arial" w:hAnsi="Arial" w:cs="Arial"/>
          </w:rPr>
          <w:t>0103</w:t>
        </w:r>
        <w:r w:rsidR="00A235DD">
          <w:rPr>
            <w:rFonts w:ascii="Arial" w:hAnsi="Arial" w:cs="Arial"/>
          </w:rPr>
          <w:t>, OSI 0.9341 ± 0.0087</w:t>
        </w:r>
        <w:r w:rsidR="009939D4">
          <w:rPr>
            <w:rFonts w:ascii="Arial" w:hAnsi="Arial" w:cs="Arial"/>
          </w:rPr>
          <w:t xml:space="preserve">; accuracy: CRF 0.8367 ± 0.0143, SVD </w:t>
        </w:r>
      </w:ins>
      <w:ins w:id="183" w:author="Shuting Han" w:date="2017-03-07T11:28:00Z">
        <w:r w:rsidR="009939D4">
          <w:rPr>
            <w:rFonts w:ascii="Arial" w:hAnsi="Arial" w:cs="Arial"/>
          </w:rPr>
          <w:t xml:space="preserve">0.8448 ± 0.0157, OSI 0.9217 ± 0.0136; </w:t>
        </w:r>
      </w:ins>
      <w:ins w:id="184" w:author="Shuting Han" w:date="2017-03-07T11:29:00Z">
        <w:r w:rsidR="009939D4">
          <w:rPr>
            <w:rFonts w:ascii="Arial" w:hAnsi="Arial" w:cs="Arial"/>
          </w:rPr>
          <w:t>precision: CRF 0.6175 ± 0.0402, SVD 0.6724 ± 0.0446</w:t>
        </w:r>
      </w:ins>
      <w:ins w:id="185" w:author="Shuting Han" w:date="2017-03-07T11:30:00Z">
        <w:r w:rsidR="009939D4">
          <w:rPr>
            <w:rFonts w:ascii="Arial" w:hAnsi="Arial" w:cs="Arial"/>
          </w:rPr>
          <w:t>, OSI 0.8353 ± 0.0343; recall</w:t>
        </w:r>
        <w:r w:rsidR="00D6595C">
          <w:rPr>
            <w:rFonts w:ascii="Arial" w:hAnsi="Arial" w:cs="Arial"/>
          </w:rPr>
          <w:t>:</w:t>
        </w:r>
        <w:r w:rsidR="009939D4">
          <w:rPr>
            <w:rFonts w:ascii="Arial" w:hAnsi="Arial" w:cs="Arial"/>
          </w:rPr>
          <w:t xml:space="preserve"> </w:t>
        </w:r>
        <w:r w:rsidR="00D6595C">
          <w:rPr>
            <w:rFonts w:ascii="Arial" w:hAnsi="Arial" w:cs="Arial"/>
          </w:rPr>
          <w:t xml:space="preserve">CRF 0.9067 ± 0.0165, SVD </w:t>
        </w:r>
      </w:ins>
      <w:ins w:id="186" w:author="Shuting Han" w:date="2017-03-07T11:31:00Z">
        <w:r w:rsidR="00D6595C">
          <w:rPr>
            <w:rFonts w:ascii="Arial" w:hAnsi="Arial" w:cs="Arial"/>
          </w:rPr>
          <w:t>0.8097 ± 0.0245, OSI 0.8650 ± 0.0294</w:t>
        </w:r>
      </w:ins>
      <w:r w:rsidR="00355B8A">
        <w:rPr>
          <w:rFonts w:ascii="Arial" w:hAnsi="Arial" w:cs="Arial"/>
          <w:color w:val="0000FF"/>
        </w:rPr>
        <w:t>)</w:t>
      </w:r>
      <w:r w:rsidR="004D1483">
        <w:rPr>
          <w:rFonts w:ascii="Arial" w:hAnsi="Arial" w:cs="Arial"/>
          <w:color w:val="0000FF"/>
        </w:rPr>
        <w:t>.</w:t>
      </w:r>
      <w:r w:rsidR="00355B8A" w:rsidRPr="00044B3A">
        <w:rPr>
          <w:rFonts w:ascii="Arial" w:hAnsi="Arial" w:cs="Arial"/>
        </w:rPr>
        <w:t xml:space="preserve"> </w:t>
      </w:r>
      <w:r w:rsidR="00355B8A">
        <w:rPr>
          <w:rFonts w:ascii="Arial" w:hAnsi="Arial" w:cs="Arial"/>
        </w:rPr>
        <w:t xml:space="preserve">On the other </w:t>
      </w:r>
      <w:r w:rsidR="00355B8A">
        <w:rPr>
          <w:rFonts w:ascii="Arial" w:hAnsi="Arial" w:cs="Arial"/>
        </w:rPr>
        <w:lastRenderedPageBreak/>
        <w:t>hand</w:t>
      </w:r>
      <w:r w:rsidR="00355B8A" w:rsidRPr="00044B3A">
        <w:rPr>
          <w:rFonts w:ascii="Arial" w:hAnsi="Arial" w:cs="Arial"/>
        </w:rPr>
        <w:t xml:space="preserve">, </w:t>
      </w:r>
      <w:r>
        <w:rPr>
          <w:rFonts w:ascii="Arial" w:hAnsi="Arial" w:cs="Arial"/>
        </w:rPr>
        <w:t xml:space="preserve">the most representative </w:t>
      </w:r>
      <w:r w:rsidR="00355B8A">
        <w:rPr>
          <w:rFonts w:ascii="Arial" w:hAnsi="Arial" w:cs="Arial"/>
        </w:rPr>
        <w:t>neurons</w:t>
      </w:r>
      <w:r w:rsidR="004D1483">
        <w:rPr>
          <w:rFonts w:ascii="Arial" w:hAnsi="Arial" w:cs="Arial"/>
        </w:rPr>
        <w:t xml:space="preserve"> from cortical ensembles</w:t>
      </w:r>
      <w:r w:rsidR="00355B8A">
        <w:rPr>
          <w:rFonts w:ascii="Arial" w:hAnsi="Arial" w:cs="Arial"/>
        </w:rPr>
        <w:t xml:space="preserve"> identified with CRFs </w:t>
      </w:r>
      <w:ins w:id="187" w:author="Shuting Han" w:date="2017-03-07T11:32:00Z">
        <w:r w:rsidR="000D5421">
          <w:rPr>
            <w:rFonts w:ascii="Arial" w:hAnsi="Arial" w:cs="Arial"/>
          </w:rPr>
          <w:t xml:space="preserve">share </w:t>
        </w:r>
      </w:ins>
      <w:ins w:id="188" w:author="Shuting Han" w:date="2017-03-07T11:34:00Z">
        <w:r w:rsidR="000D5421">
          <w:rPr>
            <w:rFonts w:ascii="Arial" w:hAnsi="Arial" w:cs="Arial"/>
          </w:rPr>
          <w:t xml:space="preserve">51.29% ± 5.51% cells with the SVD ensembles, and </w:t>
        </w:r>
      </w:ins>
      <w:r w:rsidR="00355B8A">
        <w:rPr>
          <w:rFonts w:ascii="Arial" w:hAnsi="Arial" w:cs="Arial"/>
        </w:rPr>
        <w:t xml:space="preserve">are composed of a mixed population of </w:t>
      </w:r>
      <w:r w:rsidR="00355B8A" w:rsidRPr="00044B3A">
        <w:rPr>
          <w:rFonts w:ascii="Arial" w:hAnsi="Arial" w:cs="Arial"/>
        </w:rPr>
        <w:t xml:space="preserve">cells </w:t>
      </w:r>
      <w:r w:rsidR="001945D0">
        <w:rPr>
          <w:rFonts w:ascii="Arial" w:hAnsi="Arial" w:cs="Arial"/>
        </w:rPr>
        <w:t xml:space="preserve">with </w:t>
      </w:r>
      <w:r w:rsidR="00355B8A" w:rsidRPr="00044B3A">
        <w:rPr>
          <w:rFonts w:ascii="Arial" w:hAnsi="Arial" w:cs="Arial"/>
        </w:rPr>
        <w:t>high</w:t>
      </w:r>
      <w:r w:rsidR="001945D0">
        <w:rPr>
          <w:rFonts w:ascii="Arial" w:hAnsi="Arial" w:cs="Arial"/>
        </w:rPr>
        <w:t xml:space="preserve"> </w:t>
      </w:r>
      <w:r w:rsidR="004D1483">
        <w:rPr>
          <w:rFonts w:ascii="Arial" w:hAnsi="Arial" w:cs="Arial"/>
        </w:rPr>
        <w:t>OSI</w:t>
      </w:r>
      <w:r w:rsidR="00355B8A">
        <w:rPr>
          <w:rFonts w:ascii="Arial" w:hAnsi="Arial" w:cs="Arial"/>
        </w:rPr>
        <w:t xml:space="preserve"> and cells with low </w:t>
      </w:r>
      <w:r w:rsidR="004D1483">
        <w:rPr>
          <w:rFonts w:ascii="Arial" w:hAnsi="Arial" w:cs="Arial"/>
        </w:rPr>
        <w:t>OSI</w:t>
      </w:r>
      <w:del w:id="189" w:author="Shuting Han" w:date="2017-03-07T11:31:00Z">
        <w:r w:rsidR="004D1483" w:rsidDel="00650F75">
          <w:rPr>
            <w:rFonts w:ascii="Arial" w:hAnsi="Arial" w:cs="Arial"/>
          </w:rPr>
          <w:delText>.</w:delText>
        </w:r>
      </w:del>
      <w:r w:rsidR="00D6667D">
        <w:rPr>
          <w:rFonts w:ascii="Arial" w:hAnsi="Arial" w:cs="Arial"/>
        </w:rPr>
        <w:t xml:space="preserve"> </w:t>
      </w:r>
      <w:r w:rsidR="00355B8A" w:rsidRPr="004F1436">
        <w:rPr>
          <w:rFonts w:ascii="Arial" w:hAnsi="Arial" w:cs="Arial"/>
        </w:rPr>
        <w:t>(</w:t>
      </w:r>
      <w:ins w:id="190" w:author="Shuting Han" w:date="2017-03-07T11:34:00Z">
        <w:r w:rsidR="000D5421">
          <w:rPr>
            <w:rFonts w:ascii="Arial" w:hAnsi="Arial" w:cs="Arial"/>
          </w:rPr>
          <w:t xml:space="preserve">shared 42.34% ± 3.84%; </w:t>
        </w:r>
      </w:ins>
      <w:r w:rsidR="00355B8A" w:rsidRPr="000D66F2">
        <w:rPr>
          <w:rFonts w:ascii="Arial" w:hAnsi="Arial" w:cs="Arial"/>
          <w:color w:val="0000FF"/>
        </w:rPr>
        <w:t>Figure</w:t>
      </w:r>
      <w:del w:id="191" w:author="Shuting Han" w:date="2017-03-07T11:32:00Z">
        <w:r w:rsidR="004D1483" w:rsidDel="000D5421">
          <w:rPr>
            <w:rFonts w:ascii="Arial" w:hAnsi="Arial" w:cs="Arial"/>
            <w:color w:val="0000FF"/>
          </w:rPr>
          <w:delText>s</w:delText>
        </w:r>
      </w:del>
      <w:r w:rsidR="00355B8A" w:rsidRPr="000D66F2">
        <w:rPr>
          <w:rFonts w:ascii="Arial" w:hAnsi="Arial" w:cs="Arial"/>
          <w:color w:val="0000FF"/>
        </w:rPr>
        <w:t xml:space="preserve"> </w:t>
      </w:r>
      <w:ins w:id="192" w:author="Shuting Han" w:date="2017-03-07T11:32:00Z">
        <w:r w:rsidR="000D5421">
          <w:rPr>
            <w:rFonts w:ascii="Arial" w:hAnsi="Arial" w:cs="Arial"/>
            <w:color w:val="0000FF"/>
          </w:rPr>
          <w:t>S</w:t>
        </w:r>
      </w:ins>
      <w:del w:id="193" w:author="Shuting Han" w:date="2017-03-07T11:35:00Z">
        <w:r w:rsidR="00106EBA" w:rsidDel="006D4DFB">
          <w:rPr>
            <w:rFonts w:ascii="Arial" w:hAnsi="Arial" w:cs="Arial"/>
            <w:color w:val="0000FF"/>
          </w:rPr>
          <w:delText>4</w:delText>
        </w:r>
      </w:del>
      <w:ins w:id="194" w:author="Shuting Han" w:date="2017-03-07T11:35:00Z">
        <w:r w:rsidR="006D4DFB">
          <w:rPr>
            <w:rFonts w:ascii="Arial" w:hAnsi="Arial" w:cs="Arial"/>
            <w:color w:val="0000FF"/>
          </w:rPr>
          <w:t>5</w:t>
        </w:r>
      </w:ins>
      <w:r w:rsidR="004D1483">
        <w:rPr>
          <w:rFonts w:ascii="Arial" w:hAnsi="Arial" w:cs="Arial"/>
          <w:color w:val="0000FF"/>
        </w:rPr>
        <w:t xml:space="preserve">F and </w:t>
      </w:r>
      <w:ins w:id="195" w:author="Shuting Han" w:date="2017-03-07T11:35:00Z">
        <w:r w:rsidR="003C4EDD">
          <w:rPr>
            <w:rFonts w:ascii="Arial" w:hAnsi="Arial" w:cs="Arial"/>
            <w:color w:val="0000FF"/>
          </w:rPr>
          <w:t>S</w:t>
        </w:r>
      </w:ins>
      <w:del w:id="196" w:author="Shuting Han" w:date="2017-03-07T11:35:00Z">
        <w:r w:rsidR="004D1483" w:rsidDel="006D4DFB">
          <w:rPr>
            <w:rFonts w:ascii="Arial" w:hAnsi="Arial" w:cs="Arial"/>
            <w:color w:val="0000FF"/>
          </w:rPr>
          <w:delText>4</w:delText>
        </w:r>
      </w:del>
      <w:ins w:id="197" w:author="Shuting Han" w:date="2017-03-07T11:35:00Z">
        <w:r w:rsidR="006D4DFB">
          <w:rPr>
            <w:rFonts w:ascii="Arial" w:hAnsi="Arial" w:cs="Arial"/>
            <w:color w:val="0000FF"/>
          </w:rPr>
          <w:t>5</w:t>
        </w:r>
      </w:ins>
      <w:r w:rsidR="004D1483">
        <w:rPr>
          <w:rFonts w:ascii="Arial" w:hAnsi="Arial" w:cs="Arial"/>
          <w:color w:val="0000FF"/>
        </w:rPr>
        <w:t>G</w:t>
      </w:r>
      <w:r w:rsidR="00355B8A" w:rsidRPr="004F1436">
        <w:rPr>
          <w:rFonts w:ascii="Arial" w:hAnsi="Arial" w:cs="Arial"/>
        </w:rPr>
        <w:t>)</w:t>
      </w:r>
      <w:r w:rsidR="00D6667D">
        <w:rPr>
          <w:rFonts w:ascii="Arial" w:hAnsi="Arial" w:cs="Arial"/>
        </w:rPr>
        <w:t>,</w:t>
      </w:r>
      <w:r w:rsidR="00355B8A" w:rsidRPr="004F1436">
        <w:rPr>
          <w:rFonts w:ascii="Arial" w:hAnsi="Arial" w:cs="Arial"/>
        </w:rPr>
        <w:t xml:space="preserve"> indicating that </w:t>
      </w:r>
      <w:r w:rsidR="004D1483">
        <w:rPr>
          <w:rFonts w:ascii="Arial" w:hAnsi="Arial" w:cs="Arial"/>
        </w:rPr>
        <w:t xml:space="preserve">the most representative neurons from </w:t>
      </w:r>
      <w:r w:rsidR="00355B8A" w:rsidRPr="004F1436">
        <w:rPr>
          <w:rFonts w:ascii="Arial" w:hAnsi="Arial" w:cs="Arial"/>
        </w:rPr>
        <w:t>cortical ensembles</w:t>
      </w:r>
      <w:r w:rsidR="004D1483">
        <w:rPr>
          <w:rFonts w:ascii="Arial" w:hAnsi="Arial" w:cs="Arial"/>
        </w:rPr>
        <w:t xml:space="preserve"> identified with CRFs</w:t>
      </w:r>
      <w:r w:rsidR="00355B8A" w:rsidRPr="004F1436">
        <w:rPr>
          <w:rFonts w:ascii="Arial" w:hAnsi="Arial" w:cs="Arial"/>
        </w:rPr>
        <w:t xml:space="preserve"> are not pur</w:t>
      </w:r>
      <w:r w:rsidR="00355B8A">
        <w:rPr>
          <w:rFonts w:ascii="Arial" w:hAnsi="Arial" w:cs="Arial"/>
        </w:rPr>
        <w:t>ely orientation selective cells</w:t>
      </w:r>
      <w:r w:rsidR="00355B8A" w:rsidRPr="00D30122">
        <w:rPr>
          <w:rFonts w:ascii="Arial" w:hAnsi="Arial" w:cs="Arial"/>
        </w:rPr>
        <w:t>.</w:t>
      </w:r>
      <w:r w:rsidR="004D1483">
        <w:rPr>
          <w:rFonts w:ascii="Arial" w:hAnsi="Arial" w:cs="Arial"/>
        </w:rPr>
        <w:t xml:space="preserve"> Interestingly, the percentage of neurons </w:t>
      </w:r>
      <w:ins w:id="198" w:author="Shuting Han" w:date="2017-03-07T11:35:00Z">
        <w:r w:rsidR="009070B4">
          <w:rPr>
            <w:rFonts w:ascii="Arial" w:hAnsi="Arial" w:cs="Arial"/>
          </w:rPr>
          <w:t xml:space="preserve">from SVD ensemble and </w:t>
        </w:r>
      </w:ins>
      <w:r w:rsidR="004D1483">
        <w:rPr>
          <w:rFonts w:ascii="Arial" w:hAnsi="Arial" w:cs="Arial"/>
        </w:rPr>
        <w:t xml:space="preserve">with high OSI was not significantly different from the size of population vectors </w:t>
      </w:r>
      <w:r w:rsidR="0087565C">
        <w:rPr>
          <w:rFonts w:ascii="Arial" w:hAnsi="Arial" w:cs="Arial"/>
        </w:rPr>
        <w:t>defined by the most representative neurons (</w:t>
      </w:r>
      <w:ins w:id="199" w:author="Shuting Han" w:date="2017-03-07T11:36:00Z">
        <w:r w:rsidR="004E41C3">
          <w:rPr>
            <w:rFonts w:ascii="Arial" w:hAnsi="Arial" w:cs="Arial"/>
          </w:rPr>
          <w:t xml:space="preserve">CRF 11.43% ± 0.95%, SVD 10.49% ± 1.35%, OSI 12.56% </w:t>
        </w:r>
      </w:ins>
      <w:ins w:id="200" w:author="Shuting Han" w:date="2017-03-07T11:37:00Z">
        <w:r w:rsidR="004E41C3">
          <w:rPr>
            <w:rFonts w:ascii="Arial" w:hAnsi="Arial" w:cs="Arial"/>
          </w:rPr>
          <w:t>± 2.26%;</w:t>
        </w:r>
      </w:ins>
      <w:ins w:id="201" w:author="Shuting Han" w:date="2017-03-07T11:36:00Z">
        <w:r w:rsidR="004E41C3">
          <w:rPr>
            <w:rFonts w:ascii="Arial" w:hAnsi="Arial" w:cs="Arial"/>
          </w:rPr>
          <w:t xml:space="preserve"> </w:t>
        </w:r>
      </w:ins>
      <w:r w:rsidR="0087565C" w:rsidRPr="00CD3B6C">
        <w:rPr>
          <w:rFonts w:ascii="Arial" w:hAnsi="Arial" w:cs="Arial"/>
          <w:color w:val="0000FF"/>
        </w:rPr>
        <w:t>Figure 4H</w:t>
      </w:r>
      <w:ins w:id="202" w:author="Shuting Han" w:date="2017-03-07T11:35:00Z">
        <w:r w:rsidR="009070B4">
          <w:rPr>
            <w:rFonts w:ascii="Arial" w:hAnsi="Arial" w:cs="Arial"/>
            <w:color w:val="0000FF"/>
          </w:rPr>
          <w:t xml:space="preserve"> and Figure S5H</w:t>
        </w:r>
      </w:ins>
      <w:r w:rsidR="0087565C">
        <w:rPr>
          <w:rFonts w:ascii="Arial" w:hAnsi="Arial" w:cs="Arial"/>
        </w:rPr>
        <w:t>)</w:t>
      </w:r>
      <w:r w:rsidR="007040CE">
        <w:rPr>
          <w:rFonts w:ascii="Arial" w:hAnsi="Arial" w:cs="Arial"/>
        </w:rPr>
        <w:t xml:space="preserve"> s</w:t>
      </w:r>
      <w:r w:rsidR="0043289C">
        <w:rPr>
          <w:rFonts w:ascii="Arial" w:hAnsi="Arial" w:cs="Arial"/>
        </w:rPr>
        <w:t xml:space="preserve">uggesting that few neurons </w:t>
      </w:r>
      <w:del w:id="203" w:author="Shuting Han" w:date="2017-02-01T10:19:00Z">
        <w:r w:rsidR="0043289C" w:rsidDel="00D20C73">
          <w:rPr>
            <w:rFonts w:ascii="Arial" w:hAnsi="Arial" w:cs="Arial"/>
          </w:rPr>
          <w:delText xml:space="preserve">could </w:delText>
        </w:r>
      </w:del>
      <w:ins w:id="204" w:author="Shuting Han" w:date="2017-02-01T10:19:00Z">
        <w:r w:rsidR="00D20C73">
          <w:rPr>
            <w:rFonts w:ascii="Arial" w:hAnsi="Arial" w:cs="Arial"/>
          </w:rPr>
          <w:t xml:space="preserve">need to </w:t>
        </w:r>
      </w:ins>
      <w:r w:rsidR="0043289C">
        <w:rPr>
          <w:rFonts w:ascii="Arial" w:hAnsi="Arial" w:cs="Arial"/>
        </w:rPr>
        <w:t xml:space="preserve">be targeted </w:t>
      </w:r>
      <w:r w:rsidR="007040CE">
        <w:rPr>
          <w:rFonts w:ascii="Arial" w:hAnsi="Arial" w:cs="Arial"/>
        </w:rPr>
        <w:t>to manipulate the network activity</w:t>
      </w:r>
      <w:r w:rsidR="00087A2D">
        <w:rPr>
          <w:rFonts w:ascii="Arial" w:hAnsi="Arial" w:cs="Arial"/>
        </w:rPr>
        <w:t xml:space="preserve"> of cortical </w:t>
      </w:r>
      <w:r w:rsidR="0035566B">
        <w:rPr>
          <w:rFonts w:ascii="Arial" w:hAnsi="Arial" w:cs="Arial"/>
        </w:rPr>
        <w:t>microcircuits</w:t>
      </w:r>
      <w:r w:rsidR="00C764A7" w:rsidRPr="00044B3A">
        <w:rPr>
          <w:rFonts w:ascii="Arial" w:hAnsi="Arial" w:cs="Arial"/>
          <w:lang w:eastAsia="zh-CN"/>
        </w:rPr>
        <w:t>.</w:t>
      </w:r>
    </w:p>
    <w:p w14:paraId="72884882" w14:textId="77777777" w:rsidR="00AB6748" w:rsidRDefault="00AB6748" w:rsidP="00B75225">
      <w:pPr>
        <w:spacing w:line="480" w:lineRule="auto"/>
        <w:jc w:val="both"/>
        <w:rPr>
          <w:rFonts w:ascii="Arial" w:hAnsi="Arial" w:cs="Arial"/>
          <w:lang w:eastAsia="zh-CN"/>
        </w:rPr>
      </w:pPr>
    </w:p>
    <w:p w14:paraId="4D78AB50" w14:textId="111AF13B" w:rsidR="004D62B9" w:rsidRPr="004D62B9" w:rsidRDefault="00AB6748" w:rsidP="004D62B9">
      <w:pPr>
        <w:spacing w:line="480" w:lineRule="auto"/>
        <w:jc w:val="both"/>
        <w:rPr>
          <w:rFonts w:ascii="Arial" w:hAnsi="Arial" w:cs="Arial"/>
          <w:b/>
        </w:rPr>
      </w:pPr>
      <w:r>
        <w:rPr>
          <w:rFonts w:ascii="Arial" w:hAnsi="Arial" w:cs="Arial"/>
          <w:b/>
        </w:rPr>
        <w:t>T</w:t>
      </w:r>
      <w:r w:rsidR="005D5745">
        <w:rPr>
          <w:rFonts w:ascii="Arial" w:hAnsi="Arial" w:cs="Arial"/>
          <w:b/>
        </w:rPr>
        <w:t>argeted manipulation of cortical microcircuits</w:t>
      </w:r>
      <w:r>
        <w:rPr>
          <w:rFonts w:ascii="Arial" w:hAnsi="Arial" w:cs="Arial"/>
          <w:b/>
        </w:rPr>
        <w:t xml:space="preserve"> </w:t>
      </w:r>
      <w:r w:rsidR="00012461">
        <w:rPr>
          <w:rFonts w:ascii="Arial" w:hAnsi="Arial" w:cs="Arial"/>
          <w:b/>
        </w:rPr>
        <w:t xml:space="preserve">using </w:t>
      </w:r>
      <w:r>
        <w:rPr>
          <w:rFonts w:ascii="Arial" w:hAnsi="Arial" w:cs="Arial"/>
          <w:b/>
        </w:rPr>
        <w:t>CRFs models</w:t>
      </w:r>
    </w:p>
    <w:p w14:paraId="61BA548A" w14:textId="1F01BB8C" w:rsidR="00B57DAE" w:rsidRDefault="00F4050C" w:rsidP="004D62B9">
      <w:pPr>
        <w:spacing w:line="480" w:lineRule="auto"/>
        <w:jc w:val="both"/>
        <w:rPr>
          <w:rFonts w:ascii="Arial" w:hAnsi="Arial" w:cs="Arial"/>
        </w:rPr>
      </w:pPr>
      <w:r>
        <w:rPr>
          <w:rFonts w:ascii="Arial" w:hAnsi="Arial" w:cs="Arial"/>
        </w:rPr>
        <w:t xml:space="preserve">It has been recently shown that the </w:t>
      </w:r>
      <w:r w:rsidR="0075368F">
        <w:rPr>
          <w:rFonts w:ascii="Arial" w:hAnsi="Arial" w:cs="Arial"/>
        </w:rPr>
        <w:t>repetitive activation of</w:t>
      </w:r>
      <w:r>
        <w:rPr>
          <w:rFonts w:ascii="Arial" w:hAnsi="Arial" w:cs="Arial"/>
        </w:rPr>
        <w:t xml:space="preserve"> an identified neuronal population</w:t>
      </w:r>
      <w:r w:rsidR="0075368F">
        <w:rPr>
          <w:rFonts w:ascii="Arial" w:hAnsi="Arial" w:cs="Arial"/>
        </w:rPr>
        <w:t xml:space="preserve"> with two-photon optogenetics</w:t>
      </w:r>
      <w:r>
        <w:rPr>
          <w:rFonts w:ascii="Arial" w:hAnsi="Arial" w:cs="Arial"/>
        </w:rPr>
        <w:t xml:space="preserve"> imprints an artificial cortical ensemble that can be recalled later on by specific members of the ensemble </w:t>
      </w:r>
      <w:r w:rsidR="00AE2B85">
        <w:rPr>
          <w:rFonts w:ascii="Arial" w:hAnsi="Arial" w:cs="Arial"/>
        </w:rPr>
        <w:fldChar w:fldCharType="begin"/>
      </w:r>
      <w:r w:rsidR="00AE2B85">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AE2B85">
        <w:rPr>
          <w:rFonts w:ascii="Arial" w:hAnsi="Arial" w:cs="Arial"/>
        </w:rPr>
        <w:fldChar w:fldCharType="separate"/>
      </w:r>
      <w:r w:rsidR="00AE2B85">
        <w:rPr>
          <w:rFonts w:ascii="Arial" w:hAnsi="Arial" w:cs="Arial"/>
          <w:noProof/>
        </w:rPr>
        <w:t>(</w:t>
      </w:r>
      <w:hyperlink w:anchor="_ENREF_9" w:tooltip="Carrillo-Reid, 2016 #73" w:history="1">
        <w:r w:rsidR="00DC3D15">
          <w:rPr>
            <w:rFonts w:ascii="Arial" w:hAnsi="Arial" w:cs="Arial"/>
            <w:noProof/>
          </w:rPr>
          <w:t>Carrillo-Reid et al., 2016</w:t>
        </w:r>
      </w:hyperlink>
      <w:r w:rsidR="00AE2B85">
        <w:rPr>
          <w:rFonts w:ascii="Arial" w:hAnsi="Arial" w:cs="Arial"/>
          <w:noProof/>
        </w:rPr>
        <w:t>)</w:t>
      </w:r>
      <w:r w:rsidR="00AE2B85">
        <w:rPr>
          <w:rFonts w:ascii="Arial" w:hAnsi="Arial" w:cs="Arial"/>
        </w:rPr>
        <w:fldChar w:fldCharType="end"/>
      </w:r>
      <w:r>
        <w:rPr>
          <w:rFonts w:ascii="Arial" w:hAnsi="Arial" w:cs="Arial"/>
        </w:rPr>
        <w:t xml:space="preserve">. </w:t>
      </w:r>
      <w:r w:rsidR="00070A71">
        <w:rPr>
          <w:rFonts w:ascii="Arial" w:hAnsi="Arial" w:cs="Arial"/>
        </w:rPr>
        <w:t xml:space="preserve">Since CRFs can be used to identify the most representative neurons </w:t>
      </w:r>
      <w:r w:rsidR="008B647A">
        <w:rPr>
          <w:rFonts w:ascii="Arial" w:hAnsi="Arial" w:cs="Arial"/>
        </w:rPr>
        <w:t>from cortical ensembles</w:t>
      </w:r>
      <w:ins w:id="205" w:author="Shuting Han" w:date="2017-02-01T10:21:00Z">
        <w:r w:rsidR="00CF45A2">
          <w:rPr>
            <w:rFonts w:ascii="Arial" w:hAnsi="Arial" w:cs="Arial"/>
          </w:rPr>
          <w:t>,</w:t>
        </w:r>
      </w:ins>
      <w:r w:rsidR="008B647A">
        <w:rPr>
          <w:rFonts w:ascii="Arial" w:hAnsi="Arial" w:cs="Arial"/>
        </w:rPr>
        <w:t xml:space="preserve"> we hypothesize that our approach could also be used for the </w:t>
      </w:r>
      <w:r w:rsidR="00AB6748">
        <w:rPr>
          <w:rFonts w:ascii="Arial" w:hAnsi="Arial" w:cs="Arial"/>
        </w:rPr>
        <w:t xml:space="preserve">identification of neurons </w:t>
      </w:r>
      <w:r w:rsidR="005130CF">
        <w:rPr>
          <w:rFonts w:ascii="Arial" w:hAnsi="Arial" w:cs="Arial"/>
        </w:rPr>
        <w:t>with pattern completion capability from artificially</w:t>
      </w:r>
      <w:r w:rsidR="00AB6748">
        <w:rPr>
          <w:rFonts w:ascii="Arial" w:hAnsi="Arial" w:cs="Arial"/>
        </w:rPr>
        <w:t xml:space="preserve"> </w:t>
      </w:r>
      <w:r w:rsidR="005130CF">
        <w:rPr>
          <w:rFonts w:ascii="Arial" w:hAnsi="Arial" w:cs="Arial"/>
        </w:rPr>
        <w:t xml:space="preserve">imprinted </w:t>
      </w:r>
      <w:r w:rsidR="00AB6748">
        <w:rPr>
          <w:rFonts w:ascii="Arial" w:hAnsi="Arial" w:cs="Arial"/>
        </w:rPr>
        <w:t>cortical ensembles.</w:t>
      </w:r>
      <w:r w:rsidR="00D612DA">
        <w:rPr>
          <w:rFonts w:ascii="Arial" w:hAnsi="Arial" w:cs="Arial"/>
        </w:rPr>
        <w:t xml:space="preserve"> </w:t>
      </w:r>
    </w:p>
    <w:p w14:paraId="2950F59B" w14:textId="095E15FA" w:rsidR="004D62B9" w:rsidRDefault="00000A68" w:rsidP="00000A68">
      <w:pPr>
        <w:spacing w:line="480" w:lineRule="auto"/>
        <w:ind w:firstLine="720"/>
        <w:jc w:val="both"/>
        <w:rPr>
          <w:rFonts w:ascii="Arial" w:hAnsi="Arial" w:cs="Arial"/>
        </w:rPr>
      </w:pPr>
      <w:r>
        <w:rPr>
          <w:rFonts w:ascii="Arial" w:hAnsi="Arial" w:cs="Arial"/>
        </w:rPr>
        <w:t>Neurons with pattern completion capability represent highly connected neurons.</w:t>
      </w:r>
      <w:r w:rsidR="0033543A">
        <w:rPr>
          <w:rFonts w:ascii="Arial" w:hAnsi="Arial" w:cs="Arial"/>
        </w:rPr>
        <w:t xml:space="preserve"> </w:t>
      </w:r>
      <w:del w:id="206" w:author="Shuting Han" w:date="2017-02-09T11:45:00Z">
        <w:r w:rsidR="0033543A" w:rsidDel="003264BE">
          <w:rPr>
            <w:rFonts w:ascii="Arial" w:hAnsi="Arial" w:cs="Arial"/>
          </w:rPr>
          <w:delText>The strength of the connection in CRFs models can be computed as the summation of edge potentials in all connecting edges for each node in the graph (</w:delText>
        </w:r>
        <w:r w:rsidR="0033543A" w:rsidRPr="00CD3B6C" w:rsidDel="003264BE">
          <w:rPr>
            <w:rFonts w:ascii="Arial" w:hAnsi="Arial" w:cs="Arial"/>
            <w:color w:val="0000FF"/>
          </w:rPr>
          <w:delText>Figure 5A</w:delText>
        </w:r>
        <w:r w:rsidR="0033543A" w:rsidDel="003264BE">
          <w:rPr>
            <w:rFonts w:ascii="Arial" w:hAnsi="Arial" w:cs="Arial"/>
          </w:rPr>
          <w:delText>).</w:delText>
        </w:r>
      </w:del>
      <w:ins w:id="207" w:author="Shuting Han" w:date="2017-02-09T11:45:00Z">
        <w:r w:rsidR="003264BE">
          <w:rPr>
            <w:rFonts w:ascii="Arial" w:hAnsi="Arial" w:cs="Arial"/>
          </w:rPr>
          <w:t>Similar to representative neurons,</w:t>
        </w:r>
      </w:ins>
      <w:r>
        <w:rPr>
          <w:rFonts w:ascii="Arial" w:hAnsi="Arial" w:cs="Arial"/>
        </w:rPr>
        <w:t xml:space="preserve"> </w:t>
      </w:r>
      <w:del w:id="208" w:author="Shuting Han" w:date="2017-02-09T11:45:00Z">
        <w:r w:rsidDel="003264BE">
          <w:rPr>
            <w:rFonts w:ascii="Arial" w:hAnsi="Arial" w:cs="Arial"/>
          </w:rPr>
          <w:delText xml:space="preserve">Thus </w:delText>
        </w:r>
      </w:del>
      <w:r>
        <w:rPr>
          <w:rFonts w:ascii="Arial" w:hAnsi="Arial" w:cs="Arial"/>
        </w:rPr>
        <w:t xml:space="preserve">we used the parameters from CRFs </w:t>
      </w:r>
      <w:r w:rsidR="00F60339">
        <w:rPr>
          <w:rFonts w:ascii="Arial" w:hAnsi="Arial" w:cs="Arial"/>
        </w:rPr>
        <w:t>obtained from</w:t>
      </w:r>
      <w:r>
        <w:rPr>
          <w:rFonts w:ascii="Arial" w:hAnsi="Arial" w:cs="Arial"/>
        </w:rPr>
        <w:t xml:space="preserve"> simultaneous two-photon imaging and two-photon optogenetic </w:t>
      </w:r>
      <w:r>
        <w:rPr>
          <w:rFonts w:ascii="Arial" w:hAnsi="Arial" w:cs="Arial"/>
        </w:rPr>
        <w:lastRenderedPageBreak/>
        <w:t>experiments with single cell resolution</w:t>
      </w:r>
      <w:r w:rsidR="0033543A">
        <w:rPr>
          <w:rFonts w:ascii="Arial" w:hAnsi="Arial" w:cs="Arial"/>
        </w:rPr>
        <w:t xml:space="preserve"> (</w:t>
      </w:r>
      <w:r w:rsidR="0033543A" w:rsidRPr="00CD3B6C">
        <w:rPr>
          <w:rFonts w:ascii="Arial" w:hAnsi="Arial" w:cs="Arial"/>
          <w:color w:val="0000FF"/>
        </w:rPr>
        <w:t>Figure 5</w:t>
      </w:r>
      <w:ins w:id="209" w:author="Shuting Han" w:date="2017-02-09T11:45:00Z">
        <w:r w:rsidR="003264BE">
          <w:rPr>
            <w:rFonts w:ascii="Arial" w:hAnsi="Arial" w:cs="Arial"/>
            <w:color w:val="0000FF"/>
          </w:rPr>
          <w:t>A</w:t>
        </w:r>
      </w:ins>
      <w:del w:id="210" w:author="Shuting Han" w:date="2017-02-09T11:45:00Z">
        <w:r w:rsidR="0033543A" w:rsidRPr="00CD3B6C" w:rsidDel="003264BE">
          <w:rPr>
            <w:rFonts w:ascii="Arial" w:hAnsi="Arial" w:cs="Arial"/>
            <w:color w:val="0000FF"/>
          </w:rPr>
          <w:delText>B</w:delText>
        </w:r>
      </w:del>
      <w:r w:rsidR="0033543A">
        <w:rPr>
          <w:rFonts w:ascii="Arial" w:hAnsi="Arial" w:cs="Arial"/>
        </w:rPr>
        <w:t>)</w:t>
      </w:r>
      <w:r>
        <w:rPr>
          <w:rFonts w:ascii="Arial" w:hAnsi="Arial" w:cs="Arial"/>
        </w:rPr>
        <w:t xml:space="preserve"> </w:t>
      </w:r>
      <w:r w:rsidR="00BE00D1">
        <w:rPr>
          <w:rFonts w:ascii="Arial" w:hAnsi="Arial" w:cs="Arial"/>
        </w:rPr>
        <w:t xml:space="preserve">and </w:t>
      </w:r>
      <w:r w:rsidR="00C05B1C">
        <w:rPr>
          <w:rFonts w:ascii="Arial" w:hAnsi="Arial" w:cs="Arial"/>
        </w:rPr>
        <w:t xml:space="preserve">defined </w:t>
      </w:r>
      <w:r w:rsidR="00BE00D1">
        <w:rPr>
          <w:rFonts w:ascii="Arial" w:hAnsi="Arial" w:cs="Arial"/>
        </w:rPr>
        <w:t xml:space="preserve">high-ranked neurons </w:t>
      </w:r>
      <w:r w:rsidR="0038237E">
        <w:rPr>
          <w:rFonts w:ascii="Arial" w:hAnsi="Arial" w:cs="Arial"/>
        </w:rPr>
        <w:t xml:space="preserve">as </w:t>
      </w:r>
      <w:r w:rsidR="00C05B1C">
        <w:rPr>
          <w:rFonts w:ascii="Arial" w:hAnsi="Arial" w:cs="Arial"/>
        </w:rPr>
        <w:t>the ones with</w:t>
      </w:r>
      <w:r w:rsidR="00BE00D1">
        <w:rPr>
          <w:rFonts w:ascii="Arial" w:hAnsi="Arial" w:cs="Arial"/>
        </w:rPr>
        <w:t xml:space="preserve"> strong node strength</w:t>
      </w:r>
      <w:r w:rsidR="0033543A">
        <w:rPr>
          <w:rFonts w:ascii="Arial" w:hAnsi="Arial" w:cs="Arial"/>
        </w:rPr>
        <w:t xml:space="preserve"> and </w:t>
      </w:r>
      <w:ins w:id="211" w:author="Shuting Han" w:date="2017-02-09T14:53:00Z">
        <w:r w:rsidR="006004FD">
          <w:rPr>
            <w:rFonts w:ascii="Arial" w:hAnsi="Arial" w:cs="Arial"/>
          </w:rPr>
          <w:t xml:space="preserve">high </w:t>
        </w:r>
      </w:ins>
      <w:r w:rsidR="0033543A">
        <w:rPr>
          <w:rFonts w:ascii="Arial" w:hAnsi="Arial" w:cs="Arial"/>
        </w:rPr>
        <w:t>AUC values</w:t>
      </w:r>
      <w:r w:rsidR="00C05B1C">
        <w:rPr>
          <w:rFonts w:ascii="Arial" w:hAnsi="Arial" w:cs="Arial"/>
        </w:rPr>
        <w:t xml:space="preserve"> (</w:t>
      </w:r>
      <w:r w:rsidR="00C05B1C">
        <w:rPr>
          <w:rFonts w:ascii="Arial" w:hAnsi="Arial" w:cs="Arial"/>
          <w:color w:val="0000FF"/>
        </w:rPr>
        <w:t xml:space="preserve">Figure </w:t>
      </w:r>
      <w:r w:rsidR="00B86CCB">
        <w:rPr>
          <w:rFonts w:ascii="Arial" w:hAnsi="Arial" w:cs="Arial"/>
          <w:color w:val="0000FF"/>
        </w:rPr>
        <w:t>5</w:t>
      </w:r>
      <w:ins w:id="212" w:author="Shuting Han" w:date="2017-02-09T11:45:00Z">
        <w:r w:rsidR="003264BE">
          <w:rPr>
            <w:rFonts w:ascii="Arial" w:hAnsi="Arial" w:cs="Arial"/>
            <w:color w:val="0000FF"/>
          </w:rPr>
          <w:t>B</w:t>
        </w:r>
      </w:ins>
      <w:del w:id="213" w:author="Shuting Han" w:date="2017-02-09T11:45:00Z">
        <w:r w:rsidR="00C00042" w:rsidDel="003264BE">
          <w:rPr>
            <w:rFonts w:ascii="Arial" w:hAnsi="Arial" w:cs="Arial"/>
            <w:color w:val="0000FF"/>
          </w:rPr>
          <w:delText>C</w:delText>
        </w:r>
      </w:del>
      <w:r w:rsidR="000B24A1">
        <w:rPr>
          <w:rFonts w:ascii="Arial" w:hAnsi="Arial" w:cs="Arial"/>
          <w:color w:val="0000FF"/>
        </w:rPr>
        <w:t>)</w:t>
      </w:r>
      <w:r w:rsidR="00A33D84">
        <w:rPr>
          <w:rFonts w:ascii="Arial" w:hAnsi="Arial" w:cs="Arial"/>
        </w:rPr>
        <w:t>.</w:t>
      </w:r>
      <w:r w:rsidR="002910DC">
        <w:rPr>
          <w:rFonts w:ascii="Arial" w:hAnsi="Arial" w:cs="Arial"/>
        </w:rPr>
        <w:t xml:space="preserve"> </w:t>
      </w:r>
      <w:r w:rsidR="00AB6748">
        <w:rPr>
          <w:rFonts w:ascii="Arial" w:hAnsi="Arial" w:cs="Arial"/>
        </w:rPr>
        <w:t>Indeed, s</w:t>
      </w:r>
      <w:r w:rsidR="007A49ED">
        <w:rPr>
          <w:rFonts w:ascii="Arial" w:hAnsi="Arial" w:cs="Arial"/>
        </w:rPr>
        <w:t>ingle</w:t>
      </w:r>
      <w:r w:rsidR="00AB6748">
        <w:rPr>
          <w:rFonts w:ascii="Arial" w:hAnsi="Arial" w:cs="Arial"/>
        </w:rPr>
        <w:t>-</w:t>
      </w:r>
      <w:r w:rsidR="007A49ED">
        <w:rPr>
          <w:rFonts w:ascii="Arial" w:hAnsi="Arial" w:cs="Arial"/>
        </w:rPr>
        <w:t xml:space="preserve">cell </w:t>
      </w:r>
      <w:r w:rsidR="00C05B1C">
        <w:rPr>
          <w:rFonts w:ascii="Arial" w:hAnsi="Arial" w:cs="Arial"/>
        </w:rPr>
        <w:t xml:space="preserve">two-photon </w:t>
      </w:r>
      <w:r w:rsidR="007A49ED">
        <w:rPr>
          <w:rFonts w:ascii="Arial" w:hAnsi="Arial" w:cs="Arial"/>
        </w:rPr>
        <w:t xml:space="preserve">optogenetic stimulation of </w:t>
      </w:r>
      <w:r w:rsidR="00201C99">
        <w:rPr>
          <w:rFonts w:ascii="Arial" w:hAnsi="Arial" w:cs="Arial"/>
        </w:rPr>
        <w:t>high-rank</w:t>
      </w:r>
      <w:r w:rsidR="002E56FD">
        <w:rPr>
          <w:rFonts w:ascii="Arial" w:hAnsi="Arial" w:cs="Arial"/>
        </w:rPr>
        <w:t>ed</w:t>
      </w:r>
      <w:r w:rsidR="00201C99">
        <w:rPr>
          <w:rFonts w:ascii="Arial" w:hAnsi="Arial" w:cs="Arial"/>
        </w:rPr>
        <w:t xml:space="preserve"> </w:t>
      </w:r>
      <w:r w:rsidR="007A49ED">
        <w:rPr>
          <w:rFonts w:ascii="Arial" w:hAnsi="Arial" w:cs="Arial"/>
        </w:rPr>
        <w:t>neurons</w:t>
      </w:r>
      <w:r w:rsidR="00BB03DF">
        <w:rPr>
          <w:rFonts w:ascii="Arial" w:hAnsi="Arial" w:cs="Arial"/>
        </w:rPr>
        <w:t xml:space="preserve"> </w:t>
      </w:r>
      <w:r w:rsidR="00F539F6">
        <w:rPr>
          <w:rFonts w:ascii="Arial" w:hAnsi="Arial" w:cs="Arial"/>
        </w:rPr>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 </w:t>
      </w:r>
      <w:r w:rsidR="00662653">
        <w:rPr>
          <w:rFonts w:ascii="Arial" w:hAnsi="Arial" w:cs="Arial"/>
        </w:rPr>
        <w:t>imprinted ensembles</w:t>
      </w:r>
      <w:r w:rsidR="00BB03DF">
        <w:rPr>
          <w:rFonts w:ascii="Arial" w:hAnsi="Arial" w:cs="Arial"/>
        </w:rPr>
        <w:t>,</w:t>
      </w:r>
      <w:r w:rsidR="00F539F6">
        <w:rPr>
          <w:rFonts w:ascii="Arial" w:hAnsi="Arial" w:cs="Arial"/>
        </w:rPr>
        <w:t xml:space="preserve"> whereas </w:t>
      </w:r>
      <w:r w:rsidR="002E56FD">
        <w:rPr>
          <w:rFonts w:ascii="Arial" w:hAnsi="Arial" w:cs="Arial"/>
        </w:rPr>
        <w:t xml:space="preserve">low-ranked </w:t>
      </w:r>
      <w:r w:rsidR="00F539F6">
        <w:rPr>
          <w:rFonts w:ascii="Arial" w:hAnsi="Arial" w:cs="Arial"/>
        </w:rPr>
        <w:t>neurons</w:t>
      </w:r>
      <w:r w:rsidR="00BB03DF">
        <w:rPr>
          <w:rFonts w:ascii="Arial" w:hAnsi="Arial" w:cs="Arial"/>
        </w:rPr>
        <w:t xml:space="preserve"> </w:t>
      </w:r>
      <w:r w:rsidR="00F539F6">
        <w:rPr>
          <w:rFonts w:ascii="Arial" w:hAnsi="Arial" w:cs="Arial"/>
        </w:rPr>
        <w:t xml:space="preserve">were unable to recall imprinted ensembles </w:t>
      </w:r>
      <w:r w:rsidR="0033543A">
        <w:rPr>
          <w:rFonts w:ascii="Arial" w:hAnsi="Arial" w:cs="Arial"/>
        </w:rPr>
        <w:t>(</w:t>
      </w:r>
      <w:r w:rsidR="00825B7C">
        <w:rPr>
          <w:rFonts w:ascii="Arial" w:hAnsi="Arial" w:cs="Arial"/>
          <w:color w:val="0000FF"/>
        </w:rPr>
        <w:t>Figure</w:t>
      </w:r>
      <w:r w:rsidR="00C00042">
        <w:rPr>
          <w:rFonts w:ascii="Arial" w:hAnsi="Arial" w:cs="Arial"/>
          <w:color w:val="0000FF"/>
        </w:rPr>
        <w:t xml:space="preserve"> </w:t>
      </w:r>
      <w:del w:id="214" w:author="Shuting Han" w:date="2017-02-09T11:45:00Z">
        <w:r w:rsidR="00C00042" w:rsidDel="003264BE">
          <w:rPr>
            <w:rFonts w:ascii="Arial" w:hAnsi="Arial" w:cs="Arial"/>
            <w:color w:val="0000FF"/>
          </w:rPr>
          <w:delText>5D</w:delText>
        </w:r>
      </w:del>
      <w:ins w:id="215" w:author="Shuting Han" w:date="2017-02-09T11:45:00Z">
        <w:r w:rsidR="003264BE">
          <w:rPr>
            <w:rFonts w:ascii="Arial" w:hAnsi="Arial" w:cs="Arial"/>
            <w:color w:val="0000FF"/>
          </w:rPr>
          <w:t>5C</w:t>
        </w:r>
      </w:ins>
      <w:r w:rsidR="0033543A">
        <w:rPr>
          <w:rFonts w:ascii="Arial" w:hAnsi="Arial" w:cs="Arial"/>
        </w:rPr>
        <w:t>)</w:t>
      </w:r>
      <w:r w:rsidR="00BB03DF">
        <w:rPr>
          <w:rFonts w:ascii="Arial" w:hAnsi="Arial" w:cs="Arial"/>
        </w:rPr>
        <w:t>.</w:t>
      </w:r>
      <w:r w:rsidR="00662653">
        <w:rPr>
          <w:rFonts w:ascii="Arial" w:hAnsi="Arial" w:cs="Arial"/>
        </w:rPr>
        <w:t xml:space="preserve"> </w:t>
      </w:r>
      <w:r w:rsidR="000D07EC">
        <w:rPr>
          <w:rFonts w:ascii="Arial" w:hAnsi="Arial" w:cs="Arial"/>
        </w:rPr>
        <w:t xml:space="preserve">These experiments demonstrated </w:t>
      </w:r>
      <w:r w:rsidR="00E26A92">
        <w:rPr>
          <w:rFonts w:ascii="Arial" w:hAnsi="Arial" w:cs="Arial"/>
        </w:rPr>
        <w:t>that</w:t>
      </w:r>
      <w:r w:rsidR="00BB03DF">
        <w:rPr>
          <w:rFonts w:ascii="Arial" w:hAnsi="Arial" w:cs="Arial"/>
        </w:rPr>
        <w:t xml:space="preserve"> neurons with pattern completion </w:t>
      </w:r>
      <w:r w:rsidR="000D07EC">
        <w:rPr>
          <w:rFonts w:ascii="Arial" w:hAnsi="Arial" w:cs="Arial"/>
        </w:rPr>
        <w:t>cap</w:t>
      </w:r>
      <w:r w:rsidR="00BB03DF">
        <w:rPr>
          <w:rFonts w:ascii="Arial" w:hAnsi="Arial" w:cs="Arial"/>
        </w:rPr>
        <w:t xml:space="preserve">ability have stronger </w:t>
      </w:r>
      <w:r w:rsidR="000D7919">
        <w:rPr>
          <w:rFonts w:ascii="Arial" w:hAnsi="Arial" w:cs="Arial"/>
        </w:rPr>
        <w:t xml:space="preserve">graph </w:t>
      </w:r>
      <w:r w:rsidR="00BB03DF">
        <w:rPr>
          <w:rFonts w:ascii="Arial" w:hAnsi="Arial" w:cs="Arial"/>
        </w:rPr>
        <w:t>connect</w:t>
      </w:r>
      <w:r w:rsidR="000D7919">
        <w:rPr>
          <w:rFonts w:ascii="Arial" w:hAnsi="Arial" w:cs="Arial"/>
        </w:rPr>
        <w:t>ivity</w:t>
      </w:r>
      <w:r w:rsidR="00BB03DF">
        <w:rPr>
          <w:rFonts w:ascii="Arial" w:hAnsi="Arial" w:cs="Arial"/>
        </w:rPr>
        <w:t xml:space="preserve"> with other members of </w:t>
      </w:r>
      <w:r w:rsidR="000D07EC">
        <w:rPr>
          <w:rFonts w:ascii="Arial" w:hAnsi="Arial" w:cs="Arial"/>
        </w:rPr>
        <w:t>artificially imprinted</w:t>
      </w:r>
      <w:r w:rsidR="00BB03DF">
        <w:rPr>
          <w:rFonts w:ascii="Arial" w:hAnsi="Arial" w:cs="Arial"/>
        </w:rPr>
        <w:t xml:space="preserve"> cortical ensemble</w:t>
      </w:r>
      <w:r w:rsidR="000D07EC">
        <w:rPr>
          <w:rFonts w:ascii="Arial" w:hAnsi="Arial" w:cs="Arial"/>
        </w:rPr>
        <w:t>s</w:t>
      </w:r>
      <w:r w:rsidR="00BB03DF">
        <w:rPr>
          <w:rFonts w:ascii="Arial" w:hAnsi="Arial" w:cs="Arial"/>
        </w:rPr>
        <w:t xml:space="preserve">. </w:t>
      </w:r>
      <w:r w:rsidR="004F253B">
        <w:rPr>
          <w:rFonts w:ascii="Arial" w:hAnsi="Arial" w:cs="Arial"/>
        </w:rPr>
        <w:t>Th</w:t>
      </w:r>
      <w:r w:rsidR="000D07EC">
        <w:rPr>
          <w:rFonts w:ascii="Arial" w:hAnsi="Arial" w:cs="Arial"/>
        </w:rPr>
        <w:t>us,</w:t>
      </w:r>
      <w:r w:rsidR="00662653">
        <w:rPr>
          <w:rFonts w:ascii="Arial" w:hAnsi="Arial" w:cs="Arial"/>
        </w:rPr>
        <w:t xml:space="preserve"> </w:t>
      </w:r>
      <w:r w:rsidR="00DA5C7B">
        <w:rPr>
          <w:rFonts w:ascii="Arial" w:hAnsi="Arial" w:cs="Arial"/>
        </w:rPr>
        <w:t>CRFs</w:t>
      </w:r>
      <w:r w:rsidR="00662653">
        <w:rPr>
          <w:rFonts w:ascii="Arial" w:hAnsi="Arial" w:cs="Arial"/>
        </w:rPr>
        <w:t xml:space="preserve"> could be used to target </w:t>
      </w:r>
      <w:r w:rsidR="00151B41">
        <w:rPr>
          <w:rFonts w:ascii="Arial" w:hAnsi="Arial" w:cs="Arial"/>
        </w:rPr>
        <w:t>single neurons</w:t>
      </w:r>
      <w:r w:rsidR="00662653">
        <w:rPr>
          <w:rFonts w:ascii="Arial" w:hAnsi="Arial" w:cs="Arial"/>
        </w:rPr>
        <w:t xml:space="preserve"> that </w:t>
      </w:r>
      <w:r w:rsidR="00061EDD">
        <w:rPr>
          <w:rFonts w:ascii="Arial" w:hAnsi="Arial" w:cs="Arial"/>
        </w:rPr>
        <w:t xml:space="preserve">play a key role in the computational properties of cortical </w:t>
      </w:r>
      <w:commentRangeStart w:id="216"/>
      <w:r w:rsidR="00061EDD">
        <w:rPr>
          <w:rFonts w:ascii="Arial" w:hAnsi="Arial" w:cs="Arial"/>
        </w:rPr>
        <w:t>microcircuits</w:t>
      </w:r>
      <w:commentRangeEnd w:id="216"/>
      <w:r w:rsidR="00AB6748">
        <w:rPr>
          <w:rStyle w:val="CommentReference"/>
        </w:rPr>
        <w:commentReference w:id="216"/>
      </w:r>
      <w:r w:rsidR="00662653">
        <w:rPr>
          <w:rFonts w:ascii="Arial" w:hAnsi="Arial" w:cs="Arial"/>
        </w:rPr>
        <w:t>.</w:t>
      </w:r>
    </w:p>
    <w:p w14:paraId="30591D3A" w14:textId="77777777" w:rsidR="00AB6748" w:rsidRDefault="00AB6748" w:rsidP="00A83994">
      <w:pPr>
        <w:spacing w:line="480" w:lineRule="auto"/>
        <w:ind w:firstLine="720"/>
        <w:jc w:val="both"/>
        <w:rPr>
          <w:rFonts w:ascii="Arial" w:hAnsi="Arial" w:cs="Arial"/>
        </w:rPr>
      </w:pPr>
    </w:p>
    <w:p w14:paraId="7DA58241" w14:textId="2C0981E1" w:rsidR="00F4050C" w:rsidRDefault="00CF7BB5" w:rsidP="004D62B9">
      <w:pPr>
        <w:spacing w:line="480" w:lineRule="auto"/>
        <w:jc w:val="both"/>
        <w:rPr>
          <w:rFonts w:ascii="Arial" w:hAnsi="Arial" w:cs="Arial"/>
        </w:rPr>
      </w:pPr>
      <w:r>
        <w:rPr>
          <w:rFonts w:ascii="Arial" w:hAnsi="Arial" w:cs="Arial"/>
          <w:b/>
        </w:rPr>
        <w:t xml:space="preserve">Reconfiguration of cortical ensembles </w:t>
      </w:r>
      <w:r w:rsidR="00CE7A11">
        <w:rPr>
          <w:rFonts w:ascii="Arial" w:hAnsi="Arial" w:cs="Arial"/>
          <w:b/>
        </w:rPr>
        <w:t>depicted by CRFs</w:t>
      </w:r>
    </w:p>
    <w:p w14:paraId="52D7C107" w14:textId="4D2D58C9" w:rsidR="005C3E30" w:rsidRDefault="000A5AD8" w:rsidP="004D62B9">
      <w:pPr>
        <w:spacing w:line="480" w:lineRule="auto"/>
        <w:jc w:val="both"/>
        <w:rPr>
          <w:rFonts w:ascii="Arial" w:hAnsi="Arial" w:cs="Arial"/>
        </w:rPr>
      </w:pPr>
      <w:r>
        <w:rPr>
          <w:rFonts w:ascii="Arial" w:hAnsi="Arial" w:cs="Arial"/>
        </w:rPr>
        <w:t xml:space="preserve">We have shown that high-ranked neurons have pattern completion capability that is a reflection of graph connectivity inferred from CRFs. </w:t>
      </w:r>
      <w:r w:rsidR="005C3E30">
        <w:rPr>
          <w:rFonts w:ascii="Arial" w:hAnsi="Arial" w:cs="Arial"/>
        </w:rPr>
        <w:t xml:space="preserve">To investigate if our approach can </w:t>
      </w:r>
      <w:r w:rsidR="0038592E">
        <w:rPr>
          <w:rFonts w:ascii="Arial" w:hAnsi="Arial" w:cs="Arial"/>
        </w:rPr>
        <w:t xml:space="preserve">also </w:t>
      </w:r>
      <w:r w:rsidR="00D76DEB">
        <w:rPr>
          <w:rFonts w:ascii="Arial" w:hAnsi="Arial" w:cs="Arial"/>
        </w:rPr>
        <w:t>describe</w:t>
      </w:r>
      <w:r w:rsidR="005C3E30">
        <w:rPr>
          <w:rFonts w:ascii="Arial" w:hAnsi="Arial" w:cs="Arial"/>
        </w:rPr>
        <w:t xml:space="preserve"> </w:t>
      </w:r>
      <w:r>
        <w:rPr>
          <w:rFonts w:ascii="Arial" w:hAnsi="Arial" w:cs="Arial"/>
        </w:rPr>
        <w:t xml:space="preserve">the </w:t>
      </w:r>
      <w:r w:rsidR="005C3E30">
        <w:rPr>
          <w:rFonts w:ascii="Arial" w:hAnsi="Arial" w:cs="Arial"/>
        </w:rPr>
        <w:t xml:space="preserve">changes in </w:t>
      </w:r>
      <w:r>
        <w:rPr>
          <w:rFonts w:ascii="Arial" w:hAnsi="Arial" w:cs="Arial"/>
        </w:rPr>
        <w:t>network properties of these high-ranked neurons</w:t>
      </w:r>
      <w:r w:rsidR="005C3E30">
        <w:rPr>
          <w:rFonts w:ascii="Arial" w:hAnsi="Arial" w:cs="Arial"/>
        </w:rPr>
        <w:t xml:space="preserve"> </w:t>
      </w:r>
      <w:r>
        <w:rPr>
          <w:rFonts w:ascii="Arial" w:hAnsi="Arial" w:cs="Arial"/>
        </w:rPr>
        <w:t>induced by cortical ensemble reconfiguration</w:t>
      </w:r>
      <w:r w:rsidR="00A83994">
        <w:rPr>
          <w:rFonts w:ascii="Arial" w:hAnsi="Arial" w:cs="Arial"/>
        </w:rPr>
        <w:t>,</w:t>
      </w:r>
      <w:r w:rsidR="00D76DEB">
        <w:rPr>
          <w:rFonts w:ascii="Arial" w:hAnsi="Arial" w:cs="Arial"/>
        </w:rPr>
        <w:t xml:space="preserve"> </w:t>
      </w:r>
      <w:r w:rsidR="005C3E30">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09580D">
        <w:rPr>
          <w:rFonts w:ascii="Arial" w:hAnsi="Arial" w:cs="Arial"/>
        </w:rPr>
        <w:t xml:space="preserve"> (</w:t>
      </w:r>
      <w:r w:rsidR="0009580D" w:rsidRPr="00CD3B6C">
        <w:rPr>
          <w:rFonts w:ascii="Arial" w:hAnsi="Arial" w:cs="Arial"/>
          <w:color w:val="0000FF"/>
        </w:rPr>
        <w:t>Figure 6A</w:t>
      </w:r>
      <w:r w:rsidR="0009580D">
        <w:rPr>
          <w:rFonts w:ascii="Arial" w:hAnsi="Arial" w:cs="Arial"/>
        </w:rPr>
        <w:t>)</w:t>
      </w:r>
      <w:r w:rsidR="00EE3B90">
        <w:rPr>
          <w:rFonts w:ascii="Arial" w:hAnsi="Arial" w:cs="Arial"/>
        </w:rPr>
        <w:t>,</w:t>
      </w:r>
      <w:r w:rsidR="00DB314D">
        <w:rPr>
          <w:rFonts w:ascii="Arial" w:hAnsi="Arial" w:cs="Arial"/>
        </w:rPr>
        <w:t xml:space="preserve"> </w:t>
      </w:r>
      <w:r w:rsidR="00EE3B90">
        <w:rPr>
          <w:rFonts w:ascii="Arial" w:hAnsi="Arial" w:cs="Arial"/>
        </w:rPr>
        <w:t>a</w:t>
      </w:r>
      <w:r w:rsidR="0038592E">
        <w:rPr>
          <w:rFonts w:ascii="Arial" w:hAnsi="Arial" w:cs="Arial"/>
        </w:rPr>
        <w:t xml:space="preserve">n experimental protocol </w:t>
      </w:r>
      <w:r w:rsidR="00EE3B90">
        <w:rPr>
          <w:rFonts w:ascii="Arial" w:hAnsi="Arial" w:cs="Arial"/>
        </w:rPr>
        <w:t>that build</w:t>
      </w:r>
      <w:r w:rsidR="0038592E">
        <w:rPr>
          <w:rFonts w:ascii="Arial" w:hAnsi="Arial" w:cs="Arial"/>
        </w:rPr>
        <w:t>s</w:t>
      </w:r>
      <w:r w:rsidR="00EE3B90">
        <w:rPr>
          <w:rFonts w:ascii="Arial" w:hAnsi="Arial" w:cs="Arial"/>
        </w:rPr>
        <w:t xml:space="preserve"> new </w:t>
      </w:r>
      <w:r w:rsidR="0038592E">
        <w:rPr>
          <w:rFonts w:ascii="Arial" w:hAnsi="Arial" w:cs="Arial"/>
        </w:rPr>
        <w:t xml:space="preserve">coactive ensembles </w:t>
      </w:r>
      <w:r w:rsidR="00AE2B85">
        <w:rPr>
          <w:rFonts w:ascii="Arial" w:hAnsi="Arial" w:cs="Arial"/>
        </w:rPr>
        <w:fldChar w:fldCharType="begin"/>
      </w:r>
      <w:r w:rsidR="00AE2B85">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AE2B85">
        <w:rPr>
          <w:rFonts w:ascii="Arial" w:hAnsi="Arial" w:cs="Arial"/>
        </w:rPr>
        <w:fldChar w:fldCharType="separate"/>
      </w:r>
      <w:r w:rsidR="00AE2B85">
        <w:rPr>
          <w:rFonts w:ascii="Arial" w:hAnsi="Arial" w:cs="Arial"/>
          <w:noProof/>
        </w:rPr>
        <w:t>(</w:t>
      </w:r>
      <w:hyperlink w:anchor="_ENREF_9" w:tooltip="Carrillo-Reid, 2016 #73" w:history="1">
        <w:r w:rsidR="00DC3D15">
          <w:rPr>
            <w:rFonts w:ascii="Arial" w:hAnsi="Arial" w:cs="Arial"/>
            <w:noProof/>
          </w:rPr>
          <w:t>Carrillo-Reid et al., 2016</w:t>
        </w:r>
      </w:hyperlink>
      <w:r w:rsidR="00AE2B85">
        <w:rPr>
          <w:rFonts w:ascii="Arial" w:hAnsi="Arial" w:cs="Arial"/>
          <w:noProof/>
        </w:rPr>
        <w:t>)</w:t>
      </w:r>
      <w:r w:rsidR="00AE2B85">
        <w:rPr>
          <w:rFonts w:ascii="Arial" w:hAnsi="Arial" w:cs="Arial"/>
        </w:rPr>
        <w:fldChar w:fldCharType="end"/>
      </w:r>
      <w:r w:rsidR="005C3E30" w:rsidRPr="00044B3A">
        <w:rPr>
          <w:rFonts w:ascii="Arial" w:hAnsi="Arial" w:cs="Arial"/>
        </w:rPr>
        <w:t>.</w:t>
      </w:r>
      <w:r w:rsidR="005C3E30">
        <w:rPr>
          <w:rFonts w:ascii="Arial" w:hAnsi="Arial" w:cs="Arial"/>
        </w:rPr>
        <w:t xml:space="preserve"> </w:t>
      </w:r>
      <w:r w:rsidR="00AF4C17">
        <w:rPr>
          <w:rFonts w:ascii="Arial" w:hAnsi="Arial" w:cs="Arial"/>
        </w:rPr>
        <w:t>To visualize the change in graph connectivity induced by the imprinting protocol in neurons with pattern completion capability we construct isomorphic graphs from the CRFs models and arrange them in a circular configuration (</w:t>
      </w:r>
      <w:r w:rsidR="00AF4C17" w:rsidRPr="00CD3B6C">
        <w:rPr>
          <w:rFonts w:ascii="Arial" w:hAnsi="Arial" w:cs="Arial"/>
          <w:color w:val="0000FF"/>
        </w:rPr>
        <w:t>Figure 6B</w:t>
      </w:r>
      <w:r w:rsidR="00AF4C17">
        <w:rPr>
          <w:rFonts w:ascii="Arial" w:hAnsi="Arial" w:cs="Arial"/>
        </w:rPr>
        <w:t xml:space="preserve">) demonstrating that high-ranked neurons increased their graph connectivity with the imprinted ensemble. </w:t>
      </w:r>
      <w:r w:rsidR="00B82393">
        <w:rPr>
          <w:rFonts w:ascii="Arial" w:hAnsi="Arial" w:cs="Arial"/>
        </w:rPr>
        <w:t>Moreover, a</w:t>
      </w:r>
      <w:r w:rsidR="00C35D77">
        <w:rPr>
          <w:rFonts w:ascii="Arial" w:hAnsi="Arial" w:cs="Arial"/>
        </w:rPr>
        <w:t>fter the ensemble is imprinted</w:t>
      </w:r>
      <w:r w:rsidR="00B82393">
        <w:rPr>
          <w:rFonts w:ascii="Arial" w:hAnsi="Arial" w:cs="Arial"/>
        </w:rPr>
        <w:t xml:space="preserve">, </w:t>
      </w:r>
      <w:r w:rsidR="001079F2">
        <w:rPr>
          <w:rFonts w:ascii="Arial" w:hAnsi="Arial" w:cs="Arial"/>
        </w:rPr>
        <w:t>neuron</w:t>
      </w:r>
      <w:r w:rsidR="00B82393">
        <w:rPr>
          <w:rFonts w:ascii="Arial" w:hAnsi="Arial" w:cs="Arial"/>
        </w:rPr>
        <w:t>s</w:t>
      </w:r>
      <w:r w:rsidR="00060CE8">
        <w:rPr>
          <w:rFonts w:ascii="Arial" w:hAnsi="Arial" w:cs="Arial"/>
        </w:rPr>
        <w:t xml:space="preserve"> with pattern </w:t>
      </w:r>
      <w:r w:rsidR="00060CE8">
        <w:rPr>
          <w:rFonts w:ascii="Arial" w:hAnsi="Arial" w:cs="Arial"/>
        </w:rPr>
        <w:lastRenderedPageBreak/>
        <w:t>completion capability</w:t>
      </w:r>
      <w:r w:rsidR="001079F2">
        <w:rPr>
          <w:rFonts w:ascii="Arial" w:hAnsi="Arial" w:cs="Arial"/>
        </w:rPr>
        <w:t xml:space="preserve"> show </w:t>
      </w:r>
      <w:r w:rsidR="00060CE8">
        <w:rPr>
          <w:rFonts w:ascii="Arial" w:hAnsi="Arial" w:cs="Arial"/>
        </w:rPr>
        <w:t>better</w:t>
      </w:r>
      <w:r w:rsidR="001079F2">
        <w:rPr>
          <w:rFonts w:ascii="Arial" w:hAnsi="Arial" w:cs="Arial"/>
        </w:rPr>
        <w:t xml:space="preserve"> </w:t>
      </w:r>
      <w:r w:rsidR="00C35D77">
        <w:rPr>
          <w:rFonts w:ascii="Arial" w:hAnsi="Arial" w:cs="Arial"/>
        </w:rPr>
        <w:t xml:space="preserve">predictive </w:t>
      </w:r>
      <w:r w:rsidR="00060CE8">
        <w:rPr>
          <w:rFonts w:ascii="Arial" w:hAnsi="Arial" w:cs="Arial"/>
        </w:rPr>
        <w:t>performance</w:t>
      </w:r>
      <w:r w:rsidR="00C35D77">
        <w:rPr>
          <w:rFonts w:ascii="Arial" w:hAnsi="Arial" w:cs="Arial"/>
        </w:rPr>
        <w:t xml:space="preserve"> and </w:t>
      </w:r>
      <w:r w:rsidR="00A02DD6">
        <w:rPr>
          <w:rFonts w:ascii="Arial" w:hAnsi="Arial" w:cs="Arial"/>
        </w:rPr>
        <w:t>higher</w:t>
      </w:r>
      <w:r w:rsidR="00C35D77">
        <w:rPr>
          <w:rFonts w:ascii="Arial" w:hAnsi="Arial" w:cs="Arial"/>
        </w:rPr>
        <w:t xml:space="preserve"> node strength (</w:t>
      </w:r>
      <w:r w:rsidR="00C35D77" w:rsidRPr="00CD3B6C">
        <w:rPr>
          <w:rFonts w:ascii="Arial" w:hAnsi="Arial" w:cs="Arial"/>
          <w:color w:val="0000FF"/>
        </w:rPr>
        <w:t>Figure 6</w:t>
      </w:r>
      <w:r w:rsidR="00A02DD6">
        <w:rPr>
          <w:rFonts w:ascii="Arial" w:hAnsi="Arial" w:cs="Arial"/>
          <w:color w:val="0000FF"/>
        </w:rPr>
        <w:t>C</w:t>
      </w:r>
      <w:r w:rsidR="00C35D77">
        <w:rPr>
          <w:rFonts w:ascii="Arial" w:hAnsi="Arial" w:cs="Arial"/>
        </w:rPr>
        <w:t>)</w:t>
      </w:r>
      <w:ins w:id="217" w:author="Shuting Han" w:date="2017-02-01T10:28:00Z">
        <w:r w:rsidR="00CD3B6C">
          <w:rPr>
            <w:rFonts w:ascii="Arial" w:hAnsi="Arial" w:cs="Arial"/>
          </w:rPr>
          <w:t>,</w:t>
        </w:r>
      </w:ins>
      <w:r w:rsidR="00A02DD6">
        <w:rPr>
          <w:rFonts w:ascii="Arial" w:hAnsi="Arial" w:cs="Arial"/>
        </w:rPr>
        <w:t xml:space="preserve"> demonstrating that the parameters inferred from CRFs can be used to study changes in network properties of specific neurons.</w:t>
      </w:r>
      <w:r w:rsidR="001079F2">
        <w:rPr>
          <w:rFonts w:ascii="Arial" w:hAnsi="Arial" w:cs="Arial"/>
        </w:rPr>
        <w:t xml:space="preserve"> </w:t>
      </w:r>
      <w:r w:rsidR="00AE476A">
        <w:rPr>
          <w:rFonts w:ascii="Arial" w:hAnsi="Arial" w:cs="Arial"/>
        </w:rPr>
        <w:t>Interestingly, t</w:t>
      </w:r>
      <w:r w:rsidR="00CC2EBD">
        <w:rPr>
          <w:rFonts w:ascii="Arial" w:hAnsi="Arial" w:cs="Arial"/>
        </w:rPr>
        <w:t xml:space="preserve">he </w:t>
      </w:r>
      <w:r w:rsidR="00AE476A">
        <w:rPr>
          <w:rFonts w:ascii="Arial" w:hAnsi="Arial" w:cs="Arial"/>
        </w:rPr>
        <w:t xml:space="preserve">connection </w:t>
      </w:r>
      <w:r w:rsidR="00CC2EBD">
        <w:rPr>
          <w:rFonts w:ascii="Arial" w:hAnsi="Arial" w:cs="Arial"/>
        </w:rPr>
        <w:t xml:space="preserve">density of the </w:t>
      </w:r>
      <w:r w:rsidR="00AE476A">
        <w:rPr>
          <w:rFonts w:ascii="Arial" w:hAnsi="Arial" w:cs="Arial"/>
        </w:rPr>
        <w:t xml:space="preserve">neurons belonging to the </w:t>
      </w:r>
      <w:r w:rsidR="00CC2EBD">
        <w:rPr>
          <w:rFonts w:ascii="Arial" w:hAnsi="Arial" w:cs="Arial"/>
        </w:rPr>
        <w:t xml:space="preserve">imprinted </w:t>
      </w:r>
      <w:r w:rsidR="00AE476A">
        <w:rPr>
          <w:rFonts w:ascii="Arial" w:hAnsi="Arial" w:cs="Arial"/>
        </w:rPr>
        <w:t>ensemble was</w:t>
      </w:r>
      <w:r w:rsidR="00CC2EBD">
        <w:rPr>
          <w:rFonts w:ascii="Arial" w:hAnsi="Arial" w:cs="Arial"/>
        </w:rPr>
        <w:t xml:space="preserve"> </w:t>
      </w:r>
      <w:r w:rsidR="001079F2">
        <w:rPr>
          <w:rFonts w:ascii="Arial" w:hAnsi="Arial" w:cs="Arial"/>
        </w:rPr>
        <w:t xml:space="preserve">also </w:t>
      </w:r>
      <w:r w:rsidR="00CC2EBD">
        <w:rPr>
          <w:rFonts w:ascii="Arial" w:hAnsi="Arial" w:cs="Arial"/>
        </w:rPr>
        <w:t>increased</w:t>
      </w:r>
      <w:r w:rsidR="00AE476A">
        <w:rPr>
          <w:rFonts w:ascii="Arial" w:hAnsi="Arial" w:cs="Arial"/>
        </w:rPr>
        <w:t xml:space="preserve"> (</w:t>
      </w:r>
      <w:r w:rsidR="00AE476A" w:rsidRPr="00CD3B6C">
        <w:rPr>
          <w:rFonts w:ascii="Arial" w:hAnsi="Arial" w:cs="Arial"/>
          <w:color w:val="0000FF"/>
        </w:rPr>
        <w:t>Figure 6D</w:t>
      </w:r>
      <w:r w:rsidR="00AE476A">
        <w:rPr>
          <w:rFonts w:ascii="Arial" w:hAnsi="Arial" w:cs="Arial"/>
        </w:rPr>
        <w:t>)</w:t>
      </w:r>
      <w:r w:rsidR="00924565">
        <w:rPr>
          <w:rFonts w:ascii="Arial" w:hAnsi="Arial" w:cs="Arial"/>
        </w:rPr>
        <w:t>.</w:t>
      </w:r>
      <w:r w:rsidR="005C3E30">
        <w:rPr>
          <w:rFonts w:ascii="Arial" w:hAnsi="Arial" w:cs="Arial"/>
        </w:rPr>
        <w:t xml:space="preserve"> </w:t>
      </w:r>
      <w:r w:rsidR="00924565">
        <w:rPr>
          <w:rFonts w:ascii="Arial" w:hAnsi="Arial" w:cs="Arial"/>
        </w:rPr>
        <w:t xml:space="preserve">However, </w:t>
      </w:r>
      <w:r w:rsidR="005C3E30">
        <w:rPr>
          <w:rFonts w:ascii="Arial" w:hAnsi="Arial" w:cs="Arial"/>
        </w:rPr>
        <w:t xml:space="preserve">the </w:t>
      </w:r>
      <w:r w:rsidR="00AE476A">
        <w:rPr>
          <w:rFonts w:ascii="Arial" w:hAnsi="Arial" w:cs="Arial"/>
        </w:rPr>
        <w:t xml:space="preserve">graphical </w:t>
      </w:r>
      <w:r w:rsidR="00D76DEB">
        <w:rPr>
          <w:rFonts w:ascii="Arial" w:hAnsi="Arial" w:cs="Arial"/>
        </w:rPr>
        <w:t>properties of</w:t>
      </w:r>
      <w:r w:rsidR="00AF5ED1">
        <w:rPr>
          <w:rFonts w:ascii="Arial" w:hAnsi="Arial" w:cs="Arial"/>
        </w:rPr>
        <w:t xml:space="preserve"> </w:t>
      </w:r>
      <w:r w:rsidR="003E6AF7">
        <w:rPr>
          <w:rFonts w:ascii="Arial" w:hAnsi="Arial" w:cs="Arial"/>
        </w:rPr>
        <w:t>CRFs before and after population photostimulation</w:t>
      </w:r>
      <w:r w:rsidR="00D76DEB">
        <w:rPr>
          <w:rFonts w:ascii="Arial" w:hAnsi="Arial" w:cs="Arial"/>
        </w:rPr>
        <w:t xml:space="preserve"> remain</w:t>
      </w:r>
      <w:r w:rsidR="00AE476A">
        <w:rPr>
          <w:rFonts w:ascii="Arial" w:hAnsi="Arial" w:cs="Arial"/>
        </w:rPr>
        <w:t>ed</w:t>
      </w:r>
      <w:r w:rsidR="005C3E30">
        <w:rPr>
          <w:rFonts w:ascii="Arial" w:hAnsi="Arial" w:cs="Arial"/>
        </w:rPr>
        <w:t xml:space="preserve"> </w:t>
      </w:r>
      <w:r w:rsidR="00870695">
        <w:rPr>
          <w:rFonts w:ascii="Arial" w:hAnsi="Arial" w:cs="Arial"/>
        </w:rPr>
        <w:t>stable</w:t>
      </w:r>
      <w:r w:rsidR="000B0F4E">
        <w:rPr>
          <w:rFonts w:ascii="Arial" w:hAnsi="Arial" w:cs="Arial"/>
        </w:rPr>
        <w:t xml:space="preserve"> </w:t>
      </w:r>
      <w:r w:rsidR="008177D6">
        <w:rPr>
          <w:rFonts w:ascii="Arial" w:hAnsi="Arial" w:cs="Arial"/>
        </w:rPr>
        <w:t>both within the imprinted network (</w:t>
      </w:r>
      <w:ins w:id="218" w:author="Shuting Han" w:date="2017-03-07T11:40:00Z">
        <w:r w:rsidR="007048C9">
          <w:rPr>
            <w:rFonts w:ascii="Arial" w:hAnsi="Arial" w:cs="Arial"/>
          </w:rPr>
          <w:t xml:space="preserve">node strength: pre -0.1596 ± 0.0311, post </w:t>
        </w:r>
      </w:ins>
      <w:ins w:id="219" w:author="Shuting Han" w:date="2017-03-07T11:41:00Z">
        <w:r w:rsidR="007048C9">
          <w:rPr>
            <w:rFonts w:ascii="Arial" w:hAnsi="Arial" w:cs="Arial"/>
          </w:rPr>
          <w:t>-0.2291 ± 0.0496; node degree</w:t>
        </w:r>
        <w:r w:rsidR="00644FAC">
          <w:rPr>
            <w:rFonts w:ascii="Arial" w:hAnsi="Arial" w:cs="Arial"/>
          </w:rPr>
          <w:t xml:space="preserve">: pre 0.0365 ± 0.0059, post 0.0445 ± 0.0053; </w:t>
        </w:r>
      </w:ins>
      <w:ins w:id="220" w:author="Shuting Han" w:date="2017-03-07T11:42:00Z">
        <w:r w:rsidR="00644FAC">
          <w:rPr>
            <w:rFonts w:ascii="Arial" w:hAnsi="Arial" w:cs="Arial"/>
          </w:rPr>
          <w:t xml:space="preserve">local clustering coefficient: pre 0.2602 ± 0.0221, post 0.2850 ± 0.0415; centrality: pre </w:t>
        </w:r>
      </w:ins>
      <w:ins w:id="221" w:author="Shuting Han" w:date="2017-03-07T11:43:00Z">
        <w:r w:rsidR="00644FAC">
          <w:rPr>
            <w:rFonts w:ascii="Arial" w:hAnsi="Arial" w:cs="Arial"/>
          </w:rPr>
          <w:t>0.3168 ± 0.0499, post 0.4024 ± 0.0588;</w:t>
        </w:r>
      </w:ins>
      <w:ins w:id="222" w:author="Shuting Han" w:date="2017-03-07T11:40:00Z">
        <w:r w:rsidR="007048C9">
          <w:rPr>
            <w:rFonts w:ascii="Arial" w:hAnsi="Arial" w:cs="Arial"/>
          </w:rPr>
          <w:t xml:space="preserve"> </w:t>
        </w:r>
      </w:ins>
      <w:r w:rsidR="008177D6" w:rsidRPr="00CD3B6C">
        <w:rPr>
          <w:rFonts w:ascii="Arial" w:hAnsi="Arial" w:cs="Arial"/>
          <w:color w:val="0000FF"/>
        </w:rPr>
        <w:t>Figure 6E-6H</w:t>
      </w:r>
      <w:r w:rsidR="008177D6">
        <w:rPr>
          <w:rFonts w:ascii="Arial" w:hAnsi="Arial" w:cs="Arial"/>
        </w:rPr>
        <w:t xml:space="preserve">) and in the whole network </w:t>
      </w:r>
      <w:r w:rsidR="000B0F4E">
        <w:rPr>
          <w:rFonts w:ascii="Arial" w:hAnsi="Arial" w:cs="Arial"/>
        </w:rPr>
        <w:t>(</w:t>
      </w:r>
      <w:ins w:id="223" w:author="Shuting Han" w:date="2017-03-07T11:43:00Z">
        <w:r w:rsidR="00A010DD">
          <w:rPr>
            <w:rFonts w:ascii="Arial" w:hAnsi="Arial" w:cs="Arial"/>
          </w:rPr>
          <w:t>node strength: pre -0.</w:t>
        </w:r>
      </w:ins>
      <w:ins w:id="224" w:author="Shuting Han" w:date="2017-03-07T11:44:00Z">
        <w:r w:rsidR="00A010DD">
          <w:rPr>
            <w:rFonts w:ascii="Arial" w:hAnsi="Arial" w:cs="Arial"/>
          </w:rPr>
          <w:t>2527</w:t>
        </w:r>
      </w:ins>
      <w:ins w:id="225" w:author="Shuting Han" w:date="2017-03-07T11:43:00Z">
        <w:r w:rsidR="00A010DD">
          <w:rPr>
            <w:rFonts w:ascii="Arial" w:hAnsi="Arial" w:cs="Arial"/>
          </w:rPr>
          <w:t xml:space="preserve"> ± 0.</w:t>
        </w:r>
      </w:ins>
      <w:ins w:id="226" w:author="Shuting Han" w:date="2017-03-07T11:44:00Z">
        <w:r w:rsidR="00A010DD">
          <w:rPr>
            <w:rFonts w:ascii="Arial" w:hAnsi="Arial" w:cs="Arial"/>
          </w:rPr>
          <w:t>0379</w:t>
        </w:r>
      </w:ins>
      <w:ins w:id="227" w:author="Shuting Han" w:date="2017-03-07T11:43:00Z">
        <w:r w:rsidR="00A010DD">
          <w:rPr>
            <w:rFonts w:ascii="Arial" w:hAnsi="Arial" w:cs="Arial"/>
          </w:rPr>
          <w:t>, post -0.</w:t>
        </w:r>
      </w:ins>
      <w:ins w:id="228" w:author="Shuting Han" w:date="2017-03-07T11:44:00Z">
        <w:r w:rsidR="00A010DD">
          <w:rPr>
            <w:rFonts w:ascii="Arial" w:hAnsi="Arial" w:cs="Arial"/>
          </w:rPr>
          <w:t>2164</w:t>
        </w:r>
      </w:ins>
      <w:ins w:id="229" w:author="Shuting Han" w:date="2017-03-07T11:43:00Z">
        <w:r w:rsidR="00A010DD">
          <w:rPr>
            <w:rFonts w:ascii="Arial" w:hAnsi="Arial" w:cs="Arial"/>
          </w:rPr>
          <w:t xml:space="preserve"> ± 0.</w:t>
        </w:r>
      </w:ins>
      <w:ins w:id="230" w:author="Shuting Han" w:date="2017-03-07T11:44:00Z">
        <w:r w:rsidR="00A010DD">
          <w:rPr>
            <w:rFonts w:ascii="Arial" w:hAnsi="Arial" w:cs="Arial"/>
          </w:rPr>
          <w:t>0294</w:t>
        </w:r>
      </w:ins>
      <w:ins w:id="231" w:author="Shuting Han" w:date="2017-03-07T11:43:00Z">
        <w:r w:rsidR="00A010DD">
          <w:rPr>
            <w:rFonts w:ascii="Arial" w:hAnsi="Arial" w:cs="Arial"/>
          </w:rPr>
          <w:t>; node degree: pre 0.</w:t>
        </w:r>
      </w:ins>
      <w:ins w:id="232" w:author="Shuting Han" w:date="2017-03-07T11:44:00Z">
        <w:r w:rsidR="00A010DD">
          <w:rPr>
            <w:rFonts w:ascii="Arial" w:hAnsi="Arial" w:cs="Arial"/>
          </w:rPr>
          <w:t>0377</w:t>
        </w:r>
      </w:ins>
      <w:ins w:id="233" w:author="Shuting Han" w:date="2017-03-07T11:43:00Z">
        <w:r w:rsidR="00A010DD">
          <w:rPr>
            <w:rFonts w:ascii="Arial" w:hAnsi="Arial" w:cs="Arial"/>
          </w:rPr>
          <w:t xml:space="preserve"> ± 0.</w:t>
        </w:r>
      </w:ins>
      <w:ins w:id="234" w:author="Shuting Han" w:date="2017-03-07T11:44:00Z">
        <w:r w:rsidR="00A010DD">
          <w:rPr>
            <w:rFonts w:ascii="Arial" w:hAnsi="Arial" w:cs="Arial"/>
          </w:rPr>
          <w:t>0034</w:t>
        </w:r>
      </w:ins>
      <w:ins w:id="235" w:author="Shuting Han" w:date="2017-03-07T11:43:00Z">
        <w:r w:rsidR="00A010DD">
          <w:rPr>
            <w:rFonts w:ascii="Arial" w:hAnsi="Arial" w:cs="Arial"/>
          </w:rPr>
          <w:t>, post 0.</w:t>
        </w:r>
      </w:ins>
      <w:ins w:id="236" w:author="Shuting Han" w:date="2017-03-07T11:45:00Z">
        <w:r w:rsidR="00A010DD">
          <w:rPr>
            <w:rFonts w:ascii="Arial" w:hAnsi="Arial" w:cs="Arial"/>
          </w:rPr>
          <w:t>0400</w:t>
        </w:r>
      </w:ins>
      <w:ins w:id="237" w:author="Shuting Han" w:date="2017-03-07T11:43:00Z">
        <w:r w:rsidR="00A010DD">
          <w:rPr>
            <w:rFonts w:ascii="Arial" w:hAnsi="Arial" w:cs="Arial"/>
          </w:rPr>
          <w:t xml:space="preserve"> ± 0.</w:t>
        </w:r>
      </w:ins>
      <w:ins w:id="238" w:author="Shuting Han" w:date="2017-03-07T11:45:00Z">
        <w:r w:rsidR="00A010DD">
          <w:rPr>
            <w:rFonts w:ascii="Arial" w:hAnsi="Arial" w:cs="Arial"/>
          </w:rPr>
          <w:t>0031</w:t>
        </w:r>
      </w:ins>
      <w:ins w:id="239" w:author="Shuting Han" w:date="2017-03-07T11:43:00Z">
        <w:r w:rsidR="00A010DD">
          <w:rPr>
            <w:rFonts w:ascii="Arial" w:hAnsi="Arial" w:cs="Arial"/>
          </w:rPr>
          <w:t>; local clustering coefficient: pre 0.</w:t>
        </w:r>
      </w:ins>
      <w:ins w:id="240" w:author="Shuting Han" w:date="2017-03-07T11:45:00Z">
        <w:r w:rsidR="00A010DD">
          <w:rPr>
            <w:rFonts w:ascii="Arial" w:hAnsi="Arial" w:cs="Arial"/>
          </w:rPr>
          <w:t>2753</w:t>
        </w:r>
      </w:ins>
      <w:ins w:id="241" w:author="Shuting Han" w:date="2017-03-07T11:43:00Z">
        <w:r w:rsidR="00A010DD">
          <w:rPr>
            <w:rFonts w:ascii="Arial" w:hAnsi="Arial" w:cs="Arial"/>
          </w:rPr>
          <w:t xml:space="preserve"> ± 0.</w:t>
        </w:r>
      </w:ins>
      <w:ins w:id="242" w:author="Shuting Han" w:date="2017-03-07T11:45:00Z">
        <w:r w:rsidR="00A010DD">
          <w:rPr>
            <w:rFonts w:ascii="Arial" w:hAnsi="Arial" w:cs="Arial"/>
          </w:rPr>
          <w:t>0188</w:t>
        </w:r>
      </w:ins>
      <w:ins w:id="243" w:author="Shuting Han" w:date="2017-03-07T11:43:00Z">
        <w:r w:rsidR="00A010DD">
          <w:rPr>
            <w:rFonts w:ascii="Arial" w:hAnsi="Arial" w:cs="Arial"/>
          </w:rPr>
          <w:t>, post 0.</w:t>
        </w:r>
      </w:ins>
      <w:ins w:id="244" w:author="Shuting Han" w:date="2017-03-07T11:45:00Z">
        <w:r w:rsidR="00A010DD">
          <w:rPr>
            <w:rFonts w:ascii="Arial" w:hAnsi="Arial" w:cs="Arial"/>
          </w:rPr>
          <w:t>2487</w:t>
        </w:r>
      </w:ins>
      <w:ins w:id="245" w:author="Shuting Han" w:date="2017-03-07T11:43:00Z">
        <w:r w:rsidR="00A010DD">
          <w:rPr>
            <w:rFonts w:ascii="Arial" w:hAnsi="Arial" w:cs="Arial"/>
          </w:rPr>
          <w:t xml:space="preserve"> ± 0.</w:t>
        </w:r>
      </w:ins>
      <w:ins w:id="246" w:author="Shuting Han" w:date="2017-03-07T11:45:00Z">
        <w:r w:rsidR="00A010DD">
          <w:rPr>
            <w:rFonts w:ascii="Arial" w:hAnsi="Arial" w:cs="Arial"/>
          </w:rPr>
          <w:t>0207</w:t>
        </w:r>
      </w:ins>
      <w:ins w:id="247" w:author="Shuting Han" w:date="2017-03-07T11:43:00Z">
        <w:r w:rsidR="00A010DD">
          <w:rPr>
            <w:rFonts w:ascii="Arial" w:hAnsi="Arial" w:cs="Arial"/>
          </w:rPr>
          <w:t>; centrality: pre 0.</w:t>
        </w:r>
      </w:ins>
      <w:ins w:id="248" w:author="Shuting Han" w:date="2017-03-07T11:46:00Z">
        <w:r w:rsidR="007F5236">
          <w:rPr>
            <w:rFonts w:ascii="Arial" w:hAnsi="Arial" w:cs="Arial"/>
          </w:rPr>
          <w:t>3094</w:t>
        </w:r>
      </w:ins>
      <w:ins w:id="249" w:author="Shuting Han" w:date="2017-03-07T11:43:00Z">
        <w:r w:rsidR="00A010DD">
          <w:rPr>
            <w:rFonts w:ascii="Arial" w:hAnsi="Arial" w:cs="Arial"/>
          </w:rPr>
          <w:t xml:space="preserve"> ± 0.</w:t>
        </w:r>
      </w:ins>
      <w:ins w:id="250" w:author="Shuting Han" w:date="2017-03-07T11:46:00Z">
        <w:r w:rsidR="007F5236">
          <w:rPr>
            <w:rFonts w:ascii="Arial" w:hAnsi="Arial" w:cs="Arial"/>
          </w:rPr>
          <w:t>0281</w:t>
        </w:r>
      </w:ins>
      <w:ins w:id="251" w:author="Shuting Han" w:date="2017-03-07T11:43:00Z">
        <w:r w:rsidR="00A010DD">
          <w:rPr>
            <w:rFonts w:ascii="Arial" w:hAnsi="Arial" w:cs="Arial"/>
          </w:rPr>
          <w:t>, post 0.</w:t>
        </w:r>
      </w:ins>
      <w:ins w:id="252" w:author="Shuting Han" w:date="2017-03-07T11:46:00Z">
        <w:r w:rsidR="007F5236">
          <w:rPr>
            <w:rFonts w:ascii="Arial" w:hAnsi="Arial" w:cs="Arial"/>
          </w:rPr>
          <w:t>3369</w:t>
        </w:r>
      </w:ins>
      <w:ins w:id="253" w:author="Shuting Han" w:date="2017-03-07T11:43:00Z">
        <w:r w:rsidR="00A010DD">
          <w:rPr>
            <w:rFonts w:ascii="Arial" w:hAnsi="Arial" w:cs="Arial"/>
          </w:rPr>
          <w:t xml:space="preserve"> ± 0.</w:t>
        </w:r>
      </w:ins>
      <w:ins w:id="254" w:author="Shuting Han" w:date="2017-03-07T11:46:00Z">
        <w:r w:rsidR="007F5236">
          <w:rPr>
            <w:rFonts w:ascii="Arial" w:hAnsi="Arial" w:cs="Arial"/>
          </w:rPr>
          <w:t>0306</w:t>
        </w:r>
      </w:ins>
      <w:ins w:id="255" w:author="Shuting Han" w:date="2017-03-07T11:43:00Z">
        <w:r w:rsidR="00A010DD">
          <w:rPr>
            <w:rFonts w:ascii="Arial" w:hAnsi="Arial" w:cs="Arial"/>
          </w:rPr>
          <w:t xml:space="preserve">; </w:t>
        </w:r>
      </w:ins>
      <w:r w:rsidR="000B0F4E" w:rsidRPr="00CD3B6C">
        <w:rPr>
          <w:rFonts w:ascii="Arial" w:hAnsi="Arial" w:cs="Arial"/>
          <w:color w:val="0000FF"/>
        </w:rPr>
        <w:t>Figure S</w:t>
      </w:r>
      <w:r w:rsidR="00AE476A">
        <w:rPr>
          <w:rFonts w:ascii="Arial" w:hAnsi="Arial" w:cs="Arial"/>
          <w:color w:val="0000FF"/>
        </w:rPr>
        <w:t>6</w:t>
      </w:r>
      <w:r w:rsidR="000B0F4E">
        <w:rPr>
          <w:rFonts w:ascii="Arial" w:hAnsi="Arial" w:cs="Arial"/>
        </w:rPr>
        <w:t>)</w:t>
      </w:r>
      <w:r w:rsidR="00CD3B6C">
        <w:rPr>
          <w:rFonts w:ascii="Arial" w:hAnsi="Arial" w:cs="Arial"/>
        </w:rPr>
        <w:t>,</w:t>
      </w:r>
      <w:r w:rsidR="008177D6">
        <w:rPr>
          <w:rFonts w:ascii="Arial" w:hAnsi="Arial" w:cs="Arial"/>
        </w:rPr>
        <w:t xml:space="preserve"> </w:t>
      </w:r>
      <w:r w:rsidR="00925159">
        <w:rPr>
          <w:rFonts w:ascii="Arial" w:hAnsi="Arial" w:cs="Arial"/>
        </w:rPr>
        <w:t xml:space="preserve">suggesting that imprinted ensembles have been added to cortical microcircuits but preserving a balance with the overall network structure. </w:t>
      </w:r>
    </w:p>
    <w:p w14:paraId="144B5790" w14:textId="38D59BA5" w:rsidR="005757A9" w:rsidRPr="00044B3A" w:rsidRDefault="00BF52CC" w:rsidP="00AA1F38">
      <w:pPr>
        <w:spacing w:line="480" w:lineRule="auto"/>
        <w:ind w:firstLine="720"/>
        <w:jc w:val="both"/>
        <w:rPr>
          <w:rFonts w:ascii="Arial" w:hAnsi="Arial" w:cs="Arial"/>
        </w:rPr>
      </w:pPr>
      <w:r>
        <w:rPr>
          <w:rFonts w:ascii="Arial" w:hAnsi="Arial" w:cs="Arial"/>
        </w:rPr>
        <w:t xml:space="preserve">The fact that CRFs </w:t>
      </w:r>
      <w:r w:rsidR="008C5323">
        <w:rPr>
          <w:rFonts w:ascii="Arial" w:hAnsi="Arial" w:cs="Arial"/>
        </w:rPr>
        <w:t xml:space="preserve">were able to describe changes in the reconfiguration of </w:t>
      </w:r>
      <w:r w:rsidR="00C14C67">
        <w:rPr>
          <w:rFonts w:ascii="Arial" w:hAnsi="Arial" w:cs="Arial"/>
        </w:rPr>
        <w:t>cortical</w:t>
      </w:r>
      <w:r w:rsidR="008C5323">
        <w:rPr>
          <w:rFonts w:ascii="Arial" w:hAnsi="Arial" w:cs="Arial"/>
        </w:rPr>
        <w:t xml:space="preserve"> neurons </w:t>
      </w:r>
      <w:commentRangeStart w:id="256"/>
      <w:r w:rsidR="00AB290A">
        <w:rPr>
          <w:rFonts w:ascii="Arial" w:hAnsi="Arial" w:cs="Arial"/>
        </w:rPr>
        <w:t xml:space="preserve">demonstrates </w:t>
      </w:r>
      <w:commentRangeEnd w:id="256"/>
      <w:r w:rsidR="00AB290A">
        <w:rPr>
          <w:rStyle w:val="CommentReference"/>
        </w:rPr>
        <w:commentReference w:id="256"/>
      </w:r>
      <w:r w:rsidR="008C5323">
        <w:rPr>
          <w:rFonts w:ascii="Arial" w:hAnsi="Arial" w:cs="Arial"/>
        </w:rPr>
        <w:t xml:space="preserve">the potential of structured prediction methods to 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r w:rsidR="00716298">
        <w:rPr>
          <w:rFonts w:ascii="Arial" w:hAnsi="Arial" w:cs="Arial"/>
        </w:rPr>
        <w:br w:type="page"/>
      </w:r>
    </w:p>
    <w:p w14:paraId="4087E646" w14:textId="77777777" w:rsidR="00F80040"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Discussion</w:t>
      </w:r>
    </w:p>
    <w:p w14:paraId="4E153AF9" w14:textId="5F5E02FB" w:rsidR="008679A5" w:rsidRPr="008679A5" w:rsidRDefault="00AF7391" w:rsidP="00DE4C25">
      <w:pPr>
        <w:spacing w:line="480" w:lineRule="auto"/>
        <w:jc w:val="both"/>
        <w:rPr>
          <w:rFonts w:ascii="Arial" w:hAnsi="Arial" w:cs="Arial"/>
          <w:b/>
        </w:rPr>
      </w:pPr>
      <w:r>
        <w:rPr>
          <w:rFonts w:ascii="Arial" w:hAnsi="Arial" w:cs="Arial"/>
          <w:b/>
        </w:rPr>
        <w:t xml:space="preserve">Analysis of </w:t>
      </w:r>
      <w:r w:rsidR="00D27FBB">
        <w:rPr>
          <w:rFonts w:ascii="Arial" w:hAnsi="Arial" w:cs="Arial"/>
          <w:b/>
        </w:rPr>
        <w:t>network properties</w:t>
      </w:r>
      <w:r w:rsidR="004B4344">
        <w:rPr>
          <w:rFonts w:ascii="Arial" w:hAnsi="Arial" w:cs="Arial"/>
          <w:b/>
        </w:rPr>
        <w:t xml:space="preserve"> in cortical microcircuits </w:t>
      </w:r>
    </w:p>
    <w:p w14:paraId="77F982D6" w14:textId="796D9C34" w:rsidR="00AF7391" w:rsidRDefault="00AF7391" w:rsidP="003D2089">
      <w:pPr>
        <w:spacing w:line="480" w:lineRule="auto"/>
        <w:jc w:val="both"/>
        <w:rPr>
          <w:rFonts w:ascii="Arial" w:hAnsi="Arial" w:cs="Arial"/>
        </w:rPr>
      </w:pPr>
      <w:r>
        <w:rPr>
          <w:rFonts w:ascii="Arial" w:hAnsi="Arial" w:cs="Arial"/>
        </w:rPr>
        <w:t xml:space="preserve">In this study, we provide a tool for modeling </w:t>
      </w:r>
      <w:r w:rsidR="00D27FBB">
        <w:rPr>
          <w:rFonts w:ascii="Arial" w:hAnsi="Arial" w:cs="Arial"/>
        </w:rPr>
        <w:t>network properties</w:t>
      </w:r>
      <w:r>
        <w:rPr>
          <w:rFonts w:ascii="Arial" w:hAnsi="Arial" w:cs="Arial"/>
        </w:rPr>
        <w:t xml:space="preserve"> of mouse primary visual cortex </w:t>
      </w:r>
      <w:r w:rsidRPr="00087B30">
        <w:rPr>
          <w:rFonts w:ascii="Arial" w:hAnsi="Arial" w:cs="Arial"/>
          <w:i/>
        </w:rPr>
        <w:t>in vivo</w:t>
      </w:r>
      <w:r>
        <w:rPr>
          <w:rFonts w:ascii="Arial" w:hAnsi="Arial" w:cs="Arial"/>
        </w:rPr>
        <w:t xml:space="preserve"> using conditional random fields. Structured prediction methods not only reveal the structure of the functional connections, but also provide the conditional probability</w:t>
      </w:r>
      <w:r w:rsidR="00D27FBB">
        <w:rPr>
          <w:rFonts w:ascii="Arial" w:hAnsi="Arial" w:cs="Arial"/>
        </w:rPr>
        <w:t xml:space="preserve"> of the interactions between neurons</w:t>
      </w:r>
      <w:r>
        <w:rPr>
          <w:rFonts w:ascii="Arial" w:hAnsi="Arial" w:cs="Arial"/>
        </w:rPr>
        <w:t xml:space="preserve"> to find network states capable of predic</w:t>
      </w:r>
      <w:r w:rsidR="00D27FBB">
        <w:rPr>
          <w:rFonts w:ascii="Arial" w:hAnsi="Arial" w:cs="Arial"/>
        </w:rPr>
        <w:t>t</w:t>
      </w:r>
      <w:ins w:id="257" w:author="Shuting Han" w:date="2017-02-01T10:37:00Z">
        <w:r w:rsidR="003D2089">
          <w:rPr>
            <w:rFonts w:ascii="Arial" w:hAnsi="Arial" w:cs="Arial"/>
          </w:rPr>
          <w:t>ing</w:t>
        </w:r>
      </w:ins>
      <w:r w:rsidR="00D27FBB">
        <w:rPr>
          <w:rFonts w:ascii="Arial" w:hAnsi="Arial" w:cs="Arial"/>
        </w:rPr>
        <w:t xml:space="preserve"> </w:t>
      </w:r>
      <w:r>
        <w:rPr>
          <w:rFonts w:ascii="Arial" w:hAnsi="Arial" w:cs="Arial"/>
        </w:rPr>
        <w:t>sensory stimuli</w:t>
      </w:r>
      <w:r w:rsidR="00D27FBB">
        <w:rPr>
          <w:rFonts w:ascii="Arial" w:hAnsi="Arial" w:cs="Arial"/>
        </w:rPr>
        <w:t xml:space="preserve"> with different properties</w:t>
      </w:r>
      <w:r>
        <w:rPr>
          <w:rFonts w:ascii="Arial" w:hAnsi="Arial" w:cs="Arial"/>
        </w:rPr>
        <w:t xml:space="preserve"> (</w:t>
      </w:r>
      <w:r w:rsidRPr="00584C2C">
        <w:rPr>
          <w:rFonts w:ascii="Arial" w:hAnsi="Arial" w:cs="Arial"/>
          <w:color w:val="0000FF"/>
        </w:rPr>
        <w:t xml:space="preserve">Figure </w:t>
      </w:r>
      <w:r>
        <w:rPr>
          <w:rFonts w:ascii="Arial" w:hAnsi="Arial" w:cs="Arial"/>
          <w:color w:val="0000FF"/>
        </w:rPr>
        <w:t>1</w:t>
      </w:r>
      <w:r>
        <w:rPr>
          <w:rFonts w:ascii="Arial" w:hAnsi="Arial" w:cs="Arial"/>
        </w:rPr>
        <w:t>).</w:t>
      </w:r>
    </w:p>
    <w:p w14:paraId="02FFC775" w14:textId="7D60937E" w:rsidR="003C5152" w:rsidRDefault="00DE4C25" w:rsidP="001C693C">
      <w:pPr>
        <w:spacing w:line="480" w:lineRule="auto"/>
        <w:ind w:firstLine="720"/>
        <w:jc w:val="both"/>
        <w:rPr>
          <w:rFonts w:ascii="Arial" w:hAnsi="Arial" w:cs="Arial"/>
        </w:rPr>
      </w:pPr>
      <w:r>
        <w:rPr>
          <w:rFonts w:ascii="Arial" w:hAnsi="Arial" w:cs="Arial"/>
        </w:rPr>
        <w:t xml:space="preserve">In the past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AE2B85">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Twvc2Vjb25kYXJ5LXRpdGxlPjxhbHQtdGl0bGU+UHJvY2VlZGlu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c8L3BhZ2VzPjx2b2x1bWU+Mzwvdm9sdW1lPjxu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MDctMTQ8L3BhZ2VzPjx2b2x1bWU+NTA4PC92b2x1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DEwMDwvcGFnZXM+PHZvbHVtZT40PC92b2x1bWU+PG51bWJlcj42PC9udW1iZXI+PGVkaXRpb24+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Twvc2Vjb25kYXJ5LXRpdGxlPjxhbHQtdGl0bGU+UHJvY2VlZGlu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c8L3BhZ2VzPjx2b2x1bWU+Mzwvdm9sdW1lPjxu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MDctMTQ8L3BhZ2VzPjx2b2x1bWU+NTA4PC92b2x1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DEwMDwvcGFnZXM+PHZvbHVtZT40PC92b2x1bWU+PG51bWJlcj42PC9udW1iZXI+PGVkaXRpb24+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1" w:tooltip="Achard, 2007 #124" w:history="1">
        <w:r w:rsidR="00DC3D15">
          <w:rPr>
            <w:rFonts w:ascii="Arial" w:hAnsi="Arial" w:cs="Arial"/>
            <w:noProof/>
          </w:rPr>
          <w:t>Achard and Bullmore, 2007</w:t>
        </w:r>
      </w:hyperlink>
      <w:r w:rsidR="00AE2B85">
        <w:rPr>
          <w:rFonts w:ascii="Arial" w:hAnsi="Arial" w:cs="Arial"/>
          <w:noProof/>
        </w:rPr>
        <w:t xml:space="preserve">; </w:t>
      </w:r>
      <w:hyperlink w:anchor="_ENREF_4" w:tooltip="Bettencourt, 2007 #68" w:history="1">
        <w:r w:rsidR="00DC3D15">
          <w:rPr>
            <w:rFonts w:ascii="Arial" w:hAnsi="Arial" w:cs="Arial"/>
            <w:noProof/>
          </w:rPr>
          <w:t>Bettencourt et al., 2007</w:t>
        </w:r>
      </w:hyperlink>
      <w:r w:rsidR="00AE2B85">
        <w:rPr>
          <w:rFonts w:ascii="Arial" w:hAnsi="Arial" w:cs="Arial"/>
          <w:noProof/>
        </w:rPr>
        <w:t xml:space="preserve">; </w:t>
      </w:r>
      <w:hyperlink w:anchor="_ENREF_10" w:tooltip="Chiang, 2016 #74" w:history="1">
        <w:r w:rsidR="00DC3D15">
          <w:rPr>
            <w:rFonts w:ascii="Arial" w:hAnsi="Arial" w:cs="Arial"/>
            <w:noProof/>
          </w:rPr>
          <w:t>Chiang et al., 2016</w:t>
        </w:r>
      </w:hyperlink>
      <w:r w:rsidR="00AE2B85">
        <w:rPr>
          <w:rFonts w:ascii="Arial" w:hAnsi="Arial" w:cs="Arial"/>
          <w:noProof/>
        </w:rPr>
        <w:t xml:space="preserve">; </w:t>
      </w:r>
      <w:hyperlink w:anchor="_ENREF_13" w:tooltip="Downes, 2012 #75" w:history="1">
        <w:r w:rsidR="00DC3D15">
          <w:rPr>
            <w:rFonts w:ascii="Arial" w:hAnsi="Arial" w:cs="Arial"/>
            <w:noProof/>
          </w:rPr>
          <w:t>Downes et al., 2012</w:t>
        </w:r>
      </w:hyperlink>
      <w:r w:rsidR="00AE2B85">
        <w:rPr>
          <w:rFonts w:ascii="Arial" w:hAnsi="Arial" w:cs="Arial"/>
          <w:noProof/>
        </w:rPr>
        <w:t xml:space="preserve">; </w:t>
      </w:r>
      <w:hyperlink w:anchor="_ENREF_15" w:tooltip="Fair, 2008 #77" w:history="1">
        <w:r w:rsidR="00DC3D15">
          <w:rPr>
            <w:rFonts w:ascii="Arial" w:hAnsi="Arial" w:cs="Arial"/>
            <w:noProof/>
          </w:rPr>
          <w:t>Fair et al., 2008</w:t>
        </w:r>
      </w:hyperlink>
      <w:r w:rsidR="00AE2B85">
        <w:rPr>
          <w:rFonts w:ascii="Arial" w:hAnsi="Arial" w:cs="Arial"/>
          <w:noProof/>
        </w:rPr>
        <w:t xml:space="preserve">; </w:t>
      </w:r>
      <w:hyperlink w:anchor="_ENREF_17" w:tooltip="Hagmann, 2008 #79" w:history="1">
        <w:r w:rsidR="00DC3D15">
          <w:rPr>
            <w:rFonts w:ascii="Arial" w:hAnsi="Arial" w:cs="Arial"/>
            <w:noProof/>
          </w:rPr>
          <w:t>Hagmann et al., 2008</w:t>
        </w:r>
      </w:hyperlink>
      <w:r w:rsidR="00AE2B85">
        <w:rPr>
          <w:rFonts w:ascii="Arial" w:hAnsi="Arial" w:cs="Arial"/>
          <w:noProof/>
        </w:rPr>
        <w:t xml:space="preserve">; </w:t>
      </w:r>
      <w:hyperlink w:anchor="_ENREF_22" w:tooltip="Iturria-Medina, 2008 #82" w:history="1">
        <w:r w:rsidR="00DC3D15">
          <w:rPr>
            <w:rFonts w:ascii="Arial" w:hAnsi="Arial" w:cs="Arial"/>
            <w:noProof/>
          </w:rPr>
          <w:t>Iturria-Medina et al., 2008</w:t>
        </w:r>
      </w:hyperlink>
      <w:r w:rsidR="00AE2B85">
        <w:rPr>
          <w:rFonts w:ascii="Arial" w:hAnsi="Arial" w:cs="Arial"/>
          <w:noProof/>
        </w:rPr>
        <w:t xml:space="preserve">; </w:t>
      </w:r>
      <w:hyperlink w:anchor="_ENREF_31" w:tooltip="Oh, 2014 #89" w:history="1">
        <w:r w:rsidR="00DC3D15">
          <w:rPr>
            <w:rFonts w:ascii="Arial" w:hAnsi="Arial" w:cs="Arial"/>
            <w:noProof/>
          </w:rPr>
          <w:t>Oh et al., 2014</w:t>
        </w:r>
      </w:hyperlink>
      <w:r w:rsidR="00AE2B85">
        <w:rPr>
          <w:rFonts w:ascii="Arial" w:hAnsi="Arial" w:cs="Arial"/>
          <w:noProof/>
        </w:rPr>
        <w:t xml:space="preserve">; </w:t>
      </w:r>
      <w:hyperlink w:anchor="_ENREF_43" w:tooltip="Supekar, 2008 #98" w:history="1">
        <w:r w:rsidR="00DC3D15">
          <w:rPr>
            <w:rFonts w:ascii="Arial" w:hAnsi="Arial" w:cs="Arial"/>
            <w:noProof/>
          </w:rPr>
          <w:t>Supekar et al., 2008</w:t>
        </w:r>
      </w:hyperlink>
      <w:r w:rsidR="00AE2B85">
        <w:rPr>
          <w:rFonts w:ascii="Arial" w:hAnsi="Arial" w:cs="Arial"/>
          <w:noProof/>
        </w:rPr>
        <w:t xml:space="preserve">; </w:t>
      </w:r>
      <w:hyperlink w:anchor="_ENREF_50" w:tooltip="Yu, 2008 #103" w:history="1">
        <w:r w:rsidR="00DC3D15">
          <w:rPr>
            <w:rFonts w:ascii="Arial" w:hAnsi="Arial" w:cs="Arial"/>
            <w:noProof/>
          </w:rPr>
          <w:t>Yu et al., 2008</w:t>
        </w:r>
      </w:hyperlink>
      <w:r w:rsidR="00AE2B85">
        <w:rPr>
          <w:rFonts w:ascii="Arial" w:hAnsi="Arial" w:cs="Arial"/>
          <w:noProof/>
        </w:rPr>
        <w:t xml:space="preserve">; </w:t>
      </w:r>
      <w:hyperlink w:anchor="_ENREF_51" w:tooltip="Zuo, 2012 #123" w:history="1">
        <w:r w:rsidR="00DC3D15">
          <w:rPr>
            <w:rFonts w:ascii="Arial" w:hAnsi="Arial" w:cs="Arial"/>
            <w:noProof/>
          </w:rPr>
          <w:t>Zuo et al., 2012</w:t>
        </w:r>
      </w:hyperlink>
      <w:r w:rsidR="00AE2B85">
        <w:rPr>
          <w:rFonts w:ascii="Arial" w:hAnsi="Arial" w:cs="Arial"/>
          <w:noProof/>
        </w:rPr>
        <w:t>)</w:t>
      </w:r>
      <w:r w:rsidR="00AE2B85">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w:t>
      </w:r>
      <w:r w:rsidR="00FC1D4A">
        <w:rPr>
          <w:rFonts w:ascii="Arial" w:hAnsi="Arial" w:cs="Arial"/>
        </w:rPr>
        <w:t>s</w:t>
      </w:r>
      <w:r w:rsidR="00BF2E6E">
        <w:rPr>
          <w:rFonts w:ascii="Arial" w:hAnsi="Arial" w:cs="Arial"/>
        </w:rPr>
        <w:t xml:space="preserve"> across multiple brain regions</w:t>
      </w:r>
      <w:r w:rsidR="00680BBA">
        <w:rPr>
          <w:rFonts w:ascii="Arial" w:hAnsi="Arial" w:cs="Arial"/>
        </w:rPr>
        <w:t xml:space="preserve"> </w:t>
      </w:r>
      <w:r w:rsidR="00AE2B85">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8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3PC9wYWdlcz48dm9sdW1lPjM8L3ZvbHVtZT48bnVtYmVyPjI8L251bWJlcj48ZWRp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8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3PC9wYWdlcz48dm9sdW1lPjM8L3ZvbHVtZT48bnVtYmVyPjI8L251bWJlcj48ZWRp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1" w:tooltip="Achard, 2007 #124" w:history="1">
        <w:r w:rsidR="00DC3D15">
          <w:rPr>
            <w:rFonts w:ascii="Arial" w:hAnsi="Arial" w:cs="Arial"/>
            <w:noProof/>
          </w:rPr>
          <w:t>Achard and Bullmore, 2007</w:t>
        </w:r>
      </w:hyperlink>
      <w:r w:rsidR="00AE2B85">
        <w:rPr>
          <w:rFonts w:ascii="Arial" w:hAnsi="Arial" w:cs="Arial"/>
          <w:noProof/>
        </w:rPr>
        <w:t xml:space="preserve">; </w:t>
      </w:r>
      <w:hyperlink w:anchor="_ENREF_10" w:tooltip="Chiang, 2016 #74" w:history="1">
        <w:r w:rsidR="00DC3D15">
          <w:rPr>
            <w:rFonts w:ascii="Arial" w:hAnsi="Arial" w:cs="Arial"/>
            <w:noProof/>
          </w:rPr>
          <w:t>Chiang et al., 2016</w:t>
        </w:r>
      </w:hyperlink>
      <w:r w:rsidR="00AE2B85">
        <w:rPr>
          <w:rFonts w:ascii="Arial" w:hAnsi="Arial" w:cs="Arial"/>
          <w:noProof/>
        </w:rPr>
        <w:t xml:space="preserve">; </w:t>
      </w:r>
      <w:hyperlink w:anchor="_ENREF_15" w:tooltip="Fair, 2008 #77" w:history="1">
        <w:r w:rsidR="00DC3D15">
          <w:rPr>
            <w:rFonts w:ascii="Arial" w:hAnsi="Arial" w:cs="Arial"/>
            <w:noProof/>
          </w:rPr>
          <w:t>Fair et al., 2008</w:t>
        </w:r>
      </w:hyperlink>
      <w:r w:rsidR="00AE2B85">
        <w:rPr>
          <w:rFonts w:ascii="Arial" w:hAnsi="Arial" w:cs="Arial"/>
          <w:noProof/>
        </w:rPr>
        <w:t xml:space="preserve">; </w:t>
      </w:r>
      <w:hyperlink w:anchor="_ENREF_20" w:tooltip="Hinne, 2013 #46" w:history="1">
        <w:r w:rsidR="00DC3D15">
          <w:rPr>
            <w:rFonts w:ascii="Arial" w:hAnsi="Arial" w:cs="Arial"/>
            <w:noProof/>
          </w:rPr>
          <w:t>Hinne et al., 2013</w:t>
        </w:r>
      </w:hyperlink>
      <w:r w:rsidR="00AE2B85">
        <w:rPr>
          <w:rFonts w:ascii="Arial" w:hAnsi="Arial" w:cs="Arial"/>
          <w:noProof/>
        </w:rPr>
        <w:t xml:space="preserve">; </w:t>
      </w:r>
      <w:hyperlink w:anchor="_ENREF_51" w:tooltip="Zuo, 2012 #123" w:history="1">
        <w:r w:rsidR="00DC3D15">
          <w:rPr>
            <w:rFonts w:ascii="Arial" w:hAnsi="Arial" w:cs="Arial"/>
            <w:noProof/>
          </w:rPr>
          <w:t>Zuo et al., 2012</w:t>
        </w:r>
      </w:hyperlink>
      <w:r w:rsidR="00AE2B85">
        <w:rPr>
          <w:rFonts w:ascii="Arial" w:hAnsi="Arial" w:cs="Arial"/>
          <w:noProof/>
        </w:rPr>
        <w:t>)</w:t>
      </w:r>
      <w:r w:rsidR="00AE2B85">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w:t>
      </w:r>
      <w:r w:rsidR="00034CCC">
        <w:rPr>
          <w:rFonts w:ascii="Arial" w:hAnsi="Arial" w:cs="Arial"/>
        </w:rPr>
        <w:t>s</w:t>
      </w:r>
      <w:r w:rsidR="00BF2E6E">
        <w:rPr>
          <w:rFonts w:ascii="Arial" w:hAnsi="Arial" w:cs="Arial"/>
        </w:rPr>
        <w:t xml:space="preserve"> from single neurons</w:t>
      </w:r>
      <w:r w:rsidR="00E62693">
        <w:rPr>
          <w:rFonts w:ascii="Arial" w:hAnsi="Arial" w:cs="Arial"/>
        </w:rPr>
        <w:t xml:space="preserve"> </w:t>
      </w:r>
      <w:r w:rsidR="00AE2B85">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hbHQtcGVyaW9kaWNhbD48ZnVsbC10aXRsZT5UaGUgSm91cm5hbCBvZiBuZXVyb3NjaWVuY2Ug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hbHQtcGVyaW9kaWNhbD48ZnVsbC10aXRsZT5UaGUgSm91cm5hbCBvZiBuZXVyb3NjaWVuY2Ug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5" w:tooltip="Bonifazi, 2009 #69" w:history="1">
        <w:r w:rsidR="00DC3D15">
          <w:rPr>
            <w:rFonts w:ascii="Arial" w:hAnsi="Arial" w:cs="Arial"/>
            <w:noProof/>
          </w:rPr>
          <w:t>Bonifazi et al., 2009</w:t>
        </w:r>
      </w:hyperlink>
      <w:r w:rsidR="00AE2B85">
        <w:rPr>
          <w:rFonts w:ascii="Arial" w:hAnsi="Arial" w:cs="Arial"/>
          <w:noProof/>
        </w:rPr>
        <w:t xml:space="preserve">; </w:t>
      </w:r>
      <w:hyperlink w:anchor="_ENREF_35" w:tooltip="Sadovsky, 2014 #91" w:history="1">
        <w:r w:rsidR="00DC3D15">
          <w:rPr>
            <w:rFonts w:ascii="Arial" w:hAnsi="Arial" w:cs="Arial"/>
            <w:noProof/>
          </w:rPr>
          <w:t>Sadovsky and MacLean, 2014</w:t>
        </w:r>
      </w:hyperlink>
      <w:r w:rsidR="00AE2B85">
        <w:rPr>
          <w:rFonts w:ascii="Arial" w:hAnsi="Arial" w:cs="Arial"/>
          <w:noProof/>
        </w:rPr>
        <w:t xml:space="preserve">; </w:t>
      </w:r>
      <w:hyperlink w:anchor="_ENREF_42" w:tooltip="Stetter, 2012 #96" w:history="1">
        <w:r w:rsidR="00DC3D15">
          <w:rPr>
            <w:rFonts w:ascii="Arial" w:hAnsi="Arial" w:cs="Arial"/>
            <w:noProof/>
          </w:rPr>
          <w:t>Stetter et al., 2012</w:t>
        </w:r>
      </w:hyperlink>
      <w:r w:rsidR="00AE2B85">
        <w:rPr>
          <w:rFonts w:ascii="Arial" w:hAnsi="Arial" w:cs="Arial"/>
          <w:noProof/>
        </w:rPr>
        <w:t xml:space="preserve">; </w:t>
      </w:r>
      <w:hyperlink w:anchor="_ENREF_49" w:tooltip="Yatsenko, 2015 #102" w:history="1">
        <w:r w:rsidR="00DC3D15">
          <w:rPr>
            <w:rFonts w:ascii="Arial" w:hAnsi="Arial" w:cs="Arial"/>
            <w:noProof/>
          </w:rPr>
          <w:t>Yatsenko et al., 2015</w:t>
        </w:r>
      </w:hyperlink>
      <w:r w:rsidR="00AE2B85">
        <w:rPr>
          <w:rFonts w:ascii="Arial" w:hAnsi="Arial" w:cs="Arial"/>
          <w:noProof/>
        </w:rPr>
        <w:t>)</w:t>
      </w:r>
      <w:r w:rsidR="00AE2B85">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3BC24AFB"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 xml:space="preserve">to infer </w:t>
      </w:r>
      <w:r w:rsidR="00D27FBB">
        <w:rPr>
          <w:rFonts w:ascii="Arial" w:hAnsi="Arial" w:cs="Arial"/>
        </w:rPr>
        <w:t xml:space="preserve">network properties </w:t>
      </w:r>
      <w:r>
        <w:rPr>
          <w:rFonts w:ascii="Arial" w:hAnsi="Arial" w:cs="Arial"/>
        </w:rPr>
        <w:t xml:space="preserve">in brain slices </w:t>
      </w:r>
      <w:r w:rsidR="00AE2B85">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YWx0LXBlcmlvZGljYWw+PGZ1bGwtdGl0bGU+VGhlIEpvdXJuYWwg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YWx0LXBlcmlvZGljYWw+PGZ1bGwtdGl0bGU+VGhlIEpvdXJuYWwg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12" w:tooltip="Cossart, 2003 #129" w:history="1">
        <w:r w:rsidR="00DC3D15">
          <w:rPr>
            <w:rFonts w:ascii="Arial" w:hAnsi="Arial" w:cs="Arial"/>
            <w:noProof/>
          </w:rPr>
          <w:t>Cossart et al., 2003</w:t>
        </w:r>
      </w:hyperlink>
      <w:r w:rsidR="00AE2B85">
        <w:rPr>
          <w:rFonts w:ascii="Arial" w:hAnsi="Arial" w:cs="Arial"/>
          <w:noProof/>
        </w:rPr>
        <w:t xml:space="preserve">; </w:t>
      </w:r>
      <w:hyperlink w:anchor="_ENREF_21" w:tooltip="Ikegaya, 2004 #130" w:history="1">
        <w:r w:rsidR="00DC3D15">
          <w:rPr>
            <w:rFonts w:ascii="Arial" w:hAnsi="Arial" w:cs="Arial"/>
            <w:noProof/>
          </w:rPr>
          <w:t>Ikegaya et al., 2004</w:t>
        </w:r>
      </w:hyperlink>
      <w:r w:rsidR="00AE2B85">
        <w:rPr>
          <w:rFonts w:ascii="Arial" w:hAnsi="Arial" w:cs="Arial"/>
          <w:noProof/>
        </w:rPr>
        <w:t xml:space="preserve">; </w:t>
      </w:r>
      <w:hyperlink w:anchor="_ENREF_28" w:tooltip="Mao, 2001 #128" w:history="1">
        <w:r w:rsidR="00DC3D15">
          <w:rPr>
            <w:rFonts w:ascii="Arial" w:hAnsi="Arial" w:cs="Arial"/>
            <w:noProof/>
          </w:rPr>
          <w:t>Mao et al., 2001</w:t>
        </w:r>
      </w:hyperlink>
      <w:r w:rsidR="00AE2B85">
        <w:rPr>
          <w:rFonts w:ascii="Arial" w:hAnsi="Arial" w:cs="Arial"/>
          <w:noProof/>
        </w:rPr>
        <w:t xml:space="preserve">; </w:t>
      </w:r>
      <w:hyperlink w:anchor="_ENREF_35" w:tooltip="Sadovsky, 2014 #91" w:history="1">
        <w:r w:rsidR="00DC3D15">
          <w:rPr>
            <w:rFonts w:ascii="Arial" w:hAnsi="Arial" w:cs="Arial"/>
            <w:noProof/>
          </w:rPr>
          <w:t>Sadovsky and MacLean, 2014</w:t>
        </w:r>
      </w:hyperlink>
      <w:r w:rsidR="00AE2B85">
        <w:rPr>
          <w:rFonts w:ascii="Arial" w:hAnsi="Arial" w:cs="Arial"/>
          <w:noProof/>
        </w:rPr>
        <w:t xml:space="preserve">; </w:t>
      </w:r>
      <w:hyperlink w:anchor="_ENREF_42" w:tooltip="Stetter, 2012 #96" w:history="1">
        <w:r w:rsidR="00DC3D15">
          <w:rPr>
            <w:rFonts w:ascii="Arial" w:hAnsi="Arial" w:cs="Arial"/>
            <w:noProof/>
          </w:rPr>
          <w:t>Stetter et al., 2012</w:t>
        </w:r>
      </w:hyperlink>
      <w:r w:rsidR="00AE2B85">
        <w:rPr>
          <w:rFonts w:ascii="Arial" w:hAnsi="Arial" w:cs="Arial"/>
          <w:noProof/>
        </w:rPr>
        <w:t>)</w:t>
      </w:r>
      <w:r w:rsidR="00AE2B85">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sidR="00AE2B85">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49" w:tooltip="Yatsenko, 2015 #102" w:history="1">
        <w:r w:rsidR="00DC3D15">
          <w:rPr>
            <w:rFonts w:ascii="Arial" w:hAnsi="Arial" w:cs="Arial"/>
            <w:noProof/>
          </w:rPr>
          <w:t>Yatsenko et al., 2015</w:t>
        </w:r>
      </w:hyperlink>
      <w:r w:rsidR="00AE2B85">
        <w:rPr>
          <w:rFonts w:ascii="Arial" w:hAnsi="Arial" w:cs="Arial"/>
          <w:noProof/>
        </w:rPr>
        <w:t>)</w:t>
      </w:r>
      <w:r w:rsidR="00AE2B85">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w:t>
      </w:r>
      <w:r w:rsidR="00085EF1">
        <w:rPr>
          <w:rFonts w:ascii="Arial" w:hAnsi="Arial" w:cs="Arial"/>
        </w:rPr>
        <w:t xml:space="preserve">some </w:t>
      </w:r>
      <w:r w:rsidR="005751BC">
        <w:rPr>
          <w:rFonts w:ascii="Arial" w:hAnsi="Arial" w:cs="Arial"/>
        </w:rPr>
        <w:t xml:space="preserve">properties </w:t>
      </w:r>
      <w:r w:rsidR="005751BC">
        <w:rPr>
          <w:rFonts w:ascii="Arial" w:hAnsi="Arial" w:cs="Arial"/>
        </w:rPr>
        <w:lastRenderedPageBreak/>
        <w:t>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AF7391">
        <w:rPr>
          <w:rFonts w:ascii="Arial" w:hAnsi="Arial" w:cs="Arial"/>
        </w:rPr>
        <w:t>Our method provides an alternative by directly modeling the statistical dependencies of each node.</w:t>
      </w:r>
    </w:p>
    <w:p w14:paraId="271ABF25" w14:textId="77777777" w:rsidR="00AF7391" w:rsidRDefault="00AF7391" w:rsidP="008679A5">
      <w:pPr>
        <w:spacing w:line="480" w:lineRule="auto"/>
        <w:ind w:firstLine="720"/>
        <w:jc w:val="both"/>
        <w:rPr>
          <w:rFonts w:ascii="Arial" w:hAnsi="Arial" w:cs="Arial"/>
        </w:rPr>
      </w:pPr>
    </w:p>
    <w:p w14:paraId="7D0A8B8C" w14:textId="419DF0D7"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w:t>
      </w:r>
      <w:r w:rsidR="00AF7391">
        <w:rPr>
          <w:rFonts w:ascii="Arial" w:hAnsi="Arial" w:cs="Arial"/>
          <w:b/>
        </w:rPr>
        <w:t>graph models identify</w:t>
      </w:r>
      <w:r w:rsidR="00A325F5">
        <w:rPr>
          <w:rFonts w:ascii="Arial" w:hAnsi="Arial" w:cs="Arial"/>
          <w:b/>
        </w:rPr>
        <w:t xml:space="preserve"> neuronal ensembles</w:t>
      </w:r>
    </w:p>
    <w:p w14:paraId="3DB819F8" w14:textId="1928FA3D" w:rsidR="00743615" w:rsidRDefault="00762A73" w:rsidP="003D2089">
      <w:pPr>
        <w:spacing w:line="480" w:lineRule="auto"/>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generative models</w:t>
      </w:r>
      <w:r w:rsidR="00877D62">
        <w:rPr>
          <w:rFonts w:ascii="Arial" w:hAnsi="Arial" w:cs="Arial"/>
        </w:rPr>
        <w:t xml:space="preserve"> that </w:t>
      </w:r>
      <w:r w:rsidR="00E13A34">
        <w:rPr>
          <w:rFonts w:ascii="Arial" w:hAnsi="Arial" w:cs="Arial"/>
        </w:rPr>
        <w:t xml:space="preserve">make assumptions on </w:t>
      </w:r>
      <w:r w:rsidR="004E491A">
        <w:rPr>
          <w:rFonts w:ascii="Arial" w:hAnsi="Arial" w:cs="Arial"/>
        </w:rPr>
        <w:t>the dependencies between</w:t>
      </w:r>
      <w:r w:rsidR="00877D62">
        <w:rPr>
          <w:rFonts w:ascii="Arial" w:hAnsi="Arial" w:cs="Arial"/>
        </w:rPr>
        <w:t xml:space="preserve"> all the </w:t>
      </w:r>
      <w:r w:rsidR="00E13A34">
        <w:rPr>
          <w:rFonts w:ascii="Arial" w:hAnsi="Arial" w:cs="Arial"/>
        </w:rPr>
        <w:t xml:space="preserve">observation </w:t>
      </w:r>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3A7FBA">
        <w:rPr>
          <w:rFonts w:ascii="Arial" w:hAnsi="Arial" w:cs="Arial"/>
        </w:rPr>
        <w:t>the hidden system states</w:t>
      </w:r>
      <w:r w:rsidR="004E491A">
        <w:rPr>
          <w:rFonts w:ascii="Arial" w:hAnsi="Arial" w:cs="Arial"/>
        </w:rPr>
        <w:t xml:space="preserve"> dependent on </w:t>
      </w:r>
      <w:r w:rsidR="003A7FBA">
        <w:rPr>
          <w:rFonts w:ascii="Arial" w:hAnsi="Arial" w:cs="Arial"/>
        </w:rPr>
        <w:t>observed features</w:t>
      </w:r>
      <w:r w:rsidR="004E491A">
        <w:rPr>
          <w:rFonts w:ascii="Arial" w:hAnsi="Arial" w:cs="Arial"/>
        </w:rPr>
        <w:t xml:space="preserve">. </w:t>
      </w:r>
      <w:ins w:id="258" w:author="Shuting Han" w:date="2017-02-01T10:41:00Z">
        <w:r w:rsidR="003D2089">
          <w:rPr>
            <w:rFonts w:ascii="Arial" w:hAnsi="Arial" w:cs="Arial"/>
          </w:rPr>
          <w:t xml:space="preserve">Since </w:t>
        </w:r>
      </w:ins>
      <w:del w:id="259" w:author="Shuting Han" w:date="2017-02-01T10:41:00Z">
        <w:r w:rsidR="00861D57" w:rsidDel="003D2089">
          <w:rPr>
            <w:rFonts w:ascii="Arial" w:hAnsi="Arial" w:cs="Arial"/>
          </w:rPr>
          <w:delText>N</w:delText>
        </w:r>
      </w:del>
      <w:ins w:id="260" w:author="Shuting Han" w:date="2017-02-01T10:41:00Z">
        <w:r w:rsidR="003D2089">
          <w:rPr>
            <w:rFonts w:ascii="Arial" w:hAnsi="Arial" w:cs="Arial"/>
          </w:rPr>
          <w:t>n</w:t>
        </w:r>
      </w:ins>
      <w:r w:rsidR="00861D57">
        <w:rPr>
          <w:rFonts w:ascii="Arial" w:hAnsi="Arial" w:cs="Arial"/>
        </w:rPr>
        <w:t>o independence assumptions are made between observed variables,</w:t>
      </w:r>
      <w:del w:id="261" w:author="Shuting Han" w:date="2017-02-01T10:42:00Z">
        <w:r w:rsidR="00861D57" w:rsidDel="003D2089">
          <w:rPr>
            <w:rFonts w:ascii="Arial" w:hAnsi="Arial" w:cs="Arial"/>
          </w:rPr>
          <w:delText xml:space="preserve"> th</w:delText>
        </w:r>
      </w:del>
      <w:del w:id="262" w:author="Shuting Han" w:date="2017-02-01T10:41:00Z">
        <w:r w:rsidR="00861D57" w:rsidDel="003D2089">
          <w:rPr>
            <w:rFonts w:ascii="Arial" w:hAnsi="Arial" w:cs="Arial"/>
          </w:rPr>
          <w:delText>erefore</w:delText>
        </w:r>
      </w:del>
      <w:r w:rsidR="00861D57">
        <w:rPr>
          <w:rFonts w:ascii="Arial" w:hAnsi="Arial" w:cs="Arial"/>
        </w:rPr>
        <w:t xml:space="preserve"> CRFs avoid potential errors</w:t>
      </w:r>
      <w:r w:rsidR="00E04813">
        <w:rPr>
          <w:rFonts w:ascii="Arial" w:hAnsi="Arial" w:cs="Arial"/>
        </w:rPr>
        <w:t xml:space="preserve"> under these assumptions</w:t>
      </w:r>
      <w:r w:rsidR="00861D57">
        <w:rPr>
          <w:rFonts w:ascii="Arial" w:hAnsi="Arial" w:cs="Arial"/>
        </w:rPr>
        <w:t xml:space="preserve"> introduced by </w:t>
      </w:r>
      <w:r w:rsidR="00E04813">
        <w:rPr>
          <w:rFonts w:ascii="Arial" w:hAnsi="Arial" w:cs="Arial"/>
        </w:rPr>
        <w:t xml:space="preserve">unobserved </w:t>
      </w:r>
      <w:r w:rsidR="00861D57">
        <w:rPr>
          <w:rFonts w:ascii="Arial" w:hAnsi="Arial" w:cs="Arial"/>
        </w:rPr>
        <w:t>common inputs of the neuronal population</w:t>
      </w:r>
      <w:r w:rsidR="00942886">
        <w:rPr>
          <w:rFonts w:ascii="Arial" w:hAnsi="Arial" w:cs="Arial"/>
        </w:rPr>
        <w:t xml:space="preserve">. </w:t>
      </w:r>
      <w:r w:rsidR="007B70B9">
        <w:rPr>
          <w:rFonts w:ascii="Arial" w:hAnsi="Arial" w:cs="Arial"/>
        </w:rPr>
        <w:t xml:space="preserve">Additionally, given the finite number of network states described by population activity, the conditional distribution is sufficient for making predictions, both for the population state and for identifying representative cells in each state. </w:t>
      </w:r>
      <w:r w:rsidR="00071C79">
        <w:rPr>
          <w:rFonts w:ascii="Arial" w:hAnsi="Arial" w:cs="Arial"/>
        </w:rPr>
        <w:t xml:space="preserve">One popular example of generative models for functional </w:t>
      </w:r>
      <w:r w:rsidR="00FE73DA">
        <w:rPr>
          <w:rFonts w:ascii="Arial" w:hAnsi="Arial" w:cs="Arial"/>
        </w:rPr>
        <w:t>connectivity</w:t>
      </w:r>
      <w:r w:rsidR="00071C79">
        <w:rPr>
          <w:rFonts w:ascii="Arial" w:hAnsi="Arial" w:cs="Arial"/>
        </w:rPr>
        <w:t xml:space="preserve"> is the Ising model </w:t>
      </w:r>
      <w:r w:rsidR="00AA391C">
        <w:rPr>
          <w:rFonts w:ascii="Arial" w:hAnsi="Arial" w:cs="Arial"/>
        </w:rPr>
        <w:t xml:space="preserve">or the more generalized Potts model </w:t>
      </w:r>
      <w:r w:rsidR="00AE2B85">
        <w:rPr>
          <w:rFonts w:ascii="Arial" w:hAnsi="Arial" w:cs="Arial"/>
        </w:rPr>
        <w:fldChar w:fldCharType="begin">
          <w:fldData xml:space="preserve">PEVuZE5vdGU+PENpdGUgRXhjbHVkZVllYXI9IjEiPjxBdXRob3I+VGF2b25pPC9BdXRob3I+PFll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=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gRXhjbHVkZVllYXI9IjEiPjxBdXRob3I+VGF2b25pPC9BdXRob3I+PFll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=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46" w:tooltip="Tavoni, 2016 #127" w:history="1">
        <w:r w:rsidR="00DC3D15">
          <w:rPr>
            <w:rFonts w:ascii="Arial" w:hAnsi="Arial" w:cs="Arial"/>
            <w:noProof/>
          </w:rPr>
          <w:t>Tavoni et al.</w:t>
        </w:r>
      </w:hyperlink>
      <w:r w:rsidR="00AE2B85">
        <w:rPr>
          <w:rFonts w:ascii="Arial" w:hAnsi="Arial" w:cs="Arial"/>
          <w:noProof/>
        </w:rPr>
        <w:t xml:space="preserve">; </w:t>
      </w:r>
      <w:hyperlink w:anchor="_ENREF_50" w:tooltip="Yu, 2008 #103" w:history="1">
        <w:r w:rsidR="00DC3D15">
          <w:rPr>
            <w:rFonts w:ascii="Arial" w:hAnsi="Arial" w:cs="Arial"/>
            <w:noProof/>
          </w:rPr>
          <w:t>Yu et al., 2008</w:t>
        </w:r>
      </w:hyperlink>
      <w:r w:rsidR="00AE2B85">
        <w:rPr>
          <w:rFonts w:ascii="Arial" w:hAnsi="Arial" w:cs="Arial"/>
          <w:noProof/>
        </w:rPr>
        <w:t>)</w:t>
      </w:r>
      <w:r w:rsidR="00AE2B85">
        <w:rPr>
          <w:rFonts w:ascii="Arial" w:hAnsi="Arial" w:cs="Arial"/>
        </w:rPr>
        <w:fldChar w:fldCharType="end"/>
      </w:r>
      <w:r w:rsidR="00071C79">
        <w:rPr>
          <w:rFonts w:ascii="Arial" w:hAnsi="Arial" w:cs="Arial"/>
        </w:rPr>
        <w:t>.</w:t>
      </w:r>
      <w:r w:rsidR="00095169">
        <w:rPr>
          <w:rFonts w:ascii="Arial" w:hAnsi="Arial" w:cs="Arial"/>
        </w:rPr>
        <w:t xml:space="preserve"> </w:t>
      </w:r>
      <w:r w:rsidR="00FF62C6" w:rsidRPr="00FF62C6">
        <w:rPr>
          <w:rFonts w:ascii="Arial" w:hAnsi="Arial" w:cs="Arial"/>
        </w:rPr>
        <w:t>The generative nature of these models restricts their ability to model arbitrary dependencies between observed variables.</w:t>
      </w:r>
      <w:r w:rsidR="00FF62C6" w:rsidRPr="00FF62C6" w:rsidDel="00FF62C6">
        <w:rPr>
          <w:rFonts w:ascii="Arial" w:hAnsi="Arial" w:cs="Arial"/>
        </w:rPr>
        <w:t xml:space="preserve"> </w:t>
      </w:r>
      <w:r w:rsidR="00C431E2">
        <w:rPr>
          <w:rFonts w:ascii="Arial" w:hAnsi="Arial" w:cs="Arial"/>
        </w:rPr>
        <w:t xml:space="preserve">Compared with other discriminative </w:t>
      </w:r>
      <w:r w:rsidR="008D34E3">
        <w:rPr>
          <w:rFonts w:ascii="Arial" w:hAnsi="Arial" w:cs="Arial"/>
        </w:rPr>
        <w:t xml:space="preserve">finite-state </w:t>
      </w:r>
      <w:r w:rsidR="00C431E2">
        <w:rPr>
          <w:rFonts w:ascii="Arial" w:hAnsi="Arial" w:cs="Arial"/>
        </w:rPr>
        <w:t>models such as Max</w:t>
      </w:r>
      <w:r w:rsidR="001C029D">
        <w:rPr>
          <w:rFonts w:ascii="Arial" w:hAnsi="Arial" w:cs="Arial"/>
        </w:rPr>
        <w:t>imum</w:t>
      </w:r>
      <w:r w:rsidR="00C431E2">
        <w:rPr>
          <w:rFonts w:ascii="Arial" w:hAnsi="Arial" w:cs="Arial"/>
        </w:rPr>
        <w:t xml:space="preserve"> </w:t>
      </w:r>
      <w:r w:rsidR="00433907">
        <w:rPr>
          <w:rFonts w:ascii="Arial" w:hAnsi="Arial" w:cs="Arial"/>
        </w:rPr>
        <w:t>E</w:t>
      </w:r>
      <w:r w:rsidR="00C431E2">
        <w:rPr>
          <w:rFonts w:ascii="Arial" w:hAnsi="Arial" w:cs="Arial"/>
        </w:rPr>
        <w:t xml:space="preserve">ntropy Markov </w:t>
      </w:r>
      <w:r w:rsidR="001C029D">
        <w:rPr>
          <w:rFonts w:ascii="Arial" w:hAnsi="Arial" w:cs="Arial"/>
        </w:rPr>
        <w:t>M</w:t>
      </w:r>
      <w:r w:rsidR="00C431E2">
        <w:rPr>
          <w:rFonts w:ascii="Arial" w:hAnsi="Arial" w:cs="Arial"/>
        </w:rPr>
        <w:t>odel</w:t>
      </w:r>
      <w:r w:rsidR="001C029D">
        <w:rPr>
          <w:rFonts w:ascii="Arial" w:hAnsi="Arial" w:cs="Arial"/>
        </w:rPr>
        <w:t>s</w:t>
      </w:r>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r w:rsidR="002D4ACB">
        <w:rPr>
          <w:rFonts w:ascii="Arial" w:hAnsi="Arial" w:cs="Arial"/>
        </w:rPr>
        <w:t>achieve higher accuracy</w:t>
      </w:r>
      <w:r w:rsidR="00CF2CAF">
        <w:rPr>
          <w:rFonts w:ascii="Arial" w:hAnsi="Arial" w:cs="Arial"/>
        </w:rPr>
        <w:t xml:space="preserve"> </w:t>
      </w:r>
      <w:r w:rsidR="003E2209">
        <w:rPr>
          <w:rFonts w:ascii="Arial" w:hAnsi="Arial" w:cs="Arial"/>
        </w:rPr>
        <w:t xml:space="preserve">in applications such as sequence labeling </w:t>
      </w:r>
      <w:r w:rsidR="00AE2B85">
        <w:rPr>
          <w:rFonts w:ascii="Arial" w:hAnsi="Arial" w:cs="Arial"/>
        </w:rPr>
        <w:fldChar w:fldCharType="begin"/>
      </w:r>
      <w:r w:rsidR="00AE2B85">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AE2B85">
        <w:rPr>
          <w:rFonts w:ascii="Arial" w:hAnsi="Arial" w:cs="Arial"/>
        </w:rPr>
        <w:fldChar w:fldCharType="separate"/>
      </w:r>
      <w:r w:rsidR="00AE2B85">
        <w:rPr>
          <w:rFonts w:ascii="Arial" w:hAnsi="Arial" w:cs="Arial"/>
          <w:noProof/>
        </w:rPr>
        <w:t>(</w:t>
      </w:r>
      <w:hyperlink w:anchor="_ENREF_25" w:tooltip="Lafferty, 2001 #33" w:history="1">
        <w:r w:rsidR="00DC3D15">
          <w:rPr>
            <w:rFonts w:ascii="Arial" w:hAnsi="Arial" w:cs="Arial"/>
            <w:noProof/>
          </w:rPr>
          <w:t xml:space="preserve">Lafferty et </w:t>
        </w:r>
        <w:r w:rsidR="00DC3D15">
          <w:rPr>
            <w:rFonts w:ascii="Arial" w:hAnsi="Arial" w:cs="Arial"/>
            <w:noProof/>
          </w:rPr>
          <w:lastRenderedPageBreak/>
          <w:t>al., 2001</w:t>
        </w:r>
      </w:hyperlink>
      <w:r w:rsidR="00AE2B85">
        <w:rPr>
          <w:rFonts w:ascii="Arial" w:hAnsi="Arial" w:cs="Arial"/>
          <w:noProof/>
        </w:rPr>
        <w:t>)</w:t>
      </w:r>
      <w:r w:rsidR="00AE2B85">
        <w:rPr>
          <w:rFonts w:ascii="Arial" w:hAnsi="Arial" w:cs="Arial"/>
        </w:rPr>
        <w:fldChar w:fldCharType="end"/>
      </w:r>
      <w:r w:rsidR="00CF2CAF">
        <w:rPr>
          <w:rFonts w:ascii="Arial" w:hAnsi="Arial" w:cs="Arial"/>
        </w:rPr>
        <w:t>.</w:t>
      </w:r>
      <w:r w:rsidR="00E14CAF">
        <w:rPr>
          <w:rFonts w:ascii="Arial" w:hAnsi="Arial" w:cs="Arial"/>
        </w:rPr>
        <w:t xml:space="preserve"> Therefore, CRFs </w:t>
      </w:r>
      <w:r w:rsidR="00AF7391">
        <w:rPr>
          <w:rFonts w:ascii="Arial" w:hAnsi="Arial" w:cs="Arial"/>
        </w:rPr>
        <w:t xml:space="preserve">appear </w:t>
      </w:r>
      <w:r w:rsidR="001C693C">
        <w:rPr>
          <w:rFonts w:ascii="Arial" w:hAnsi="Arial" w:cs="Arial"/>
        </w:rPr>
        <w:t xml:space="preserve">to be </w:t>
      </w:r>
      <w:r w:rsidR="00677C37">
        <w:rPr>
          <w:rFonts w:ascii="Arial" w:hAnsi="Arial" w:cs="Arial"/>
        </w:rPr>
        <w:t xml:space="preserve">promising </w:t>
      </w:r>
      <w:r w:rsidR="00E14CAF">
        <w:rPr>
          <w:rFonts w:ascii="Arial" w:hAnsi="Arial" w:cs="Arial"/>
        </w:rPr>
        <w:t xml:space="preserve">for modeling </w:t>
      </w:r>
      <w:r w:rsidR="00417443">
        <w:rPr>
          <w:rFonts w:ascii="Arial" w:hAnsi="Arial" w:cs="Arial"/>
        </w:rPr>
        <w:t xml:space="preserve">cortical functional connectivity and for identifying </w:t>
      </w:r>
      <w:r w:rsidR="00303F86">
        <w:rPr>
          <w:rFonts w:ascii="Arial" w:hAnsi="Arial" w:cs="Arial"/>
        </w:rPr>
        <w:t>the most representative</w:t>
      </w:r>
      <w:r w:rsidR="006F72EF">
        <w:rPr>
          <w:rFonts w:ascii="Arial" w:hAnsi="Arial" w:cs="Arial"/>
        </w:rPr>
        <w:t xml:space="preserve"> neurons from cortical</w:t>
      </w:r>
      <w:r w:rsidR="00303F86">
        <w:rPr>
          <w:rFonts w:ascii="Arial" w:hAnsi="Arial" w:cs="Arial"/>
        </w:rPr>
        <w:t xml:space="preserve"> </w:t>
      </w:r>
      <w:r w:rsidR="00417443">
        <w:rPr>
          <w:rFonts w:ascii="Arial" w:hAnsi="Arial" w:cs="Arial"/>
        </w:rPr>
        <w:t>ensembles.</w:t>
      </w:r>
    </w:p>
    <w:p w14:paraId="04AB39E4" w14:textId="495E9436"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AE2B85">
        <w:rPr>
          <w:rFonts w:ascii="Arial" w:hAnsi="Arial" w:cs="Arial"/>
        </w:rPr>
        <w:fldChar w:fldCharType="begin"/>
      </w:r>
      <w:r w:rsidR="00AE2B85">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AE2B85">
        <w:rPr>
          <w:rFonts w:ascii="Arial" w:hAnsi="Arial" w:cs="Arial"/>
        </w:rPr>
        <w:fldChar w:fldCharType="separate"/>
      </w:r>
      <w:r w:rsidR="00AE2B85">
        <w:rPr>
          <w:rFonts w:ascii="Arial" w:hAnsi="Arial" w:cs="Arial"/>
          <w:noProof/>
        </w:rPr>
        <w:t>(</w:t>
      </w:r>
      <w:hyperlink w:anchor="_ENREF_45" w:tooltip="Tang, 2016 #48" w:history="1">
        <w:r w:rsidR="00DC3D15">
          <w:rPr>
            <w:rFonts w:ascii="Arial" w:hAnsi="Arial" w:cs="Arial"/>
            <w:noProof/>
          </w:rPr>
          <w:t>Tang et al., 2016</w:t>
        </w:r>
      </w:hyperlink>
      <w:r w:rsidR="00AE2B85">
        <w:rPr>
          <w:rFonts w:ascii="Arial" w:hAnsi="Arial" w:cs="Arial"/>
          <w:noProof/>
        </w:rPr>
        <w:t>)</w:t>
      </w:r>
      <w:r w:rsidR="00AE2B85">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r w:rsidR="00677C37">
        <w:rPr>
          <w:rFonts w:ascii="Arial" w:hAnsi="Arial" w:cs="Arial"/>
        </w:rPr>
        <w:t>,</w:t>
      </w:r>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 xml:space="preserve">datasets with </w:t>
      </w:r>
      <w:r w:rsidR="00077894">
        <w:rPr>
          <w:rFonts w:ascii="Arial" w:hAnsi="Arial" w:cs="Arial"/>
        </w:rPr>
        <w:t>thousands</w:t>
      </w:r>
      <w:r w:rsidR="009C0FC2">
        <w:rPr>
          <w:rFonts w:ascii="Arial" w:hAnsi="Arial" w:cs="Arial"/>
        </w:rPr>
        <w:t xml:space="preserve"> of interconnected neurons.</w:t>
      </w:r>
      <w:r w:rsidR="006F4BE2">
        <w:rPr>
          <w:rFonts w:ascii="Arial" w:hAnsi="Arial" w:cs="Arial"/>
        </w:rPr>
        <w:t xml:space="preserve"> </w:t>
      </w:r>
      <w:r w:rsidR="00096176">
        <w:rPr>
          <w:rFonts w:ascii="Arial" w:hAnsi="Arial" w:cs="Arial"/>
        </w:rPr>
        <w:t>However, a main constraint</w:t>
      </w:r>
      <w:r w:rsidR="006F4BE2">
        <w:rPr>
          <w:rFonts w:ascii="Arial" w:hAnsi="Arial" w:cs="Arial"/>
        </w:rPr>
        <w:t xml:space="preserve"> for applying CRF</w:t>
      </w:r>
      <w:r w:rsidR="002B1AD9">
        <w:rPr>
          <w:rFonts w:ascii="Arial" w:hAnsi="Arial" w:cs="Arial"/>
        </w:rPr>
        <w:t>s</w:t>
      </w:r>
      <w:r w:rsidR="006F4BE2">
        <w:rPr>
          <w:rFonts w:ascii="Arial" w:hAnsi="Arial" w:cs="Arial"/>
        </w:rPr>
        <w:t xml:space="preserve"> </w:t>
      </w:r>
      <w:r w:rsidR="00096176">
        <w:rPr>
          <w:rFonts w:ascii="Arial" w:hAnsi="Arial" w:cs="Arial"/>
        </w:rPr>
        <w:t>is the number of</w:t>
      </w:r>
      <w:r w:rsidR="00E53DE7">
        <w:rPr>
          <w:rFonts w:ascii="Arial" w:hAnsi="Arial" w:cs="Arial"/>
        </w:rPr>
        <w:t xml:space="preserve"> </w:t>
      </w:r>
      <w:r w:rsidR="002B1AD9">
        <w:rPr>
          <w:rFonts w:ascii="Arial" w:hAnsi="Arial" w:cs="Arial"/>
        </w:rPr>
        <w:t xml:space="preserve">samples </w:t>
      </w:r>
      <w:r w:rsidR="00096176">
        <w:rPr>
          <w:rFonts w:ascii="Arial" w:hAnsi="Arial" w:cs="Arial"/>
        </w:rPr>
        <w:t>in the</w:t>
      </w:r>
      <w:r w:rsidR="00E53DE7">
        <w:rPr>
          <w:rFonts w:ascii="Arial" w:hAnsi="Arial" w:cs="Arial"/>
        </w:rPr>
        <w:t xml:space="preserve"> training data</w:t>
      </w:r>
      <w:r w:rsidR="00096176">
        <w:rPr>
          <w:rFonts w:ascii="Arial" w:hAnsi="Arial" w:cs="Arial"/>
        </w:rPr>
        <w:t>set.</w:t>
      </w:r>
      <w:r w:rsidR="00E53DE7">
        <w:rPr>
          <w:rFonts w:ascii="Arial" w:hAnsi="Arial" w:cs="Arial"/>
        </w:rPr>
        <w:t xml:space="preserve"> </w:t>
      </w:r>
    </w:p>
    <w:p w14:paraId="7A4ED7FD" w14:textId="77777777" w:rsidR="006F72EF" w:rsidRDefault="006F72EF" w:rsidP="00743615">
      <w:pPr>
        <w:spacing w:line="480" w:lineRule="auto"/>
        <w:jc w:val="both"/>
        <w:rPr>
          <w:rFonts w:ascii="Arial" w:hAnsi="Arial" w:cs="Arial"/>
        </w:rPr>
      </w:pPr>
    </w:p>
    <w:p w14:paraId="75D7DCB5" w14:textId="33DFE935" w:rsidR="006F72EF" w:rsidRPr="003D2089" w:rsidRDefault="006F72EF" w:rsidP="00743615">
      <w:pPr>
        <w:spacing w:line="480" w:lineRule="auto"/>
        <w:jc w:val="both"/>
        <w:rPr>
          <w:rFonts w:ascii="Arial" w:hAnsi="Arial" w:cs="Arial"/>
          <w:b/>
        </w:rPr>
      </w:pPr>
      <w:r>
        <w:rPr>
          <w:rFonts w:ascii="Arial" w:hAnsi="Arial" w:cs="Arial"/>
          <w:b/>
        </w:rPr>
        <w:t>Comparison with classification algorithms to detect cortical ensembles</w:t>
      </w:r>
    </w:p>
    <w:p w14:paraId="26D5ED6A" w14:textId="38D81AB0" w:rsidR="006F4BE2" w:rsidRDefault="006F4BE2" w:rsidP="00743615">
      <w:pPr>
        <w:spacing w:line="480" w:lineRule="auto"/>
        <w:jc w:val="both"/>
        <w:rPr>
          <w:rFonts w:ascii="Arial" w:hAnsi="Arial" w:cs="Arial"/>
        </w:rPr>
      </w:pPr>
      <w:r>
        <w:rPr>
          <w:rFonts w:ascii="Arial" w:hAnsi="Arial" w:cs="Arial"/>
        </w:rPr>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C92E1E">
        <w:rPr>
          <w:rFonts w:ascii="Arial" w:hAnsi="Arial" w:cs="Arial"/>
        </w:rPr>
        <w:fldChar w:fldCharType="begin">
          <w:fldData xml:space="preserve">PEVuZE5vdGU+PENpdGU+PEF1dGhvcj5DYXJyaWxsby1SZWlkPC9BdXRob3I+PFllYXI+MjAxNTwv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</w:fldData>
        </w:fldChar>
      </w:r>
      <w:r w:rsidR="00C92E1E">
        <w:rPr>
          <w:rFonts w:ascii="Arial" w:hAnsi="Arial" w:cs="Arial"/>
        </w:rPr>
        <w:instrText xml:space="preserve"> ADDIN EN.CITE </w:instrText>
      </w:r>
      <w:r w:rsidR="00C92E1E">
        <w:rPr>
          <w:rFonts w:ascii="Arial" w:hAnsi="Arial" w:cs="Arial"/>
        </w:rPr>
        <w:fldChar w:fldCharType="begin">
          <w:fldData xml:space="preserve">PEVuZE5vdGU+PENpdGU+PEF1dGhvcj5DYXJyaWxsby1SZWlkPC9BdXRob3I+PFllYXI+MjAxNTwv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</w:fldData>
        </w:fldChar>
      </w:r>
      <w:r w:rsidR="00C92E1E">
        <w:rPr>
          <w:rFonts w:ascii="Arial" w:hAnsi="Arial" w:cs="Arial"/>
        </w:rPr>
        <w:instrText xml:space="preserve"> ADDIN EN.CITE.DATA </w:instrText>
      </w:r>
      <w:r w:rsidR="00C92E1E">
        <w:rPr>
          <w:rFonts w:ascii="Arial" w:hAnsi="Arial" w:cs="Arial"/>
        </w:rPr>
      </w:r>
      <w:r w:rsidR="00C92E1E">
        <w:rPr>
          <w:rFonts w:ascii="Arial" w:hAnsi="Arial" w:cs="Arial"/>
        </w:rPr>
        <w:fldChar w:fldCharType="end"/>
      </w:r>
      <w:r w:rsidR="00C92E1E">
        <w:rPr>
          <w:rFonts w:ascii="Arial" w:hAnsi="Arial" w:cs="Arial"/>
        </w:rPr>
        <w:fldChar w:fldCharType="separate"/>
      </w:r>
      <w:r w:rsidR="00C92E1E">
        <w:rPr>
          <w:rFonts w:ascii="Arial" w:hAnsi="Arial" w:cs="Arial"/>
          <w:noProof/>
        </w:rPr>
        <w:t>(</w:t>
      </w:r>
      <w:hyperlink w:anchor="_ENREF_8" w:tooltip="Carrillo-Reid, 2015 #71" w:history="1">
        <w:r w:rsidR="00DC3D15">
          <w:rPr>
            <w:rFonts w:ascii="Arial" w:hAnsi="Arial" w:cs="Arial"/>
            <w:noProof/>
          </w:rPr>
          <w:t>Carrillo-Reid et al., 2015</w:t>
        </w:r>
      </w:hyperlink>
      <w:r w:rsidR="00C92E1E">
        <w:rPr>
          <w:rFonts w:ascii="Arial" w:hAnsi="Arial" w:cs="Arial"/>
          <w:noProof/>
        </w:rPr>
        <w:t>)</w:t>
      </w:r>
      <w:r w:rsidR="00C92E1E">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 xml:space="preserve">improved prediction </w:t>
      </w:r>
      <w:r w:rsidR="006F72EF">
        <w:rPr>
          <w:rFonts w:ascii="Arial" w:hAnsi="Arial" w:cs="Arial"/>
        </w:rPr>
        <w:t xml:space="preserve">performance </w:t>
      </w:r>
      <w:r w:rsidR="009D6541">
        <w:rPr>
          <w:rFonts w:ascii="Arial" w:hAnsi="Arial" w:cs="Arial"/>
        </w:rPr>
        <w:t>(</w:t>
      </w:r>
      <w:r w:rsidR="009D6541" w:rsidRPr="00A619F7">
        <w:rPr>
          <w:rFonts w:ascii="Arial" w:hAnsi="Arial" w:cs="Arial"/>
          <w:color w:val="0000FF"/>
        </w:rPr>
        <w:t xml:space="preserve">Figure </w:t>
      </w:r>
      <w:r w:rsidR="00CD3B92">
        <w:rPr>
          <w:rFonts w:ascii="Arial" w:hAnsi="Arial" w:cs="Arial"/>
          <w:color w:val="0000FF"/>
        </w:rPr>
        <w:t>4</w:t>
      </w:r>
      <w:r w:rsidR="009D6541">
        <w:rPr>
          <w:rFonts w:ascii="Arial" w:hAnsi="Arial" w:cs="Arial"/>
        </w:rPr>
        <w:t>)</w:t>
      </w:r>
      <w:r>
        <w:rPr>
          <w:rFonts w:ascii="Arial" w:hAnsi="Arial" w:cs="Arial"/>
        </w:rPr>
        <w:t>.</w:t>
      </w:r>
      <w:r w:rsidR="00E53DE7">
        <w:rPr>
          <w:rFonts w:ascii="Arial" w:hAnsi="Arial" w:cs="Arial"/>
        </w:rPr>
        <w:t xml:space="preserve"> </w:t>
      </w:r>
      <w:r w:rsidR="00677C37" w:rsidRPr="00677C37">
        <w:rPr>
          <w:rFonts w:ascii="Arial" w:hAnsi="Arial" w:cs="Arial"/>
        </w:rPr>
        <w:t>One reason could be that current CRF learning algorithms separately perform the structure learning and parameter learning steps</w:t>
      </w:r>
      <w:r w:rsidR="00B678BF">
        <w:rPr>
          <w:rFonts w:ascii="Arial" w:hAnsi="Arial" w:cs="Arial"/>
        </w:rPr>
        <w:t>.</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w:t>
      </w:r>
      <w:r w:rsidR="00183C28">
        <w:rPr>
          <w:rFonts w:ascii="Arial" w:hAnsi="Arial" w:cs="Arial"/>
        </w:rPr>
        <w:t xml:space="preserve">during the </w:t>
      </w:r>
      <w:r w:rsidR="00B5391E">
        <w:rPr>
          <w:rFonts w:ascii="Arial" w:hAnsi="Arial" w:cs="Arial"/>
        </w:rPr>
        <w:t xml:space="preserve">parameter </w:t>
      </w:r>
      <w:r w:rsidR="00183C28">
        <w:rPr>
          <w:rFonts w:ascii="Arial" w:hAnsi="Arial" w:cs="Arial"/>
        </w:rPr>
        <w:t>learning step can sometimes compromise the global optimality guarantees</w:t>
      </w:r>
      <w:r w:rsidR="00996D81">
        <w:rPr>
          <w:rFonts w:ascii="Arial" w:hAnsi="Arial" w:cs="Arial"/>
        </w:rPr>
        <w:t xml:space="preserve">. </w:t>
      </w:r>
    </w:p>
    <w:p w14:paraId="28076070" w14:textId="055BE75A" w:rsidR="006C60DB" w:rsidRDefault="006C60DB" w:rsidP="00252CB8">
      <w:pPr>
        <w:spacing w:line="480" w:lineRule="auto"/>
        <w:ind w:firstLine="720"/>
        <w:jc w:val="both"/>
        <w:rPr>
          <w:rFonts w:ascii="Arial" w:hAnsi="Arial" w:cs="Arial"/>
        </w:rPr>
      </w:pPr>
      <w:r>
        <w:rPr>
          <w:rFonts w:ascii="Arial" w:hAnsi="Arial" w:cs="Arial"/>
        </w:rPr>
        <w:lastRenderedPageBreak/>
        <w:t>The overall activity of multiple cells at a given time window can be understood as a multidimensional array of population vectors where vectors pointing to a similar space can be considered as a group</w:t>
      </w:r>
      <w:r w:rsidR="0068240B">
        <w:rPr>
          <w:rFonts w:ascii="Arial" w:hAnsi="Arial" w:cs="Arial"/>
        </w:rPr>
        <w:t xml:space="preserve"> (</w:t>
      </w:r>
      <w:r w:rsidR="0068240B" w:rsidRPr="00A619F7">
        <w:rPr>
          <w:rFonts w:ascii="Arial" w:hAnsi="Arial" w:cs="Arial"/>
          <w:color w:val="0000FF"/>
        </w:rPr>
        <w:t>Figure S1</w:t>
      </w:r>
      <w:r w:rsidR="0068240B">
        <w:rPr>
          <w:rFonts w:ascii="Arial" w:hAnsi="Arial" w:cs="Arial"/>
        </w:rPr>
        <w:t>)</w:t>
      </w:r>
      <w:r>
        <w:rPr>
          <w:rFonts w:ascii="Arial" w:hAnsi="Arial" w:cs="Arial"/>
        </w:rPr>
        <w:t>. We previously showed that population vectors defining a group (i.e. a cortical ensemble)</w:t>
      </w:r>
      <w:r w:rsidRPr="00044B3A">
        <w:rPr>
          <w:rFonts w:ascii="Arial" w:hAnsi="Arial" w:cs="Arial"/>
        </w:rPr>
        <w:t xml:space="preserve"> </w:t>
      </w:r>
      <w:r>
        <w:rPr>
          <w:rFonts w:ascii="Arial" w:hAnsi="Arial" w:cs="Arial"/>
        </w:rPr>
        <w:t>can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w:t>
      </w:r>
      <w:r w:rsidR="00CB1A28">
        <w:rPr>
          <w:rFonts w:ascii="Arial" w:hAnsi="Arial" w:cs="Arial"/>
        </w:rPr>
        <w:t xml:space="preserve">by </w:t>
      </w:r>
      <w:r w:rsidRPr="00044B3A">
        <w:rPr>
          <w:rFonts w:ascii="Arial" w:hAnsi="Arial" w:cs="Arial"/>
        </w:rPr>
        <w:t>performing singular value decomposition (SVD)</w:t>
      </w:r>
      <w:r>
        <w:rPr>
          <w:rFonts w:ascii="Arial" w:hAnsi="Arial" w:cs="Arial"/>
        </w:rPr>
        <w:t xml:space="preserve"> </w:t>
      </w:r>
      <w:r w:rsidR="00AE2B85">
        <w:rPr>
          <w:rFonts w:ascii="Arial" w:hAnsi="Arial" w:cs="Arial"/>
        </w:rPr>
        <w:fldChar w:fldCharType="begin">
          <w:fldData xml:space="preserve">PEVuZE5vdGU+PENpdGU+PEF1dGhvcj5DYXJyaWxsby1SZWlkPC9BdXRob3I+PFllYXI+MjAxNTwv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n==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DYXJyaWxsby1SZWlkPC9BdXRob3I+PFllYXI+MjAxNTwv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n==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8" w:tooltip="Carrillo-Reid, 2015 #71" w:history="1">
        <w:r w:rsidR="00DC3D15">
          <w:rPr>
            <w:rFonts w:ascii="Arial" w:hAnsi="Arial" w:cs="Arial"/>
            <w:noProof/>
          </w:rPr>
          <w:t>Carrillo-Reid et al., 2015</w:t>
        </w:r>
      </w:hyperlink>
      <w:r w:rsidR="00AE2B85">
        <w:rPr>
          <w:rFonts w:ascii="Arial" w:hAnsi="Arial" w:cs="Arial"/>
          <w:noProof/>
        </w:rPr>
        <w:t>)</w:t>
      </w:r>
      <w:r w:rsidR="00AE2B85">
        <w:rPr>
          <w:rFonts w:ascii="Arial" w:hAnsi="Arial" w:cs="Arial"/>
        </w:rPr>
        <w:fldChar w:fldCharType="end"/>
      </w:r>
      <w:r w:rsidRPr="00044B3A">
        <w:rPr>
          <w:rFonts w:ascii="Arial" w:hAnsi="Arial" w:cs="Arial"/>
        </w:rPr>
        <w:t xml:space="preserve">. </w:t>
      </w:r>
      <w:r>
        <w:rPr>
          <w:rFonts w:ascii="Arial" w:hAnsi="Arial" w:cs="Arial"/>
        </w:rPr>
        <w:t xml:space="preserve">Even though SVD can identify cortical ensembles reliably, </w:t>
      </w:r>
      <w:r w:rsidR="00C646EA" w:rsidRPr="00C646EA">
        <w:rPr>
          <w:rFonts w:ascii="Arial" w:hAnsi="Arial" w:cs="Arial"/>
        </w:rPr>
        <w:t>it lacks a structure</w:t>
      </w:r>
      <w:r w:rsidR="00320387">
        <w:rPr>
          <w:rFonts w:ascii="Arial" w:hAnsi="Arial" w:cs="Arial"/>
        </w:rPr>
        <w:t>d</w:t>
      </w:r>
      <w:r w:rsidR="00C646EA" w:rsidRPr="00C646EA">
        <w:rPr>
          <w:rFonts w:ascii="Arial" w:hAnsi="Arial" w:cs="Arial"/>
        </w:rPr>
        <w:t xml:space="preserve"> model that allows the systematic study of changes in </w:t>
      </w:r>
      <w:r w:rsidR="004F0B5A">
        <w:rPr>
          <w:rFonts w:ascii="Arial" w:hAnsi="Arial" w:cs="Arial"/>
        </w:rPr>
        <w:t>network properties</w:t>
      </w:r>
      <w:r>
        <w:rPr>
          <w:rFonts w:ascii="Arial" w:hAnsi="Arial" w:cs="Arial"/>
        </w:rPr>
        <w:t xml:space="preserve">. </w:t>
      </w:r>
    </w:p>
    <w:p w14:paraId="4069F22E" w14:textId="77777777" w:rsidR="00F967F9" w:rsidRDefault="00F967F9" w:rsidP="00252CB8">
      <w:pPr>
        <w:spacing w:line="480" w:lineRule="auto"/>
        <w:ind w:firstLine="720"/>
        <w:jc w:val="both"/>
        <w:rPr>
          <w:rFonts w:ascii="Arial" w:hAnsi="Arial" w:cs="Arial"/>
        </w:rPr>
      </w:pPr>
    </w:p>
    <w:p w14:paraId="385A1214" w14:textId="4DEF748A"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w:t>
      </w:r>
      <w:r w:rsidR="00683059">
        <w:rPr>
          <w:rFonts w:ascii="Arial" w:hAnsi="Arial" w:cs="Arial"/>
          <w:b/>
        </w:rPr>
        <w:t>single cell</w:t>
      </w:r>
      <w:r w:rsidR="005664E7">
        <w:rPr>
          <w:rFonts w:ascii="Arial" w:hAnsi="Arial" w:cs="Arial"/>
          <w:b/>
        </w:rPr>
        <w:t xml:space="preserve"> targeting with</w:t>
      </w:r>
      <w:r w:rsidR="00683059">
        <w:rPr>
          <w:rFonts w:ascii="Arial" w:hAnsi="Arial" w:cs="Arial"/>
          <w:b/>
        </w:rPr>
        <w:t xml:space="preserve"> </w:t>
      </w:r>
      <w:r>
        <w:rPr>
          <w:rFonts w:ascii="Arial" w:hAnsi="Arial" w:cs="Arial"/>
          <w:b/>
        </w:rPr>
        <w:t>optogenetic stimulation</w:t>
      </w:r>
    </w:p>
    <w:p w14:paraId="422DD1F4" w14:textId="7D44F959" w:rsidR="00683059" w:rsidRDefault="00683059" w:rsidP="00572F34">
      <w:pPr>
        <w:spacing w:line="480" w:lineRule="auto"/>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sidR="00C92E1E">
        <w:rPr>
          <w:rFonts w:ascii="Arial" w:hAnsi="Arial" w:cs="Arial"/>
        </w:rPr>
        <w:fldChar w:fldCharType="begin"/>
      </w:r>
      <w:r w:rsidR="00DC3D15">
        <w:rPr>
          <w:rFonts w:ascii="Arial" w:hAnsi="Arial" w:cs="Arial"/>
        </w:rPr>
        <w:instrText xml:space="preserve"> ADDIN EN.CITE &lt;EndNote&gt;&lt;Cite&gt;&lt;Author&gt;Brindley Gs Fau - Lewin&lt;/Author&gt;&lt;RecNum&gt;133&lt;/RecNum&gt;&lt;DisplayText&gt;(Brindley Gs Fau - Lewin and Lewin, 1986)&lt;/DisplayText&gt;&lt;record&gt;&lt;rec-number&gt;133&lt;/rec-number&gt;&lt;foreign-keys&gt;&lt;key app="EN" db-id="rdwvpe9dd2tpt4eef5uvw5rarp9tzs255zzr"&gt;133&lt;/key&gt;&lt;/foreign-keys&gt;&lt;ref-type name="Journal Article"&gt;17&lt;/ref-type&gt;&lt;contributors&gt;&lt;authors&gt;&lt;author&gt;Brindley Gs Fau - Lewin, W. S.&lt;/author&gt;&lt;author&gt;Lewin, W. S.&lt;/author&gt;&lt;/authors&gt;&lt;translated-authors&gt;&lt;author&gt;J. Physiol&lt;/author&gt;&lt;/translated-authors&gt;&lt;/contributors&gt;&lt;titles&gt;&lt;title&gt;The sensations produced by electrical stimulation of the visual cortex&lt;/title&gt;&lt;/titles&gt;&lt;number&gt;0022-3751 (Print)&lt;/number&gt;&lt;dates&gt;&lt;year&gt;1986&lt;/year&gt;&lt;pub-dates&gt;&lt;date&gt;19680725 DCOM- 19680725&lt;/date&gt;&lt;/pub-dates&gt;&lt;/dates&gt;&lt;urls&gt;&lt;/urls&gt;&lt;electronic-resource-num&gt;D - NLM: PMC1351724 EDAT- 1968/05/01 MHDA- 1968/05/01 00:01 CRDT- 1968/05/01 00:00 PST - ppublish&lt;/electronic-resource-num&gt;&lt;remote-database-provider&gt;1968 May&lt;/remote-database-provider&gt;&lt;language&gt;eng&lt;/language&gt;&lt;/record&gt;&lt;/Cite&gt;&lt;/EndNote&gt;</w:instrText>
      </w:r>
      <w:r w:rsidR="00C92E1E">
        <w:rPr>
          <w:rFonts w:ascii="Arial" w:hAnsi="Arial" w:cs="Arial"/>
        </w:rPr>
        <w:fldChar w:fldCharType="separate"/>
      </w:r>
      <w:r w:rsidR="00DC3D15">
        <w:rPr>
          <w:rFonts w:ascii="Arial" w:hAnsi="Arial" w:cs="Arial"/>
          <w:noProof/>
        </w:rPr>
        <w:t>(</w:t>
      </w:r>
      <w:hyperlink w:anchor="_ENREF_6" w:tooltip="Brindley Gs Fau - Lewin, 1986 #133" w:history="1">
        <w:r w:rsidR="00DC3D15">
          <w:rPr>
            <w:rFonts w:ascii="Arial" w:hAnsi="Arial" w:cs="Arial"/>
            <w:noProof/>
          </w:rPr>
          <w:t>Brindley Gs Fau - Lewin and Lewin, 1986</w:t>
        </w:r>
      </w:hyperlink>
      <w:r w:rsidR="00DC3D15">
        <w:rPr>
          <w:rFonts w:ascii="Arial" w:hAnsi="Arial" w:cs="Arial"/>
          <w:noProof/>
        </w:rPr>
        <w:t>)</w:t>
      </w:r>
      <w:r w:rsidR="00C92E1E">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sidR="00C92E1E">
        <w:rPr>
          <w:rFonts w:ascii="Arial" w:hAnsi="Arial" w:cs="Arial"/>
        </w:rPr>
        <w:fldChar w:fldCharType="begin"/>
      </w:r>
      <w:r w:rsidR="00DC3D15">
        <w:rPr>
          <w:rFonts w:ascii="Arial" w:hAnsi="Arial" w:cs="Arial"/>
        </w:rPr>
        <w:instrText xml:space="preserve"> ADDIN EN.CITE &lt;EndNote&gt;&lt;Cite&gt;&lt;Author&gt;Shepherd&lt;/Author&gt;&lt;RecNum&gt;132&lt;/RecNum&gt;&lt;DisplayText&gt;(Shepherd and Shivdasani, 2013)&lt;/DisplayText&gt;&lt;record&gt;&lt;rec-number&gt;132&lt;/rec-number&gt;&lt;foreign-keys&gt;&lt;key app="EN" db-id="rdwvpe9dd2tpt4eef5uvw5rarp9tzs255zzr"&gt;132&lt;/key&gt;&lt;/foreign-keys&gt;&lt;ref-type name="Journal Article"&gt;17&lt;/ref-type&gt;&lt;contributors&gt;&lt;authors&gt;&lt;author&gt;Shepherd, R. K.&lt;/author&gt;&lt;author&gt;Shivdasani, M. F.&amp;#xD;Nayagam, D. F.&amp;#xD;Williams, C. F.&amp;#xD;Blamey, P. J.&lt;/author&gt;&lt;/authors&gt;&lt;translated-authors&gt;&lt;author&gt;Trends, Biotechnol&lt;/author&gt;&lt;/translated-authors&gt;&lt;/contributors&gt;&lt;auth-address&gt;Bionics Institute, 384-388 Albert St East Melbourne, 3002, Victoria, Australia; Medical Bionics Department, University of Melbourne, 384-388 Albert St East Melbourne, 3002, Victoria, Australia. Electronic address: rshepherd@bionicsinstitute.org. FAU - Shivdasani, Mohit N&lt;/auth-address&gt;&lt;titles&gt;&lt;title&gt;Visual prostheses for the blind&lt;/title&gt;&lt;secondary-title&gt;Trends Biotechnol. &lt;/secondary-title&gt;&lt;/titles&gt;&lt;periodical&gt;&lt;full-title&gt;Trends Biotechnol.&lt;/full-title&gt;&lt;/periodical&gt;&lt;volume&gt;10&lt;/volume&gt;&lt;number&gt;562-71&lt;/number&gt;&lt;dates&gt;&lt;year&gt;2013&lt;/year&gt;&lt;pub-dates&gt;&lt;date&gt;20130923 DCOM- 20140328&lt;/date&gt;&lt;/pub-dates&gt;&lt;/dates&gt;&lt;urls&gt;&lt;/urls&gt;&lt;remote-database-provider&gt;2013 Oct&lt;/remote-database-provider&gt;&lt;language&gt;eng&lt;/language&gt;&lt;/record&gt;&lt;/Cite&gt;&lt;/EndNote&gt;</w:instrText>
      </w:r>
      <w:r w:rsidR="00C92E1E">
        <w:rPr>
          <w:rFonts w:ascii="Arial" w:hAnsi="Arial" w:cs="Arial"/>
        </w:rPr>
        <w:fldChar w:fldCharType="separate"/>
      </w:r>
      <w:r w:rsidR="00DC3D15">
        <w:rPr>
          <w:rFonts w:ascii="Arial" w:hAnsi="Arial" w:cs="Arial"/>
          <w:noProof/>
        </w:rPr>
        <w:t>(</w:t>
      </w:r>
      <w:hyperlink w:anchor="_ENREF_37" w:tooltip="Shepherd, 2013 #132" w:history="1">
        <w:r w:rsidR="00DC3D15">
          <w:rPr>
            <w:rFonts w:ascii="Arial" w:hAnsi="Arial" w:cs="Arial"/>
            <w:noProof/>
          </w:rPr>
          <w:t>Shepherd and Shivdasani, 2013</w:t>
        </w:r>
      </w:hyperlink>
      <w:r w:rsidR="00DC3D15">
        <w:rPr>
          <w:rFonts w:ascii="Arial" w:hAnsi="Arial" w:cs="Arial"/>
          <w:noProof/>
        </w:rPr>
        <w:t>)</w:t>
      </w:r>
      <w:r w:rsidR="00C92E1E">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w:t>
      </w:r>
      <w:del w:id="263" w:author="Shuting Han" w:date="2017-02-01T10:46:00Z">
        <w:r w:rsidDel="00572F34">
          <w:rPr>
            <w:rFonts w:ascii="Arial" w:hAnsi="Arial" w:cs="Arial"/>
          </w:rPr>
          <w:delText>trained</w:delText>
        </w:r>
      </w:del>
      <w:ins w:id="264" w:author="Shuting Han" w:date="2017-02-01T10:46:00Z">
        <w:r w:rsidR="00572F34">
          <w:rPr>
            <w:rFonts w:ascii="Arial" w:hAnsi="Arial" w:cs="Arial"/>
          </w:rPr>
          <w:t>inferred</w:t>
        </w:r>
      </w:ins>
      <w:r w:rsidR="00D17A41">
        <w:rPr>
          <w:rFonts w:ascii="Arial" w:hAnsi="Arial" w:cs="Arial"/>
        </w:rPr>
        <w:t>,</w:t>
      </w:r>
      <w:r>
        <w:rPr>
          <w:rFonts w:ascii="Arial" w:hAnsi="Arial" w:cs="Arial"/>
        </w:rPr>
        <w:t xml:space="preserve"> the identification of </w:t>
      </w:r>
      <w:r w:rsidR="00743628">
        <w:rPr>
          <w:rFonts w:ascii="Arial" w:hAnsi="Arial" w:cs="Arial"/>
        </w:rPr>
        <w:t>neurons</w:t>
      </w:r>
      <w:r w:rsidR="003C2C58">
        <w:rPr>
          <w:rFonts w:ascii="Arial" w:hAnsi="Arial" w:cs="Arial"/>
        </w:rPr>
        <w:t xml:space="preserve"> with pattern completion capability</w:t>
      </w:r>
      <w:r>
        <w:rPr>
          <w:rFonts w:ascii="Arial" w:hAnsi="Arial" w:cs="Arial"/>
        </w:rPr>
        <w:t xml:space="preserve"> could be used to reduc</w:t>
      </w:r>
      <w:r w:rsidR="003C2C58">
        <w:rPr>
          <w:rFonts w:ascii="Arial" w:hAnsi="Arial" w:cs="Arial"/>
        </w:rPr>
        <w:t>e</w:t>
      </w:r>
      <w:r>
        <w:rPr>
          <w:rFonts w:ascii="Arial" w:hAnsi="Arial" w:cs="Arial"/>
        </w:rPr>
        <w:t xml:space="preserve">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52BA362A" w:rsidR="00F33C83" w:rsidRDefault="00292AB8" w:rsidP="00C36230">
      <w:pPr>
        <w:spacing w:line="480" w:lineRule="auto"/>
        <w:ind w:firstLine="720"/>
        <w:jc w:val="both"/>
        <w:rPr>
          <w:rFonts w:ascii="Arial" w:hAnsi="Arial" w:cs="Arial"/>
        </w:rPr>
      </w:pPr>
      <w:r>
        <w:rPr>
          <w:rFonts w:ascii="Arial" w:hAnsi="Arial" w:cs="Arial"/>
        </w:rPr>
        <w:lastRenderedPageBreak/>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AE2B85">
        <w:rPr>
          <w:rFonts w:ascii="Arial" w:hAnsi="Arial" w:cs="Arial"/>
        </w:rPr>
        <w:fldChar w:fldCharType="begin"/>
      </w:r>
      <w:r w:rsidR="00AE2B85">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AE2B85">
        <w:rPr>
          <w:rFonts w:ascii="Arial" w:hAnsi="Arial" w:cs="Arial"/>
        </w:rPr>
        <w:fldChar w:fldCharType="separate"/>
      </w:r>
      <w:r w:rsidR="00AE2B85">
        <w:rPr>
          <w:rFonts w:ascii="Arial" w:hAnsi="Arial" w:cs="Arial"/>
          <w:noProof/>
        </w:rPr>
        <w:t>(</w:t>
      </w:r>
      <w:hyperlink w:anchor="_ENREF_3" w:tooltip="Barabasi, 1999 #125" w:history="1">
        <w:r w:rsidR="00DC3D15">
          <w:rPr>
            <w:rFonts w:ascii="Arial" w:hAnsi="Arial" w:cs="Arial"/>
            <w:noProof/>
          </w:rPr>
          <w:t>Barabasi and Albert, 1999</w:t>
        </w:r>
      </w:hyperlink>
      <w:r w:rsidR="00AE2B85">
        <w:rPr>
          <w:rFonts w:ascii="Arial" w:hAnsi="Arial" w:cs="Arial"/>
          <w:noProof/>
        </w:rPr>
        <w:t>)</w:t>
      </w:r>
      <w:r w:rsidR="00AE2B85">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AE2B85">
        <w:rPr>
          <w:rFonts w:ascii="Arial" w:hAnsi="Arial" w:cs="Arial"/>
        </w:rPr>
        <w:fldChar w:fldCharType="begin">
          <w:fldData xml:space="preserve">PEVuZE5vdGU+PENpdGU+PEF1dGhvcj5DYXJyaWxsby1SZWlkPC9BdXRob3I+PFllYXI+MjAxNTwv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DYXJyaWxsby1SZWlkPC9BdXRob3I+PFllYXI+MjAxNTwv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8" w:tooltip="Carrillo-Reid, 2015 #71" w:history="1">
        <w:r w:rsidR="00DC3D15">
          <w:rPr>
            <w:rFonts w:ascii="Arial" w:hAnsi="Arial" w:cs="Arial"/>
            <w:noProof/>
          </w:rPr>
          <w:t>Carrillo-Reid et al., 2015</w:t>
        </w:r>
      </w:hyperlink>
      <w:r w:rsidR="00AE2B85">
        <w:rPr>
          <w:rFonts w:ascii="Arial" w:hAnsi="Arial" w:cs="Arial"/>
          <w:noProof/>
        </w:rPr>
        <w:t>)</w:t>
      </w:r>
      <w:r w:rsidR="00AE2B85">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neurons</w:t>
      </w:r>
      <w:r w:rsidR="00E17D33">
        <w:rPr>
          <w:rFonts w:ascii="Arial" w:hAnsi="Arial" w:cs="Arial"/>
        </w:rPr>
        <w:t xml:space="preserve"> </w:t>
      </w:r>
      <w:r w:rsidR="003C2C58">
        <w:rPr>
          <w:rFonts w:ascii="Arial" w:hAnsi="Arial" w:cs="Arial"/>
        </w:rPr>
        <w:t xml:space="preserve">with pattern completion capability </w:t>
      </w:r>
      <w:r w:rsidR="00E17D33">
        <w:rPr>
          <w:rFonts w:ascii="Arial" w:hAnsi="Arial" w:cs="Arial"/>
        </w:rPr>
        <w:t xml:space="preserve">has been </w:t>
      </w:r>
      <w:r w:rsidR="00BB501C">
        <w:rPr>
          <w:rFonts w:ascii="Arial" w:hAnsi="Arial" w:cs="Arial"/>
        </w:rPr>
        <w:t xml:space="preserve">demonstrated </w:t>
      </w:r>
      <w:r w:rsidR="00E17D33">
        <w:rPr>
          <w:rFonts w:ascii="Arial" w:hAnsi="Arial" w:cs="Arial"/>
        </w:rPr>
        <w:t>in previous 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overall network dynamics </w:t>
      </w:r>
      <w:r w:rsidR="00AE2B8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5" w:tooltip="Bonifazi, 2009 #69" w:history="1">
        <w:r w:rsidR="00DC3D15">
          <w:rPr>
            <w:rFonts w:ascii="Arial" w:hAnsi="Arial" w:cs="Arial"/>
            <w:noProof/>
          </w:rPr>
          <w:t>Bonifazi et al., 2009</w:t>
        </w:r>
      </w:hyperlink>
      <w:r w:rsidR="00AE2B85">
        <w:rPr>
          <w:rFonts w:ascii="Arial" w:hAnsi="Arial" w:cs="Arial"/>
          <w:noProof/>
        </w:rPr>
        <w:t xml:space="preserve">; </w:t>
      </w:r>
      <w:hyperlink w:anchor="_ENREF_9" w:tooltip="Carrillo-Reid, 2016 #73" w:history="1">
        <w:r w:rsidR="00DC3D15">
          <w:rPr>
            <w:rFonts w:ascii="Arial" w:hAnsi="Arial" w:cs="Arial"/>
            <w:noProof/>
          </w:rPr>
          <w:t>Carrillo-Reid et al., 2016</w:t>
        </w:r>
      </w:hyperlink>
      <w:r w:rsidR="00AE2B85">
        <w:rPr>
          <w:rFonts w:ascii="Arial" w:hAnsi="Arial" w:cs="Arial"/>
          <w:noProof/>
        </w:rPr>
        <w:t xml:space="preserve">; </w:t>
      </w:r>
      <w:hyperlink w:anchor="_ENREF_17" w:tooltip="Hagmann, 2008 #79" w:history="1">
        <w:r w:rsidR="00DC3D15">
          <w:rPr>
            <w:rFonts w:ascii="Arial" w:hAnsi="Arial" w:cs="Arial"/>
            <w:noProof/>
          </w:rPr>
          <w:t>Hagmann et al., 2008</w:t>
        </w:r>
      </w:hyperlink>
      <w:r w:rsidR="00AE2B85">
        <w:rPr>
          <w:rFonts w:ascii="Arial" w:hAnsi="Arial" w:cs="Arial"/>
          <w:noProof/>
        </w:rPr>
        <w:t>)</w:t>
      </w:r>
      <w:r w:rsidR="00AE2B8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1415E53C" w:rsidR="00C8710C" w:rsidRPr="00902319" w:rsidRDefault="003D496E" w:rsidP="00902319">
      <w:pPr>
        <w:spacing w:line="480" w:lineRule="auto"/>
        <w:jc w:val="both"/>
        <w:rPr>
          <w:rFonts w:ascii="Arial" w:hAnsi="Arial" w:cs="Arial"/>
        </w:rPr>
      </w:pPr>
      <w:r>
        <w:rPr>
          <w:rFonts w:ascii="Arial" w:hAnsi="Arial" w:cs="Arial"/>
        </w:rPr>
        <w:tab/>
      </w:r>
      <w:r w:rsidR="00BB501C">
        <w:rPr>
          <w:rFonts w:ascii="Arial" w:hAnsi="Arial" w:cs="Arial"/>
        </w:rPr>
        <w:t>We</w:t>
      </w:r>
      <w:r w:rsidR="00DD1E27">
        <w:rPr>
          <w:rFonts w:ascii="Arial" w:hAnsi="Arial" w:cs="Arial"/>
        </w:rPr>
        <w:t xml:space="preserve"> demonstrated </w:t>
      </w:r>
      <w:r w:rsidR="00BB501C">
        <w:rPr>
          <w:rFonts w:ascii="Arial" w:hAnsi="Arial" w:cs="Arial"/>
        </w:rPr>
        <w:t xml:space="preserve">that </w:t>
      </w:r>
      <w:r w:rsidR="00675117">
        <w:rPr>
          <w:rFonts w:ascii="Arial" w:hAnsi="Arial" w:cs="Arial"/>
        </w:rPr>
        <w:t xml:space="preserve">the parameters defined by CRFs models could be used </w:t>
      </w:r>
      <w:r w:rsidR="00DD1E27">
        <w:rPr>
          <w:rFonts w:ascii="Arial" w:hAnsi="Arial" w:cs="Arial"/>
        </w:rPr>
        <w:t>in the design of closed loop experiments</w:t>
      </w:r>
      <w:r w:rsidR="00675117">
        <w:rPr>
          <w:rFonts w:ascii="Arial" w:hAnsi="Arial" w:cs="Arial"/>
        </w:rPr>
        <w:t xml:space="preserve"> with single cell resolution</w:t>
      </w:r>
      <w:r w:rsidR="00DD1E27">
        <w:rPr>
          <w:rFonts w:ascii="Arial" w:hAnsi="Arial" w:cs="Arial"/>
        </w:rPr>
        <w:t xml:space="preserve"> t</w:t>
      </w:r>
      <w:r w:rsidR="00AA7450">
        <w:rPr>
          <w:rFonts w:ascii="Arial" w:hAnsi="Arial" w:cs="Arial"/>
        </w:rPr>
        <w:t xml:space="preserve">o investigate the role of </w:t>
      </w:r>
      <w:r w:rsidR="003C2C58">
        <w:rPr>
          <w:rFonts w:ascii="Arial" w:hAnsi="Arial" w:cs="Arial"/>
        </w:rPr>
        <w:t xml:space="preserve">a specific subpopulation of </w:t>
      </w:r>
      <w:r w:rsidR="00AA7450">
        <w:rPr>
          <w:rFonts w:ascii="Arial" w:hAnsi="Arial" w:cs="Arial"/>
        </w:rPr>
        <w:t xml:space="preserve">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w:t>
      </w:r>
      <w:r w:rsidR="00DD1E27">
        <w:rPr>
          <w:rFonts w:ascii="Arial" w:hAnsi="Arial" w:cs="Arial"/>
        </w:rPr>
        <w:t xml:space="preserve"> different</w:t>
      </w:r>
      <w:r w:rsidR="00BF2A03">
        <w:rPr>
          <w:rFonts w:ascii="Arial" w:hAnsi="Arial" w:cs="Arial"/>
        </w:rPr>
        <w:t xml:space="preserve"> behavioral events.</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72BC7682" w14:textId="728DF8A4"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r w:rsidR="00CA3E32">
        <w:rPr>
          <w:rFonts w:ascii="Arial" w:hAnsi="Arial" w:cs="Arial"/>
          <w:b/>
        </w:rPr>
        <w:t>1</w:t>
      </w:r>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 using CRFs</w:t>
      </w:r>
    </w:p>
    <w:p w14:paraId="26862E0D" w14:textId="4F6E9626" w:rsidR="00887429" w:rsidRPr="009012A2" w:rsidRDefault="00887429" w:rsidP="0077375E">
      <w:pPr>
        <w:spacing w:line="480" w:lineRule="auto"/>
        <w:jc w:val="both"/>
        <w:rPr>
          <w:rFonts w:ascii="Arial" w:hAnsi="Arial" w:cs="Arial"/>
        </w:rPr>
      </w:pPr>
      <w:r w:rsidRPr="000F4E1F">
        <w:rPr>
          <w:rFonts w:ascii="Arial" w:hAnsi="Arial" w:cs="Arial"/>
        </w:rPr>
        <w:t xml:space="preserve">(A) </w:t>
      </w:r>
      <w:r w:rsidR="0072233D">
        <w:rPr>
          <w:rFonts w:ascii="Arial" w:hAnsi="Arial" w:cs="Arial"/>
        </w:rPr>
        <w:t>Schematic representation of CRFs</w:t>
      </w:r>
      <w:r w:rsidR="000A625A">
        <w:rPr>
          <w:rFonts w:ascii="Arial" w:hAnsi="Arial" w:cs="Arial"/>
        </w:rPr>
        <w:t xml:space="preserve">. </w:t>
      </w:r>
      <w:r w:rsidR="00CA3E32">
        <w:rPr>
          <w:rFonts w:ascii="Arial" w:hAnsi="Arial" w:cs="Arial"/>
        </w:rPr>
        <w:t xml:space="preserve">Circles represent </w:t>
      </w:r>
      <w:r w:rsidR="000A625A">
        <w:rPr>
          <w:rFonts w:ascii="Arial" w:hAnsi="Arial" w:cs="Arial"/>
        </w:rPr>
        <w:t>neurons</w:t>
      </w:r>
      <w:r w:rsidR="00CA3E32">
        <w:rPr>
          <w:rFonts w:ascii="Arial" w:hAnsi="Arial" w:cs="Arial"/>
        </w:rPr>
        <w:t xml:space="preserve">. Squares represent </w:t>
      </w:r>
      <w:r w:rsidR="000A625A">
        <w:rPr>
          <w:rFonts w:ascii="Arial" w:hAnsi="Arial" w:cs="Arial"/>
        </w:rPr>
        <w:t>added nodes depicting visual stimuli</w:t>
      </w:r>
      <w:r w:rsidR="00CA3E32">
        <w:rPr>
          <w:rFonts w:ascii="Arial" w:hAnsi="Arial" w:cs="Arial"/>
        </w:rPr>
        <w:t xml:space="preserve">. </w:t>
      </w:r>
      <w:r w:rsidRPr="000F4E1F">
        <w:rPr>
          <w:rFonts w:ascii="Arial" w:hAnsi="Arial" w:cs="Arial"/>
        </w:rPr>
        <w:t xml:space="preserve">Shaded nodes (x) represent observed </w:t>
      </w:r>
      <w:r w:rsidR="00EF4B60">
        <w:rPr>
          <w:rFonts w:ascii="Arial" w:hAnsi="Arial" w:cs="Arial"/>
        </w:rPr>
        <w:t>data</w:t>
      </w:r>
      <w:r w:rsidRPr="000F4E1F">
        <w:rPr>
          <w:rFonts w:ascii="Arial" w:hAnsi="Arial" w:cs="Arial"/>
        </w:rPr>
        <w:t>.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8B6608">
        <w:rPr>
          <w:rFonts w:ascii="Arial" w:hAnsi="Arial" w:cs="Arial"/>
        </w:rPr>
        <w:t>iz</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w:t>
      </w:r>
      <w:r w:rsidR="00CA3E32">
        <w:rPr>
          <w:rFonts w:ascii="Arial" w:hAnsi="Arial" w:cs="Arial"/>
        </w:rPr>
        <w:t>Example of a CRF graph constructed from real data</w:t>
      </w:r>
      <w:r w:rsidR="002076FD">
        <w:rPr>
          <w:rFonts w:ascii="Arial" w:hAnsi="Arial" w:cs="Arial"/>
        </w:rPr>
        <w:t xml:space="preserve">. </w:t>
      </w:r>
      <w:r w:rsidR="00947A7E">
        <w:rPr>
          <w:rFonts w:ascii="Arial" w:hAnsi="Arial" w:cs="Arial"/>
        </w:rPr>
        <w:t xml:space="preserve">In this case, </w:t>
      </w:r>
      <w:r w:rsidR="000A625A">
        <w:rPr>
          <w:rFonts w:ascii="Arial" w:hAnsi="Arial" w:cs="Arial"/>
        </w:rPr>
        <w:t>added</w:t>
      </w:r>
      <w:r w:rsidR="00947A7E">
        <w:rPr>
          <w:rFonts w:ascii="Arial" w:hAnsi="Arial" w:cs="Arial"/>
        </w:rPr>
        <w:t xml:space="preserve"> nodes (squares) </w:t>
      </w:r>
      <w:r w:rsidR="000A625A">
        <w:rPr>
          <w:rFonts w:ascii="Arial" w:hAnsi="Arial" w:cs="Arial"/>
        </w:rPr>
        <w:t>represent</w:t>
      </w:r>
      <w:r w:rsidR="00947A7E">
        <w:rPr>
          <w:rFonts w:ascii="Arial" w:hAnsi="Arial" w:cs="Arial"/>
        </w:rPr>
        <w:t xml:space="preserve"> horizontal (red) and vertical (blue) </w:t>
      </w:r>
      <w:r w:rsidR="000A625A">
        <w:rPr>
          <w:rFonts w:ascii="Arial" w:hAnsi="Arial" w:cs="Arial"/>
        </w:rPr>
        <w:t>drifting-gratings</w:t>
      </w:r>
      <w:r w:rsidR="00947A7E">
        <w:rPr>
          <w:rFonts w:ascii="Arial" w:hAnsi="Arial" w:cs="Arial"/>
        </w:rPr>
        <w:t xml:space="preserve">. </w:t>
      </w:r>
      <w:r w:rsidR="000A625A">
        <w:rPr>
          <w:rFonts w:ascii="Arial" w:hAnsi="Arial" w:cs="Arial"/>
        </w:rPr>
        <w:t>First</w:t>
      </w:r>
      <w:r w:rsidR="008B6608">
        <w:rPr>
          <w:rFonts w:ascii="Arial" w:hAnsi="Arial" w:cs="Arial"/>
        </w:rPr>
        <w:t>-</w:t>
      </w:r>
      <w:r w:rsidR="000A625A">
        <w:rPr>
          <w:rFonts w:ascii="Arial" w:hAnsi="Arial" w:cs="Arial"/>
        </w:rPr>
        <w:t xml:space="preserve"> and second</w:t>
      </w:r>
      <w:r w:rsidR="008B6608">
        <w:rPr>
          <w:rFonts w:ascii="Arial" w:hAnsi="Arial" w:cs="Arial"/>
        </w:rPr>
        <w:t>-</w:t>
      </w:r>
      <w:r w:rsidR="000A625A">
        <w:rPr>
          <w:rFonts w:ascii="Arial" w:hAnsi="Arial" w:cs="Arial"/>
        </w:rPr>
        <w:t xml:space="preserve">degree connections with added nodes </w:t>
      </w:r>
      <w:r w:rsidR="00F01A5C">
        <w:rPr>
          <w:rFonts w:ascii="Arial" w:hAnsi="Arial" w:cs="Arial"/>
        </w:rPr>
        <w:t>are highlighted</w:t>
      </w:r>
      <w:r w:rsidR="00F01A5C" w:rsidDel="00F01A5C">
        <w:rPr>
          <w:rFonts w:ascii="Arial" w:hAnsi="Arial" w:cs="Arial"/>
        </w:rPr>
        <w:t xml:space="preserve"> </w:t>
      </w:r>
      <w:r w:rsidR="0027469C">
        <w:rPr>
          <w:rFonts w:ascii="Arial" w:hAnsi="Arial" w:cs="Arial"/>
        </w:rPr>
        <w:t xml:space="preserve">in the corresponding color. </w:t>
      </w:r>
      <w:r w:rsidR="00384CFE">
        <w:rPr>
          <w:rFonts w:ascii="Arial" w:hAnsi="Arial" w:cs="Arial"/>
        </w:rPr>
        <w:t>Scale bar</w:t>
      </w:r>
      <w:r w:rsidR="00EF4B60">
        <w:rPr>
          <w:rFonts w:ascii="Arial" w:hAnsi="Arial" w:cs="Arial"/>
        </w:rPr>
        <w:t>:</w:t>
      </w:r>
      <w:r w:rsidR="00384CFE">
        <w:rPr>
          <w:rFonts w:ascii="Arial" w:hAnsi="Arial" w:cs="Arial"/>
        </w:rPr>
        <w:t xml:space="preserve"> 50μm. </w:t>
      </w:r>
      <w:r w:rsidR="0027469C">
        <w:rPr>
          <w:rFonts w:ascii="Arial" w:hAnsi="Arial" w:cs="Arial"/>
        </w:rPr>
        <w:t xml:space="preserve">(C) </w:t>
      </w:r>
      <w:r w:rsidR="00116602">
        <w:rPr>
          <w:rFonts w:ascii="Arial" w:hAnsi="Arial" w:cs="Arial"/>
        </w:rPr>
        <w:t>Top: r</w:t>
      </w:r>
      <w:r w:rsidR="00347F84">
        <w:rPr>
          <w:rFonts w:ascii="Arial" w:hAnsi="Arial" w:cs="Arial"/>
        </w:rPr>
        <w:t>elative likelihood calculated by CRF</w:t>
      </w:r>
      <w:r w:rsidR="004372BD">
        <w:rPr>
          <w:rFonts w:ascii="Arial" w:hAnsi="Arial" w:cs="Arial"/>
        </w:rPr>
        <w:t>s</w:t>
      </w:r>
      <w:r w:rsidR="00347F84">
        <w:rPr>
          <w:rFonts w:ascii="Arial" w:hAnsi="Arial" w:cs="Arial"/>
        </w:rPr>
        <w:t>.</w:t>
      </w:r>
      <w:r w:rsidR="00003253">
        <w:rPr>
          <w:rFonts w:ascii="Arial" w:hAnsi="Arial" w:cs="Arial"/>
        </w:rPr>
        <w:t xml:space="preserve"> </w:t>
      </w:r>
      <w:r w:rsidR="003C6AA7">
        <w:rPr>
          <w:rFonts w:ascii="Arial" w:hAnsi="Arial" w:cs="Arial"/>
        </w:rPr>
        <w:t xml:space="preserve">Gray region represents 3 </w:t>
      </w:r>
      <w:r w:rsidR="00C171C7">
        <w:rPr>
          <w:rFonts w:ascii="Arial" w:hAnsi="Arial" w:cs="Arial"/>
        </w:rPr>
        <w:t>S.D</w:t>
      </w:r>
      <w:r w:rsidR="003C6AA7">
        <w:rPr>
          <w:rFonts w:ascii="Arial" w:hAnsi="Arial" w:cs="Arial"/>
        </w:rPr>
        <w:t xml:space="preserve">. </w:t>
      </w:r>
      <w:r w:rsidR="00116602">
        <w:rPr>
          <w:rFonts w:ascii="Arial" w:hAnsi="Arial" w:cs="Arial"/>
        </w:rPr>
        <w:t>Bottom:</w:t>
      </w:r>
      <w:r w:rsidR="005E33B3">
        <w:rPr>
          <w:rFonts w:ascii="Arial" w:hAnsi="Arial" w:cs="Arial"/>
        </w:rPr>
        <w:t xml:space="preserve"> </w:t>
      </w:r>
      <w:r w:rsidR="00116602">
        <w:rPr>
          <w:rFonts w:ascii="Arial" w:hAnsi="Arial" w:cs="Arial"/>
        </w:rPr>
        <w:t>t</w:t>
      </w:r>
      <w:r w:rsidR="00D874AD">
        <w:rPr>
          <w:rFonts w:ascii="Arial" w:hAnsi="Arial" w:cs="Arial"/>
        </w:rPr>
        <w:t xml:space="preserve">emporal course of ensemble classification </w:t>
      </w:r>
      <w:r w:rsidR="00C171C7">
        <w:rPr>
          <w:rFonts w:ascii="Arial" w:hAnsi="Arial" w:cs="Arial"/>
        </w:rPr>
        <w:t xml:space="preserve">for </w:t>
      </w:r>
      <w:r w:rsidR="005E33B3">
        <w:rPr>
          <w:rFonts w:ascii="Arial" w:hAnsi="Arial" w:cs="Arial"/>
        </w:rPr>
        <w:t>horizontal</w:t>
      </w:r>
      <w:r w:rsidR="00C171C7">
        <w:rPr>
          <w:rFonts w:ascii="Arial" w:hAnsi="Arial" w:cs="Arial"/>
        </w:rPr>
        <w:t xml:space="preserve"> (top) and </w:t>
      </w:r>
      <w:r w:rsidR="005E33B3">
        <w:rPr>
          <w:rFonts w:ascii="Arial" w:hAnsi="Arial" w:cs="Arial"/>
        </w:rPr>
        <w:t>vertical</w:t>
      </w:r>
      <w:r w:rsidR="00C171C7">
        <w:rPr>
          <w:rFonts w:ascii="Arial" w:hAnsi="Arial" w:cs="Arial"/>
        </w:rPr>
        <w:t xml:space="preserve"> (bottom)</w:t>
      </w:r>
      <w:r w:rsidR="005E33B3">
        <w:rPr>
          <w:rFonts w:ascii="Arial" w:hAnsi="Arial" w:cs="Arial"/>
        </w:rPr>
        <w:t xml:space="preserve"> </w:t>
      </w:r>
      <w:r w:rsidR="00C171C7">
        <w:rPr>
          <w:rFonts w:ascii="Arial" w:hAnsi="Arial" w:cs="Arial"/>
        </w:rPr>
        <w:t>drifting-gratings</w:t>
      </w:r>
      <w:r w:rsidR="00945EAF">
        <w:rPr>
          <w:rFonts w:ascii="Arial" w:hAnsi="Arial" w:cs="Arial"/>
        </w:rPr>
        <w:t>.</w:t>
      </w:r>
      <w:r w:rsidR="00C515C2">
        <w:rPr>
          <w:rFonts w:ascii="Arial" w:hAnsi="Arial" w:cs="Arial"/>
        </w:rPr>
        <w:t xml:space="preserve"> </w:t>
      </w:r>
      <w:r w:rsidR="00116602">
        <w:rPr>
          <w:rFonts w:ascii="Arial" w:hAnsi="Arial" w:cs="Arial"/>
        </w:rPr>
        <w:t>Colored</w:t>
      </w:r>
      <w:r w:rsidR="00116602" w:rsidRPr="000F4E1F">
        <w:rPr>
          <w:rFonts w:ascii="Arial" w:hAnsi="Arial" w:cs="Arial"/>
        </w:rPr>
        <w:t xml:space="preserve"> stripes indicate </w:t>
      </w:r>
      <w:r w:rsidR="00116602">
        <w:rPr>
          <w:rFonts w:ascii="Arial" w:hAnsi="Arial" w:cs="Arial"/>
        </w:rPr>
        <w:t xml:space="preserve">visual stimuli. </w:t>
      </w:r>
      <w:r w:rsidR="004878CB">
        <w:rPr>
          <w:rFonts w:ascii="Arial" w:hAnsi="Arial" w:cs="Arial"/>
        </w:rPr>
        <w:t>Scale bar</w:t>
      </w:r>
      <w:r w:rsidR="00EF4B60">
        <w:rPr>
          <w:rFonts w:ascii="Arial" w:hAnsi="Arial" w:cs="Arial"/>
        </w:rPr>
        <w:t>:</w:t>
      </w:r>
      <w:r w:rsidR="004878CB">
        <w:rPr>
          <w:rFonts w:ascii="Arial" w:hAnsi="Arial" w:cs="Arial"/>
        </w:rPr>
        <w:t xml:space="preserve"> 10 seconds. </w:t>
      </w:r>
      <w:r w:rsidR="00853D48">
        <w:rPr>
          <w:rFonts w:ascii="Arial" w:hAnsi="Arial" w:cs="Arial"/>
        </w:rPr>
        <w:t>(</w:t>
      </w:r>
      <w:r w:rsidR="00181C09">
        <w:rPr>
          <w:rFonts w:ascii="Arial" w:hAnsi="Arial" w:cs="Arial"/>
        </w:rPr>
        <w:t>D</w:t>
      </w:r>
      <w:r w:rsidR="00853D48">
        <w:rPr>
          <w:rFonts w:ascii="Arial" w:hAnsi="Arial" w:cs="Arial"/>
        </w:rPr>
        <w:t xml:space="preserve">) </w:t>
      </w:r>
      <w:r w:rsidR="00795848">
        <w:rPr>
          <w:rFonts w:ascii="Arial" w:hAnsi="Arial" w:cs="Arial"/>
        </w:rPr>
        <w:t xml:space="preserve">ROC curve </w:t>
      </w:r>
      <w:r w:rsidR="003239C1">
        <w:rPr>
          <w:rFonts w:ascii="Arial" w:hAnsi="Arial" w:cs="Arial"/>
        </w:rPr>
        <w:t>of predicting</w:t>
      </w:r>
      <w:r w:rsidR="00795848">
        <w:rPr>
          <w:rFonts w:ascii="Arial" w:hAnsi="Arial" w:cs="Arial"/>
        </w:rPr>
        <w:t xml:space="preserve"> horizontal and vertical stimuli</w:t>
      </w:r>
      <w:r w:rsidR="003239C1">
        <w:rPr>
          <w:rFonts w:ascii="Arial" w:hAnsi="Arial" w:cs="Arial"/>
        </w:rPr>
        <w:t xml:space="preserve"> using the relative likelihood</w:t>
      </w:r>
      <w:r w:rsidR="00795848">
        <w:rPr>
          <w:rFonts w:ascii="Arial" w:hAnsi="Arial" w:cs="Arial"/>
        </w:rPr>
        <w:t>. Dashed line represent random chance.</w:t>
      </w:r>
      <w:ins w:id="265" w:author="Shuting Han" w:date="2017-03-06T12:19:00Z">
        <w:r w:rsidR="00D444B9">
          <w:rPr>
            <w:rFonts w:ascii="Arial" w:hAnsi="Arial" w:cs="Arial"/>
          </w:rPr>
          <w:t xml:space="preserve"> (E) Mean likelihood difference during horizontal and vertical visual stimuli (p=9.1864e-170). (F) Area under curve (AUC) in ROC curves for horizontal and vertical stimuli (p=0.</w:t>
        </w:r>
      </w:ins>
      <w:ins w:id="266" w:author="Shuting Han" w:date="2017-03-07T11:20:00Z">
        <w:r w:rsidR="00260062">
          <w:rPr>
            <w:rFonts w:ascii="Arial" w:hAnsi="Arial" w:cs="Arial"/>
          </w:rPr>
          <w:t>6991</w:t>
        </w:r>
      </w:ins>
      <w:ins w:id="267" w:author="Shuting Han" w:date="2017-03-06T12:19:00Z">
        <w:r w:rsidR="00D444B9">
          <w:rPr>
            <w:rFonts w:ascii="Arial" w:hAnsi="Arial" w:cs="Arial"/>
          </w:rPr>
          <w:t>). (G) Accuracy (p=0.8048), (H) precision (p=0.5268) and (I) recall (p=0.3828) for vertical and horizontal drifting-gratings. (n</w:t>
        </w:r>
      </w:ins>
      <w:ins w:id="268" w:author="Shuting Han" w:date="2017-03-07T10:32:00Z">
        <w:r w:rsidR="00F93E3C">
          <w:rPr>
            <w:rFonts w:ascii="Arial" w:hAnsi="Arial" w:cs="Arial"/>
          </w:rPr>
          <w:t xml:space="preserve"> </w:t>
        </w:r>
      </w:ins>
      <w:ins w:id="269" w:author="Shuting Han" w:date="2017-03-06T12:19:00Z">
        <w:r w:rsidR="00D444B9">
          <w:rPr>
            <w:rFonts w:ascii="Arial" w:hAnsi="Arial" w:cs="Arial"/>
          </w:rPr>
          <w:t>=</w:t>
        </w:r>
      </w:ins>
      <w:ins w:id="270" w:author="Shuting Han" w:date="2017-03-07T10:32:00Z">
        <w:r w:rsidR="00F93E3C">
          <w:rPr>
            <w:rFonts w:ascii="Arial" w:hAnsi="Arial" w:cs="Arial"/>
          </w:rPr>
          <w:t xml:space="preserve"> </w:t>
        </w:r>
      </w:ins>
      <w:ins w:id="271" w:author="Shuting Han" w:date="2017-03-06T12:19:00Z">
        <w:r w:rsidR="00D444B9">
          <w:rPr>
            <w:rFonts w:ascii="Arial" w:hAnsi="Arial" w:cs="Arial"/>
          </w:rPr>
          <w:t xml:space="preserve">7 </w:t>
        </w:r>
      </w:ins>
      <w:ins w:id="272" w:author="Shuting Han" w:date="2017-03-07T10:32:00Z">
        <w:r w:rsidR="00F93E3C">
          <w:rPr>
            <w:rFonts w:ascii="Arial" w:hAnsi="Arial" w:cs="Arial"/>
          </w:rPr>
          <w:t>mice</w:t>
        </w:r>
      </w:ins>
      <w:ins w:id="273" w:author="Shuting Han" w:date="2017-03-06T12:19:00Z">
        <w:r w:rsidR="00D444B9">
          <w:rPr>
            <w:rFonts w:ascii="Arial" w:hAnsi="Arial" w:cs="Arial"/>
          </w:rPr>
          <w:t>; n</w:t>
        </w:r>
      </w:ins>
      <w:ins w:id="274" w:author="Shuting Han" w:date="2017-03-07T10:32:00Z">
        <w:r w:rsidR="00F93E3C">
          <w:rPr>
            <w:rFonts w:ascii="Arial" w:hAnsi="Arial" w:cs="Arial"/>
          </w:rPr>
          <w:t xml:space="preserve"> </w:t>
        </w:r>
      </w:ins>
      <w:ins w:id="275" w:author="Shuting Han" w:date="2017-03-06T12:19:00Z">
        <w:r w:rsidR="00D444B9">
          <w:rPr>
            <w:rFonts w:ascii="Arial" w:hAnsi="Arial" w:cs="Arial"/>
          </w:rPr>
          <w:t>=</w:t>
        </w:r>
      </w:ins>
      <w:ins w:id="276" w:author="Shuting Han" w:date="2017-03-07T10:32:00Z">
        <w:r w:rsidR="00F93E3C">
          <w:rPr>
            <w:rFonts w:ascii="Arial" w:hAnsi="Arial" w:cs="Arial"/>
          </w:rPr>
          <w:t xml:space="preserve"> </w:t>
        </w:r>
      </w:ins>
      <w:ins w:id="277" w:author="Shuting Han" w:date="2017-03-06T12:19:00Z">
        <w:r w:rsidR="00D444B9">
          <w:rPr>
            <w:rFonts w:ascii="Arial" w:hAnsi="Arial" w:cs="Arial"/>
          </w:rPr>
          <w:t xml:space="preserve">7 ensembles per stimulus; Wilcoxon signed </w:t>
        </w:r>
        <w:r w:rsidR="00D444B9">
          <w:rPr>
            <w:rFonts w:ascii="Arial" w:hAnsi="Arial" w:cs="Arial"/>
          </w:rPr>
          <w:lastRenderedPageBreak/>
          <w:t>rank-test; **</w:t>
        </w:r>
        <w:r w:rsidR="00F93E3C">
          <w:rPr>
            <w:rFonts w:ascii="Arial" w:hAnsi="Arial" w:cs="Arial"/>
          </w:rPr>
          <w:t>*</w:t>
        </w:r>
        <w:r w:rsidR="00D444B9">
          <w:rPr>
            <w:rFonts w:ascii="Arial" w:hAnsi="Arial" w:cs="Arial"/>
          </w:rPr>
          <w:t>p&lt;0.001)</w:t>
        </w:r>
      </w:ins>
      <w:ins w:id="278" w:author="Shuting Han" w:date="2017-03-06T12:20:00Z">
        <w:r w:rsidR="00D444B9">
          <w:rPr>
            <w:rFonts w:ascii="Arial" w:hAnsi="Arial" w:cs="Arial"/>
          </w:rPr>
          <w:t>.</w:t>
        </w:r>
      </w:ins>
      <w:r w:rsidR="00795848">
        <w:rPr>
          <w:rFonts w:ascii="Arial" w:hAnsi="Arial" w:cs="Arial"/>
        </w:rPr>
        <w:t xml:space="preserve"> </w:t>
      </w:r>
      <w:r w:rsidR="00C50C3A">
        <w:rPr>
          <w:rFonts w:ascii="Arial" w:hAnsi="Arial" w:cs="Arial"/>
        </w:rPr>
        <w:t>For conceptual model of population vector, see Figure S1; for the properties of models without added node, see Figure S2</w:t>
      </w:r>
      <w:ins w:id="279" w:author="Shuting Han" w:date="2017-03-06T12:22:00Z">
        <w:r w:rsidR="00A9542B">
          <w:rPr>
            <w:rFonts w:ascii="Arial" w:hAnsi="Arial" w:cs="Arial"/>
          </w:rPr>
          <w:t>.</w:t>
        </w:r>
      </w:ins>
      <w:del w:id="280" w:author="Shuting Han" w:date="2017-03-06T12:22:00Z">
        <w:r w:rsidR="00AF5D82" w:rsidDel="00A9542B">
          <w:rPr>
            <w:rFonts w:ascii="Arial" w:hAnsi="Arial" w:cs="Arial"/>
          </w:rPr>
          <w:delText>; for statistics of prediction performance for horizontal and vertical stimulus, see Figure S3.</w:delText>
        </w:r>
      </w:del>
    </w:p>
    <w:p w14:paraId="0E912EC8" w14:textId="77777777" w:rsidR="00887429" w:rsidRPr="000F4E1F" w:rsidRDefault="00887429" w:rsidP="00901701">
      <w:pPr>
        <w:spacing w:line="480" w:lineRule="auto"/>
        <w:jc w:val="both"/>
        <w:rPr>
          <w:rFonts w:ascii="Arial" w:hAnsi="Arial" w:cs="Arial"/>
        </w:rPr>
      </w:pPr>
    </w:p>
    <w:p w14:paraId="62905239" w14:textId="03592E7E"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493C45">
        <w:rPr>
          <w:rFonts w:ascii="Arial" w:hAnsi="Arial" w:cs="Arial"/>
          <w:b/>
        </w:rPr>
        <w:t>2</w:t>
      </w:r>
      <w:r w:rsidRPr="000F4E1F">
        <w:rPr>
          <w:rFonts w:ascii="Arial" w:hAnsi="Arial" w:cs="Arial"/>
          <w:b/>
        </w:rPr>
        <w:t xml:space="preserve">. </w:t>
      </w:r>
      <w:r w:rsidR="008F3EE7">
        <w:rPr>
          <w:rFonts w:ascii="Arial" w:hAnsi="Arial" w:cs="Arial"/>
          <w:b/>
        </w:rPr>
        <w:t>Identification of</w:t>
      </w:r>
      <w:r w:rsidR="00493C45">
        <w:rPr>
          <w:rFonts w:ascii="Arial" w:hAnsi="Arial" w:cs="Arial"/>
          <w:b/>
        </w:rPr>
        <w:t xml:space="preserve"> cortical ensembles with CRFs</w:t>
      </w:r>
    </w:p>
    <w:p w14:paraId="4BA64E13" w14:textId="360E7DD5" w:rsidR="00334791" w:rsidRDefault="00901701" w:rsidP="00720CCF">
      <w:pPr>
        <w:spacing w:line="480" w:lineRule="auto"/>
        <w:jc w:val="both"/>
        <w:rPr>
          <w:rFonts w:ascii="Arial" w:hAnsi="Arial" w:cs="Arial"/>
        </w:rPr>
      </w:pPr>
      <w:r w:rsidRPr="000F4E1F">
        <w:rPr>
          <w:rFonts w:ascii="Arial" w:hAnsi="Arial" w:cs="Arial"/>
        </w:rPr>
        <w:t>(A)</w:t>
      </w:r>
      <w:del w:id="281" w:author="Shuting Han" w:date="2017-02-09T11:46:00Z">
        <w:r w:rsidRPr="000F4E1F" w:rsidDel="002021E4">
          <w:rPr>
            <w:rFonts w:ascii="Arial" w:hAnsi="Arial" w:cs="Arial"/>
          </w:rPr>
          <w:delText xml:space="preserve"> </w:delText>
        </w:r>
      </w:del>
      <w:ins w:id="282" w:author="Shuting Han" w:date="2017-02-09T11:46:00Z">
        <w:r w:rsidR="002021E4">
          <w:rPr>
            <w:rFonts w:ascii="Arial" w:hAnsi="Arial" w:cs="Arial"/>
          </w:rPr>
          <w:t xml:space="preserve"> </w:t>
        </w:r>
      </w:ins>
      <w:r w:rsidR="001B5424">
        <w:rPr>
          <w:rFonts w:ascii="Arial" w:hAnsi="Arial" w:cs="Arial"/>
        </w:rPr>
        <w:t xml:space="preserve">Schematic </w:t>
      </w:r>
      <w:r w:rsidR="000D6BE3">
        <w:rPr>
          <w:rFonts w:ascii="Arial" w:hAnsi="Arial" w:cs="Arial"/>
        </w:rPr>
        <w:t xml:space="preserve">representation </w:t>
      </w:r>
      <w:r w:rsidR="001B5424">
        <w:rPr>
          <w:rFonts w:ascii="Arial" w:hAnsi="Arial" w:cs="Arial"/>
        </w:rPr>
        <w:t xml:space="preserve">of </w:t>
      </w:r>
      <w:r w:rsidR="000D6BE3">
        <w:rPr>
          <w:rFonts w:ascii="Arial" w:hAnsi="Arial" w:cs="Arial"/>
        </w:rPr>
        <w:t>ensemble identification from CRF models</w:t>
      </w:r>
      <w:r w:rsidR="005648E6">
        <w:rPr>
          <w:rFonts w:ascii="Arial" w:hAnsi="Arial" w:cs="Arial"/>
        </w:rPr>
        <w:t xml:space="preserve">. </w:t>
      </w:r>
      <w:r w:rsidR="000D6BE3">
        <w:rPr>
          <w:rFonts w:ascii="Arial" w:hAnsi="Arial" w:cs="Arial"/>
        </w:rPr>
        <w:t>The activity of the</w:t>
      </w:r>
      <w:r w:rsidR="005648E6">
        <w:rPr>
          <w:rFonts w:ascii="Arial" w:hAnsi="Arial" w:cs="Arial"/>
        </w:rPr>
        <w:t xml:space="preserve"> </w:t>
      </w:r>
      <m:oMath>
        <m:sSup>
          <m:sSupPr>
            <m:ctrlPr>
              <w:rPr>
                <w:rFonts w:ascii="Cambria Math" w:hAnsi="Cambria Math" w:cs="Arial"/>
                <w:i/>
              </w:rPr>
            </m:ctrlPr>
          </m:sSupPr>
          <m:e>
            <m:r>
              <w:rPr>
                <w:rFonts w:ascii="Cambria Math" w:hAnsi="Cambria Math" w:cs="Arial"/>
              </w:rPr>
              <m:t>i</m:t>
            </m:r>
          </m:e>
          <m:sup>
            <m:r>
              <m:rPr>
                <m:sty m:val="p"/>
              </m:rPr>
              <w:rPr>
                <w:rFonts w:ascii="Cambria Math" w:hAnsi="Cambria Math" w:cs="Arial" w:hint="eastAsia"/>
              </w:rPr>
              <m:t>th</m:t>
            </m:r>
          </m:sup>
        </m:sSup>
      </m:oMath>
      <w:r w:rsidR="005648E6">
        <w:rPr>
          <w:rFonts w:ascii="Arial" w:hAnsi="Arial" w:cs="Arial"/>
        </w:rPr>
        <w:t xml:space="preserve"> neuron</w:t>
      </w:r>
      <w:r w:rsidR="00604591">
        <w:rPr>
          <w:rFonts w:ascii="Arial" w:hAnsi="Arial" w:cs="Arial"/>
        </w:rPr>
        <w:t xml:space="preserve"> is set to ‘1’ </w:t>
      </w:r>
      <w:r w:rsidR="000D6BE3">
        <w:rPr>
          <w:rFonts w:ascii="Arial" w:hAnsi="Arial" w:cs="Arial"/>
        </w:rPr>
        <w:t xml:space="preserve">or </w:t>
      </w:r>
      <w:r w:rsidR="00604591">
        <w:rPr>
          <w:rFonts w:ascii="Arial" w:hAnsi="Arial" w:cs="Arial"/>
        </w:rPr>
        <w:t xml:space="preserve">‘0’ at each frame, </w:t>
      </w:r>
      <w:r w:rsidR="00F33BC9">
        <w:rPr>
          <w:rFonts w:ascii="Arial" w:hAnsi="Arial" w:cs="Arial"/>
        </w:rPr>
        <w:t xml:space="preserve">and the likelihood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1</m:t>
            </m:r>
          </m:sub>
          <m:sup>
            <m:r>
              <w:rPr>
                <w:rFonts w:ascii="Cambria Math" w:hAnsi="Cambria Math" w:cs="Arial"/>
              </w:rPr>
              <m:t>m</m:t>
            </m:r>
          </m:sup>
        </m:sSubSup>
      </m:oMath>
      <w:r w:rsidR="00F33BC9">
        <w:rPr>
          <w:rFonts w:ascii="Arial" w:hAnsi="Arial" w:cs="Arial"/>
          <w:vertAlign w:val="subscript"/>
        </w:rPr>
        <w:t xml:space="preserve"> </w:t>
      </w:r>
      <w:r w:rsidR="00612610" w:rsidRPr="00572F34">
        <w:rPr>
          <w:rFonts w:ascii="Arial" w:hAnsi="Arial" w:cs="Arial"/>
        </w:rPr>
        <w:t>and</w:t>
      </w:r>
      <w:r w:rsidR="00612610">
        <w:rPr>
          <w:rFonts w:ascii="Arial" w:hAnsi="Arial" w:cs="Arial"/>
          <w:vertAlign w:val="subscript"/>
        </w:rPr>
        <w:t xml:space="preserve">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0</m:t>
            </m:r>
          </m:sub>
          <m:sup>
            <m:r>
              <w:rPr>
                <w:rFonts w:ascii="Cambria Math" w:hAnsi="Cambria Math" w:cs="Arial"/>
              </w:rPr>
              <m:t>m</m:t>
            </m:r>
          </m:sup>
        </m:sSubSup>
      </m:oMath>
      <w:r w:rsidR="00F33BC9">
        <w:rPr>
          <w:rFonts w:ascii="Arial" w:hAnsi="Arial" w:cs="Arial"/>
        </w:rPr>
        <w:t xml:space="preserve"> of modified population vectors is calculated</w:t>
      </w:r>
      <w:r w:rsidR="00530A6D">
        <w:rPr>
          <w:rFonts w:ascii="Arial" w:hAnsi="Arial" w:cs="Arial"/>
        </w:rPr>
        <w:t xml:space="preserve">. </w:t>
      </w:r>
      <w:ins w:id="283" w:author="Shuting Han" w:date="2017-02-09T11:48:00Z">
        <w:r w:rsidR="00C9420A">
          <w:rPr>
            <w:rFonts w:ascii="Arial" w:hAnsi="Arial" w:cs="Arial"/>
          </w:rPr>
          <w:t xml:space="preserve">Edge color tone 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C9420A">
          <w:rPr>
            <w:rFonts w:ascii="Arial" w:hAnsi="Arial" w:cs="Arial"/>
          </w:rPr>
          <w:t xml:space="preserve">; node color represents node strength. </w:t>
        </w:r>
      </w:ins>
      <w:r w:rsidR="00530A6D">
        <w:rPr>
          <w:rFonts w:ascii="Arial" w:hAnsi="Arial" w:cs="Arial"/>
        </w:rPr>
        <w:t xml:space="preserve">(B) An example of likelihood difference </w:t>
      </w:r>
      <w:r w:rsidR="00B80D3B">
        <w:rPr>
          <w:rFonts w:ascii="Arial" w:hAnsi="Arial" w:cs="Arial"/>
        </w:rPr>
        <w:t xml:space="preserve">(bottom panel) and predictions (top panel) </w:t>
      </w:r>
      <w:r w:rsidR="000D6BE3">
        <w:rPr>
          <w:rFonts w:ascii="Arial" w:hAnsi="Arial" w:cs="Arial"/>
        </w:rPr>
        <w:t>for</w:t>
      </w:r>
      <w:r w:rsidR="00530A6D">
        <w:rPr>
          <w:rFonts w:ascii="Arial" w:hAnsi="Arial" w:cs="Arial"/>
        </w:rPr>
        <w:t xml:space="preserve"> high activity frames from a neuron</w:t>
      </w:r>
      <w:r w:rsidR="000D6BE3">
        <w:rPr>
          <w:rFonts w:ascii="Arial" w:hAnsi="Arial" w:cs="Arial"/>
        </w:rPr>
        <w:t xml:space="preserve"> belonging to a cortical ensemble representing horizontal drifting-gratings (red)</w:t>
      </w:r>
      <w:r w:rsidR="00530A6D">
        <w:rPr>
          <w:rFonts w:ascii="Arial" w:hAnsi="Arial" w:cs="Arial"/>
        </w:rPr>
        <w:t>.</w:t>
      </w:r>
      <w:r w:rsidR="00BB3FC5">
        <w:rPr>
          <w:rFonts w:ascii="Arial" w:hAnsi="Arial" w:cs="Arial"/>
        </w:rPr>
        <w:t xml:space="preserve"> (C)</w:t>
      </w:r>
      <w:ins w:id="284" w:author="Shuting Han" w:date="2017-02-09T11:47:00Z">
        <w:r w:rsidR="002021E4">
          <w:rPr>
            <w:rFonts w:ascii="Arial" w:hAnsi="Arial" w:cs="Arial"/>
          </w:rPr>
          <w:t xml:space="preserve"> Schematic representation of high</w:t>
        </w:r>
      </w:ins>
      <w:ins w:id="285" w:author="Shuting Han" w:date="2017-02-09T11:49:00Z">
        <w:r w:rsidR="0014330C">
          <w:rPr>
            <w:rFonts w:ascii="Arial" w:hAnsi="Arial" w:cs="Arial"/>
          </w:rPr>
          <w:t xml:space="preserve"> and low node strength</w:t>
        </w:r>
      </w:ins>
      <w:ins w:id="286" w:author="Shuting Han" w:date="2017-02-09T11:47:00Z">
        <w:r w:rsidR="002021E4">
          <w:rPr>
            <w:rFonts w:ascii="Arial" w:hAnsi="Arial" w:cs="Arial"/>
          </w:rPr>
          <w:t xml:space="preserve"> neurons from CRF models.</w:t>
        </w:r>
      </w:ins>
      <w:r w:rsidR="003929D4">
        <w:rPr>
          <w:rFonts w:ascii="Arial" w:hAnsi="Arial" w:cs="Arial"/>
        </w:rPr>
        <w:t xml:space="preserve"> </w:t>
      </w:r>
      <w:ins w:id="287" w:author="Shuting Han" w:date="2017-02-09T11:47:00Z">
        <w:r w:rsidR="002021E4">
          <w:rPr>
            <w:rFonts w:ascii="Arial" w:hAnsi="Arial" w:cs="Arial"/>
          </w:rPr>
          <w:t xml:space="preserve">(D) </w:t>
        </w:r>
      </w:ins>
      <w:ins w:id="288" w:author="Shuting Han" w:date="2017-02-09T11:49:00Z">
        <w:r w:rsidR="00C505EB">
          <w:rPr>
            <w:rFonts w:ascii="Arial" w:hAnsi="Arial" w:cs="Arial"/>
          </w:rPr>
          <w:t>The most representative neurons from cortical ensembles for two visual stimuli</w:t>
        </w:r>
      </w:ins>
      <w:ins w:id="289" w:author="Shuting Han" w:date="2017-02-09T11:51:00Z">
        <w:r w:rsidR="00C505EB">
          <w:rPr>
            <w:rFonts w:ascii="Arial" w:hAnsi="Arial" w:cs="Arial"/>
          </w:rPr>
          <w:t xml:space="preserve"> were defined as neurons with high predictive power (represented by AUC) and strong node strength</w:t>
        </w:r>
      </w:ins>
      <w:ins w:id="290" w:author="Shuting Han" w:date="2017-02-09T11:49:00Z">
        <w:r w:rsidR="00C505EB">
          <w:rPr>
            <w:rFonts w:ascii="Arial" w:hAnsi="Arial" w:cs="Arial"/>
          </w:rPr>
          <w:t xml:space="preserve">. </w:t>
        </w:r>
      </w:ins>
      <w:r w:rsidR="007B2A3A">
        <w:rPr>
          <w:rFonts w:ascii="Arial" w:hAnsi="Arial" w:cs="Arial"/>
        </w:rPr>
        <w:t>AUC</w:t>
      </w:r>
      <w:r w:rsidR="0089556A">
        <w:rPr>
          <w:rFonts w:ascii="Arial" w:hAnsi="Arial" w:cs="Arial"/>
        </w:rPr>
        <w:t xml:space="preserve"> of</w:t>
      </w:r>
      <w:r w:rsidR="003929D4">
        <w:rPr>
          <w:rFonts w:ascii="Arial" w:hAnsi="Arial" w:cs="Arial"/>
        </w:rPr>
        <w:t xml:space="preserve"> </w:t>
      </w:r>
      <w:r w:rsidR="00F82EE0">
        <w:rPr>
          <w:rFonts w:ascii="Arial" w:hAnsi="Arial" w:cs="Arial"/>
        </w:rPr>
        <w:t>n</w:t>
      </w:r>
      <w:r w:rsidR="009C67B1">
        <w:rPr>
          <w:rFonts w:ascii="Arial" w:hAnsi="Arial" w:cs="Arial"/>
        </w:rPr>
        <w:t>eurons</w:t>
      </w:r>
      <w:r w:rsidR="0089556A">
        <w:rPr>
          <w:rFonts w:ascii="Arial" w:hAnsi="Arial" w:cs="Arial"/>
        </w:rPr>
        <w:t xml:space="preserve"> in the imaged population</w:t>
      </w:r>
      <w:ins w:id="291" w:author="Shuting Han" w:date="2017-02-09T11:52:00Z">
        <w:r w:rsidR="00C505EB">
          <w:rPr>
            <w:rFonts w:ascii="Arial" w:hAnsi="Arial" w:cs="Arial"/>
          </w:rPr>
          <w:t xml:space="preserve"> were calculated by</w:t>
        </w:r>
      </w:ins>
      <w:r w:rsidR="0089556A">
        <w:rPr>
          <w:rFonts w:ascii="Arial" w:hAnsi="Arial" w:cs="Arial"/>
        </w:rPr>
        <w:t xml:space="preserve"> predicting the </w:t>
      </w:r>
      <w:ins w:id="292" w:author="Shuting Han" w:date="2017-02-09T11:53:00Z">
        <w:r w:rsidR="007C26ED">
          <w:rPr>
            <w:rFonts w:ascii="Arial" w:hAnsi="Arial" w:cs="Arial"/>
          </w:rPr>
          <w:t>horizontal (left, red) and vertical (right, blue)</w:t>
        </w:r>
      </w:ins>
      <w:del w:id="293" w:author="Shuting Han" w:date="2017-02-09T11:53:00Z">
        <w:r w:rsidR="0089556A" w:rsidDel="007C26ED">
          <w:rPr>
            <w:rFonts w:ascii="Arial" w:hAnsi="Arial" w:cs="Arial"/>
          </w:rPr>
          <w:delText>two</w:delText>
        </w:r>
      </w:del>
      <w:r w:rsidR="0089556A">
        <w:rPr>
          <w:rFonts w:ascii="Arial" w:hAnsi="Arial" w:cs="Arial"/>
        </w:rPr>
        <w:t xml:space="preserve"> visual stimuli.</w:t>
      </w:r>
      <w:r w:rsidR="009C67B1">
        <w:rPr>
          <w:rFonts w:ascii="Arial" w:hAnsi="Arial" w:cs="Arial"/>
        </w:rPr>
        <w:t xml:space="preserve"> </w:t>
      </w:r>
      <w:del w:id="294" w:author="Shuting Han" w:date="2017-02-09T11:52:00Z">
        <w:r w:rsidR="0089556A" w:rsidDel="00C505EB">
          <w:rPr>
            <w:rFonts w:ascii="Arial" w:hAnsi="Arial" w:cs="Arial"/>
          </w:rPr>
          <w:delText xml:space="preserve">Ensembles are </w:delText>
        </w:r>
        <w:r w:rsidR="00237D73" w:rsidDel="00C505EB">
          <w:rPr>
            <w:rFonts w:ascii="Arial" w:hAnsi="Arial" w:cs="Arial"/>
          </w:rPr>
          <w:delText xml:space="preserve">identified by taking the best AUC of each neuron, and threshold AUC </w:delText>
        </w:r>
      </w:del>
      <w:del w:id="295" w:author="Shuting Han" w:date="2017-02-09T11:53:00Z">
        <w:r w:rsidR="00237D73" w:rsidDel="00C505EB">
          <w:rPr>
            <w:rFonts w:ascii="Arial" w:hAnsi="Arial" w:cs="Arial"/>
          </w:rPr>
          <w:delText>with a</w:delText>
        </w:r>
      </w:del>
      <w:ins w:id="296" w:author="Shuting Han" w:date="2017-02-09T11:53:00Z">
        <w:r w:rsidR="00C505EB">
          <w:rPr>
            <w:rFonts w:ascii="Arial" w:hAnsi="Arial" w:cs="Arial"/>
          </w:rPr>
          <w:t>A</w:t>
        </w:r>
      </w:ins>
      <w:r w:rsidR="00237D73">
        <w:rPr>
          <w:rFonts w:ascii="Arial" w:hAnsi="Arial" w:cs="Arial"/>
        </w:rPr>
        <w:t xml:space="preserve"> cross-validated threshold</w:t>
      </w:r>
      <w:ins w:id="297" w:author="Shuting Han" w:date="2017-02-09T11:53:00Z">
        <w:r w:rsidR="00C505EB">
          <w:rPr>
            <w:rFonts w:ascii="Arial" w:hAnsi="Arial" w:cs="Arial"/>
          </w:rPr>
          <w:t xml:space="preserve"> was defined for AUC, and a threshold for node strength was defined from CRF models of shuffled data</w:t>
        </w:r>
      </w:ins>
      <w:r w:rsidR="00237D73">
        <w:rPr>
          <w:rFonts w:ascii="Arial" w:hAnsi="Arial" w:cs="Arial"/>
        </w:rPr>
        <w:t>.</w:t>
      </w:r>
      <w:del w:id="298" w:author="Shuting Han" w:date="2017-02-09T11:59:00Z">
        <w:r w:rsidR="00237D73" w:rsidDel="00FA6892">
          <w:rPr>
            <w:rFonts w:ascii="Arial" w:hAnsi="Arial" w:cs="Arial"/>
          </w:rPr>
          <w:delText xml:space="preserve"> Examples of </w:delText>
        </w:r>
        <w:r w:rsidR="009C67B1" w:rsidDel="00FA6892">
          <w:rPr>
            <w:rFonts w:ascii="Arial" w:hAnsi="Arial" w:cs="Arial"/>
          </w:rPr>
          <w:delText xml:space="preserve">ensembles for horizontal (red) and vertical (blue) </w:delText>
        </w:r>
        <w:r w:rsidR="00F82EE0" w:rsidDel="00FA6892">
          <w:rPr>
            <w:rFonts w:ascii="Arial" w:hAnsi="Arial" w:cs="Arial"/>
          </w:rPr>
          <w:delText>drifting-gratings</w:delText>
        </w:r>
        <w:r w:rsidR="00237D73" w:rsidDel="00FA6892">
          <w:rPr>
            <w:rFonts w:ascii="Arial" w:hAnsi="Arial" w:cs="Arial"/>
          </w:rPr>
          <w:delText xml:space="preserve"> are shown in</w:delText>
        </w:r>
        <w:r w:rsidR="00630CF4" w:rsidDel="00FA6892">
          <w:rPr>
            <w:rFonts w:ascii="Arial" w:hAnsi="Arial" w:cs="Arial"/>
          </w:rPr>
          <w:delText xml:space="preserve"> the ROC space</w:delText>
        </w:r>
        <w:r w:rsidR="009B25CC" w:rsidDel="00FA6892">
          <w:rPr>
            <w:rFonts w:ascii="Arial" w:hAnsi="Arial" w:cs="Arial"/>
          </w:rPr>
          <w:delText>.</w:delText>
        </w:r>
      </w:del>
      <w:r w:rsidR="009B25CC">
        <w:rPr>
          <w:rFonts w:ascii="Arial" w:hAnsi="Arial" w:cs="Arial"/>
        </w:rPr>
        <w:t xml:space="preserve"> </w:t>
      </w:r>
      <w:r w:rsidR="00C83AB0">
        <w:rPr>
          <w:rFonts w:ascii="Arial" w:hAnsi="Arial" w:cs="Arial"/>
        </w:rPr>
        <w:t>(</w:t>
      </w:r>
      <w:ins w:id="299" w:author="Shuting Han" w:date="2017-02-09T11:47:00Z">
        <w:r w:rsidR="002021E4">
          <w:rPr>
            <w:rFonts w:ascii="Arial" w:hAnsi="Arial" w:cs="Arial"/>
          </w:rPr>
          <w:t>E</w:t>
        </w:r>
      </w:ins>
      <w:del w:id="300" w:author="Shuting Han" w:date="2017-02-09T11:47:00Z">
        <w:r w:rsidR="00C83AB0" w:rsidDel="002021E4">
          <w:rPr>
            <w:rFonts w:ascii="Arial" w:hAnsi="Arial" w:cs="Arial"/>
          </w:rPr>
          <w:delText>D</w:delText>
        </w:r>
      </w:del>
      <w:r w:rsidR="00C83AB0">
        <w:rPr>
          <w:rFonts w:ascii="Arial" w:hAnsi="Arial" w:cs="Arial"/>
        </w:rPr>
        <w:t xml:space="preserve">) </w:t>
      </w:r>
      <w:r w:rsidR="00F82EE0">
        <w:rPr>
          <w:rFonts w:ascii="Arial" w:hAnsi="Arial" w:cs="Arial"/>
        </w:rPr>
        <w:t xml:space="preserve">Spatial map of </w:t>
      </w:r>
      <w:r w:rsidR="00303F86">
        <w:rPr>
          <w:rFonts w:ascii="Arial" w:hAnsi="Arial" w:cs="Arial"/>
        </w:rPr>
        <w:t xml:space="preserve">the most representative </w:t>
      </w:r>
      <w:r w:rsidR="00F82EE0">
        <w:rPr>
          <w:rFonts w:ascii="Arial" w:hAnsi="Arial" w:cs="Arial"/>
        </w:rPr>
        <w:t>cortical ensembles from CRFs for horizontal (red</w:t>
      </w:r>
      <w:r w:rsidR="00FB09CD">
        <w:rPr>
          <w:rFonts w:ascii="Arial" w:hAnsi="Arial" w:cs="Arial"/>
        </w:rPr>
        <w:t>, left</w:t>
      </w:r>
      <w:r w:rsidR="00F82EE0">
        <w:rPr>
          <w:rFonts w:ascii="Arial" w:hAnsi="Arial" w:cs="Arial"/>
        </w:rPr>
        <w:t>) and vertical (blue</w:t>
      </w:r>
      <w:r w:rsidR="00FB09CD">
        <w:rPr>
          <w:rFonts w:ascii="Arial" w:hAnsi="Arial" w:cs="Arial"/>
        </w:rPr>
        <w:t>, right</w:t>
      </w:r>
      <w:r w:rsidR="00F82EE0">
        <w:rPr>
          <w:rFonts w:ascii="Arial" w:hAnsi="Arial" w:cs="Arial"/>
        </w:rPr>
        <w:t>) drifting-gratings</w:t>
      </w:r>
      <w:r w:rsidR="00C83AB0">
        <w:rPr>
          <w:rFonts w:ascii="Arial" w:hAnsi="Arial" w:cs="Arial"/>
        </w:rPr>
        <w:t>.</w:t>
      </w:r>
      <w:r w:rsidR="000B2DC3">
        <w:rPr>
          <w:rFonts w:ascii="Arial" w:hAnsi="Arial" w:cs="Arial"/>
        </w:rPr>
        <w:t xml:space="preserve"> Scale bar</w:t>
      </w:r>
      <w:r w:rsidR="00C5456D">
        <w:rPr>
          <w:rFonts w:ascii="Arial" w:hAnsi="Arial" w:cs="Arial"/>
        </w:rPr>
        <w:t>:</w:t>
      </w:r>
      <w:r w:rsidR="000B2DC3">
        <w:rPr>
          <w:rFonts w:ascii="Arial" w:hAnsi="Arial" w:cs="Arial"/>
        </w:rPr>
        <w:t xml:space="preserve"> 50μm.</w:t>
      </w:r>
      <w:r w:rsidR="00096176">
        <w:rPr>
          <w:rFonts w:ascii="Arial" w:hAnsi="Arial" w:cs="Arial"/>
        </w:rPr>
        <w:t xml:space="preserve"> </w:t>
      </w:r>
      <w:r w:rsidR="00726F67">
        <w:rPr>
          <w:rFonts w:ascii="Arial" w:hAnsi="Arial" w:cs="Arial"/>
        </w:rPr>
        <w:t xml:space="preserve">For CRF methods applied in </w:t>
      </w:r>
      <w:r w:rsidR="00F965C7">
        <w:rPr>
          <w:rFonts w:ascii="Arial" w:hAnsi="Arial" w:cs="Arial"/>
        </w:rPr>
        <w:t xml:space="preserve">the Allen Brain Observatory </w:t>
      </w:r>
      <w:r w:rsidR="00726F67">
        <w:rPr>
          <w:rFonts w:ascii="Arial" w:hAnsi="Arial" w:cs="Arial"/>
        </w:rPr>
        <w:t>datasets with more orien</w:t>
      </w:r>
      <w:r w:rsidR="00F965C7">
        <w:rPr>
          <w:rFonts w:ascii="Arial" w:hAnsi="Arial" w:cs="Arial"/>
        </w:rPr>
        <w:t>tations of drifting-gratings</w:t>
      </w:r>
      <w:r w:rsidR="00726F67">
        <w:rPr>
          <w:rFonts w:ascii="Arial" w:hAnsi="Arial" w:cs="Arial"/>
        </w:rPr>
        <w:t>, see Figure S</w:t>
      </w:r>
      <w:r w:rsidR="00F965C7">
        <w:rPr>
          <w:rFonts w:ascii="Arial" w:hAnsi="Arial" w:cs="Arial"/>
        </w:rPr>
        <w:t>4</w:t>
      </w:r>
      <w:r w:rsidR="00726F67">
        <w:rPr>
          <w:rFonts w:ascii="Arial" w:hAnsi="Arial" w:cs="Arial"/>
        </w:rPr>
        <w:t>.</w:t>
      </w:r>
    </w:p>
    <w:p w14:paraId="468F2340" w14:textId="77777777" w:rsidR="00742C20" w:rsidRPr="009012A2" w:rsidRDefault="00742C20" w:rsidP="00474792">
      <w:pPr>
        <w:spacing w:line="480" w:lineRule="auto"/>
        <w:jc w:val="both"/>
        <w:rPr>
          <w:rFonts w:ascii="Arial" w:hAnsi="Arial" w:cs="Arial"/>
        </w:rPr>
      </w:pPr>
    </w:p>
    <w:p w14:paraId="2E25D911" w14:textId="02E75BE0" w:rsidR="00901701" w:rsidRPr="000F4E1F" w:rsidRDefault="00901701" w:rsidP="00901701">
      <w:pPr>
        <w:spacing w:line="480" w:lineRule="auto"/>
        <w:jc w:val="both"/>
        <w:rPr>
          <w:rFonts w:ascii="Arial" w:hAnsi="Arial" w:cs="Arial"/>
          <w:b/>
        </w:rPr>
      </w:pPr>
      <w:r w:rsidRPr="000F4E1F">
        <w:rPr>
          <w:rFonts w:ascii="Arial" w:hAnsi="Arial" w:cs="Arial"/>
          <w:b/>
        </w:rPr>
        <w:lastRenderedPageBreak/>
        <w:t xml:space="preserve">Figure </w:t>
      </w:r>
      <w:r w:rsidR="001C712A">
        <w:rPr>
          <w:rFonts w:ascii="Arial" w:hAnsi="Arial" w:cs="Arial"/>
          <w:b/>
        </w:rPr>
        <w:t>3</w:t>
      </w:r>
      <w:r w:rsidRPr="000F4E1F">
        <w:rPr>
          <w:rFonts w:ascii="Arial" w:hAnsi="Arial" w:cs="Arial"/>
          <w:b/>
        </w:rPr>
        <w:t xml:space="preserve">. </w:t>
      </w:r>
      <w:r w:rsidR="005222D9">
        <w:rPr>
          <w:rFonts w:ascii="Arial" w:hAnsi="Arial" w:cs="Arial"/>
          <w:b/>
        </w:rPr>
        <w:t>CRF c</w:t>
      </w:r>
      <w:r w:rsidR="00ED7F20">
        <w:rPr>
          <w:rFonts w:ascii="Arial" w:hAnsi="Arial" w:cs="Arial"/>
          <w:b/>
        </w:rPr>
        <w:t xml:space="preserve">ortical ensembles are </w:t>
      </w:r>
      <w:r w:rsidR="00303F86">
        <w:rPr>
          <w:rFonts w:ascii="Arial" w:hAnsi="Arial" w:cs="Arial"/>
          <w:b/>
        </w:rPr>
        <w:t xml:space="preserve">the most representative ones </w:t>
      </w:r>
      <w:r w:rsidR="00ED7F20">
        <w:rPr>
          <w:rFonts w:ascii="Arial" w:hAnsi="Arial" w:cs="Arial"/>
          <w:b/>
        </w:rPr>
        <w:t xml:space="preserve">for </w:t>
      </w:r>
      <w:r w:rsidR="009308FE">
        <w:rPr>
          <w:rFonts w:ascii="Arial" w:hAnsi="Arial" w:cs="Arial"/>
          <w:b/>
        </w:rPr>
        <w:t>visual stimuli</w:t>
      </w:r>
      <w:r w:rsidR="00926025">
        <w:rPr>
          <w:rFonts w:ascii="Arial" w:hAnsi="Arial" w:cs="Arial"/>
          <w:b/>
        </w:rPr>
        <w:t xml:space="preserve"> identification</w:t>
      </w:r>
    </w:p>
    <w:p w14:paraId="0D46A35A" w14:textId="7361C5BC" w:rsidR="00182CA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987106">
        <w:rPr>
          <w:rFonts w:ascii="Arial" w:hAnsi="Arial" w:cs="Arial"/>
        </w:rPr>
        <w:t xml:space="preserve">between population vectors representing </w:t>
      </w:r>
      <w:r w:rsidR="00303F86">
        <w:rPr>
          <w:rFonts w:ascii="Arial" w:hAnsi="Arial" w:cs="Arial"/>
        </w:rPr>
        <w:t xml:space="preserve">the most representative </w:t>
      </w:r>
      <w:r w:rsidR="00182CA1">
        <w:rPr>
          <w:rFonts w:ascii="Arial" w:hAnsi="Arial" w:cs="Arial"/>
        </w:rPr>
        <w:t xml:space="preserve">cortical ensembles identified with CRFs for </w:t>
      </w:r>
      <w:r w:rsidR="00987106">
        <w:rPr>
          <w:rFonts w:ascii="Arial" w:hAnsi="Arial" w:cs="Arial"/>
        </w:rPr>
        <w:t>a given visual stimuli</w:t>
      </w:r>
      <w:r w:rsidR="00182CA1">
        <w:rPr>
          <w:rFonts w:ascii="Arial" w:hAnsi="Arial" w:cs="Arial"/>
        </w:rPr>
        <w:t xml:space="preserve">. Each </w:t>
      </w:r>
      <w:r w:rsidR="00303F86">
        <w:rPr>
          <w:rFonts w:ascii="Arial" w:hAnsi="Arial" w:cs="Arial"/>
        </w:rPr>
        <w:t>most representative</w:t>
      </w:r>
      <w:r w:rsidR="00182CA1">
        <w:rPr>
          <w:rFonts w:ascii="Arial" w:hAnsi="Arial" w:cs="Arial"/>
        </w:rPr>
        <w:t xml:space="preserve"> cortical ensemble was</w:t>
      </w:r>
      <w:r w:rsidR="00987106">
        <w:rPr>
          <w:rFonts w:ascii="Arial" w:hAnsi="Arial" w:cs="Arial"/>
        </w:rPr>
        <w:t xml:space="preserve"> </w:t>
      </w:r>
      <w:r w:rsidRPr="000F4E1F">
        <w:rPr>
          <w:rFonts w:ascii="Arial" w:hAnsi="Arial" w:cs="Arial"/>
        </w:rPr>
        <w:t xml:space="preserve">randomly down-sampled or up-sampled </w:t>
      </w:r>
      <w:r w:rsidR="00987106">
        <w:rPr>
          <w:rFonts w:ascii="Arial" w:hAnsi="Arial" w:cs="Arial"/>
        </w:rPr>
        <w:t>(</w:t>
      </w:r>
      <w:r w:rsidR="00E3088A">
        <w:rPr>
          <w:rFonts w:ascii="Arial" w:hAnsi="Arial" w:cs="Arial"/>
        </w:rPr>
        <w:t>orange</w:t>
      </w:r>
      <w:r w:rsidR="00987106">
        <w:rPr>
          <w:rFonts w:ascii="Arial" w:hAnsi="Arial" w:cs="Arial"/>
        </w:rPr>
        <w:t xml:space="preserve">). </w:t>
      </w:r>
      <w:r w:rsidR="00182CA1">
        <w:rPr>
          <w:rFonts w:ascii="Arial" w:hAnsi="Arial" w:cs="Arial"/>
        </w:rPr>
        <w:t>T</w:t>
      </w:r>
      <w:r w:rsidR="00987106">
        <w:rPr>
          <w:rFonts w:ascii="Arial" w:hAnsi="Arial" w:cs="Arial"/>
        </w:rPr>
        <w:t xml:space="preserve">he cosine similarity of population vectors </w:t>
      </w:r>
      <w:r w:rsidR="00182CA1">
        <w:rPr>
          <w:rFonts w:ascii="Arial" w:hAnsi="Arial" w:cs="Arial"/>
        </w:rPr>
        <w:t xml:space="preserve">belonging to </w:t>
      </w:r>
      <w:r w:rsidR="00987106">
        <w:rPr>
          <w:rFonts w:ascii="Arial" w:hAnsi="Arial" w:cs="Arial"/>
        </w:rPr>
        <w:t>different visual stimuli</w:t>
      </w:r>
      <w:r w:rsidR="00182CA1">
        <w:rPr>
          <w:rFonts w:ascii="Arial" w:hAnsi="Arial" w:cs="Arial"/>
        </w:rPr>
        <w:t xml:space="preserve"> is shown in gray</w:t>
      </w:r>
      <w:r w:rsidRPr="000F4E1F">
        <w:rPr>
          <w:rFonts w:ascii="Arial" w:hAnsi="Arial" w:cs="Arial"/>
        </w:rPr>
        <w:t xml:space="preserve">. </w:t>
      </w:r>
      <w:r w:rsidR="007B2A3A">
        <w:rPr>
          <w:rFonts w:ascii="Arial" w:hAnsi="Arial" w:cs="Arial"/>
        </w:rPr>
        <w:t>(</w:t>
      </w:r>
      <w:r w:rsidR="00E13E11">
        <w:rPr>
          <w:rFonts w:ascii="Arial" w:hAnsi="Arial" w:cs="Arial"/>
        </w:rPr>
        <w:t>B</w:t>
      </w:r>
      <w:r w:rsidR="007B2A3A">
        <w:rPr>
          <w:rFonts w:ascii="Arial" w:hAnsi="Arial" w:cs="Arial"/>
        </w:rPr>
        <w:t xml:space="preserve">) AUC </w:t>
      </w:r>
      <w:r w:rsidR="003677BC">
        <w:rPr>
          <w:rFonts w:ascii="Arial" w:hAnsi="Arial" w:cs="Arial"/>
        </w:rPr>
        <w:t>and (</w:t>
      </w:r>
      <w:r w:rsidR="00E13E11">
        <w:rPr>
          <w:rFonts w:ascii="Arial" w:hAnsi="Arial" w:cs="Arial"/>
        </w:rPr>
        <w:t>C</w:t>
      </w:r>
      <w:r w:rsidR="003677BC">
        <w:rPr>
          <w:rFonts w:ascii="Arial" w:hAnsi="Arial" w:cs="Arial"/>
        </w:rPr>
        <w:t>) ROC curves</w:t>
      </w:r>
      <w:r w:rsidRPr="000F4E1F">
        <w:rPr>
          <w:rFonts w:ascii="Arial" w:hAnsi="Arial" w:cs="Arial"/>
        </w:rPr>
        <w:t xml:space="preserve"> of predictions from randomly down-sampled or up-sampled</w:t>
      </w:r>
      <w:r w:rsidR="00182CA1">
        <w:rPr>
          <w:rFonts w:ascii="Arial" w:hAnsi="Arial" w:cs="Arial"/>
        </w:rPr>
        <w:t xml:space="preserve"> </w:t>
      </w:r>
      <w:r w:rsidR="00303F86">
        <w:rPr>
          <w:rFonts w:ascii="Arial" w:hAnsi="Arial" w:cs="Arial"/>
        </w:rPr>
        <w:t xml:space="preserve">most representative </w:t>
      </w:r>
      <w:r w:rsidR="00182CA1">
        <w:rPr>
          <w:rFonts w:ascii="Arial" w:hAnsi="Arial" w:cs="Arial"/>
        </w:rPr>
        <w:t>cortical</w:t>
      </w:r>
      <w:r w:rsidRPr="000F4E1F">
        <w:rPr>
          <w:rFonts w:ascii="Arial" w:hAnsi="Arial" w:cs="Arial"/>
        </w:rPr>
        <w:t xml:space="preserve"> ensembl</w:t>
      </w:r>
      <w:r w:rsidR="00182CA1">
        <w:rPr>
          <w:rFonts w:ascii="Arial" w:hAnsi="Arial" w:cs="Arial"/>
        </w:rPr>
        <w:t>es</w:t>
      </w:r>
      <w:r w:rsidR="007B2A3A">
        <w:rPr>
          <w:rFonts w:ascii="Arial" w:hAnsi="Arial" w:cs="Arial"/>
        </w:rPr>
        <w:t>, calculated by using the similarity values to predict the time of visual stimuli</w:t>
      </w:r>
      <w:r w:rsidR="003677BC">
        <w:rPr>
          <w:rFonts w:ascii="Arial" w:hAnsi="Arial" w:cs="Arial"/>
        </w:rPr>
        <w:t>.</w:t>
      </w:r>
      <w:r w:rsidRPr="000F4E1F">
        <w:rPr>
          <w:rFonts w:ascii="Arial" w:hAnsi="Arial" w:cs="Arial"/>
        </w:rPr>
        <w:t xml:space="preserve"> (</w:t>
      </w:r>
      <w:r w:rsidR="00E13E11">
        <w:rPr>
          <w:rFonts w:ascii="Arial" w:hAnsi="Arial" w:cs="Arial"/>
        </w:rPr>
        <w:t>D</w:t>
      </w:r>
      <w:r w:rsidRPr="000F4E1F">
        <w:rPr>
          <w:rFonts w:ascii="Arial" w:hAnsi="Arial" w:cs="Arial"/>
        </w:rPr>
        <w:t xml:space="preserve">) </w:t>
      </w:r>
      <w:r w:rsidR="00987106">
        <w:rPr>
          <w:rFonts w:ascii="Arial" w:hAnsi="Arial" w:cs="Arial"/>
        </w:rPr>
        <w:t>C</w:t>
      </w:r>
      <w:r w:rsidRPr="000F4E1F">
        <w:rPr>
          <w:rFonts w:ascii="Arial" w:hAnsi="Arial" w:cs="Arial"/>
        </w:rPr>
        <w:t>osine similarity</w:t>
      </w:r>
      <w:r w:rsidR="00987106">
        <w:rPr>
          <w:rFonts w:ascii="Arial" w:hAnsi="Arial" w:cs="Arial"/>
        </w:rPr>
        <w:t xml:space="preserve"> between population vectors</w:t>
      </w:r>
      <w:r w:rsidRPr="000F4E1F">
        <w:rPr>
          <w:rFonts w:ascii="Arial" w:hAnsi="Arial" w:cs="Arial"/>
        </w:rPr>
        <w:t xml:space="preserve"> of randomly sampled cells. </w:t>
      </w:r>
      <w:r w:rsidR="003677BC">
        <w:rPr>
          <w:rFonts w:ascii="Arial" w:hAnsi="Arial" w:cs="Arial"/>
        </w:rPr>
        <w:t>(</w:t>
      </w:r>
      <w:r w:rsidR="00E13E11">
        <w:rPr>
          <w:rFonts w:ascii="Arial" w:hAnsi="Arial" w:cs="Arial"/>
        </w:rPr>
        <w:t>E</w:t>
      </w:r>
      <w:r w:rsidR="003677BC">
        <w:rPr>
          <w:rFonts w:ascii="Arial" w:hAnsi="Arial" w:cs="Arial"/>
        </w:rPr>
        <w:t>) AUC and (</w:t>
      </w:r>
      <w:r w:rsidR="00E13E11">
        <w:rPr>
          <w:rFonts w:ascii="Arial" w:hAnsi="Arial" w:cs="Arial"/>
        </w:rPr>
        <w:t>F</w:t>
      </w:r>
      <w:r w:rsidR="003677BC">
        <w:rPr>
          <w:rFonts w:ascii="Arial" w:hAnsi="Arial" w:cs="Arial"/>
        </w:rPr>
        <w:t>) ROC curves</w:t>
      </w:r>
      <w:r w:rsidRPr="000F4E1F">
        <w:rPr>
          <w:rFonts w:ascii="Arial" w:hAnsi="Arial" w:cs="Arial"/>
        </w:rPr>
        <w:t xml:space="preserve"> of predictions from randomly </w:t>
      </w:r>
      <w:r w:rsidR="00987106">
        <w:rPr>
          <w:rFonts w:ascii="Arial" w:hAnsi="Arial" w:cs="Arial"/>
        </w:rPr>
        <w:t>chosen</w:t>
      </w:r>
      <w:r w:rsidRPr="000F4E1F">
        <w:rPr>
          <w:rFonts w:ascii="Arial" w:hAnsi="Arial" w:cs="Arial"/>
        </w:rPr>
        <w:t xml:space="preserve"> ensemble</w:t>
      </w:r>
      <w:r w:rsidR="00182CA1">
        <w:rPr>
          <w:rFonts w:ascii="Arial" w:hAnsi="Arial" w:cs="Arial"/>
        </w:rPr>
        <w:t>s.</w:t>
      </w:r>
      <w:r w:rsidR="00B32C23">
        <w:rPr>
          <w:rFonts w:ascii="Arial" w:hAnsi="Arial" w:cs="Arial"/>
        </w:rPr>
        <w:t xml:space="preserve"> </w:t>
      </w:r>
      <w:del w:id="301" w:author="Shuting Han" w:date="2017-03-07T10:29:00Z">
        <w:r w:rsidR="00B32C23" w:rsidDel="00162D50">
          <w:rPr>
            <w:rFonts w:ascii="Arial" w:hAnsi="Arial" w:cs="Arial"/>
          </w:rPr>
          <w:delText xml:space="preserve">n = 4 </w:delText>
        </w:r>
        <w:r w:rsidR="00F954E7" w:rsidDel="00162D50">
          <w:rPr>
            <w:rFonts w:ascii="Arial" w:hAnsi="Arial" w:cs="Arial"/>
          </w:rPr>
          <w:delText>ensembles</w:delText>
        </w:r>
        <w:r w:rsidR="00B32C23" w:rsidDel="00162D50">
          <w:rPr>
            <w:rFonts w:ascii="Arial" w:hAnsi="Arial" w:cs="Arial"/>
          </w:rPr>
          <w:delText>; Wilcoxon signed rank-test ; *: p&lt;</w:delText>
        </w:r>
        <w:r w:rsidR="00F87AD2" w:rsidDel="00162D50">
          <w:rPr>
            <w:rFonts w:ascii="Arial" w:hAnsi="Arial" w:cs="Arial"/>
          </w:rPr>
          <w:delText>0.05;</w:delText>
        </w:r>
      </w:del>
      <w:ins w:id="302" w:author="Shuting Han" w:date="2017-03-07T10:29:00Z">
        <w:r w:rsidR="00162D50">
          <w:rPr>
            <w:rFonts w:ascii="Arial" w:hAnsi="Arial" w:cs="Arial"/>
          </w:rPr>
          <w:t>(n = 6 mice; n = 20 ensembles; Wilcoxon signed rank-test; *p&lt;0.05; **p&lt;0.01; ***p&lt;0.001)</w:t>
        </w:r>
      </w:ins>
      <w:r w:rsidR="00F87AD2">
        <w:rPr>
          <w:rFonts w:ascii="Arial" w:hAnsi="Arial" w:cs="Arial"/>
        </w:rPr>
        <w:t xml:space="preserve"> </w:t>
      </w:r>
      <w:del w:id="303" w:author="Shuting Han" w:date="2017-03-07T10:29:00Z">
        <w:r w:rsidR="00F87AD2" w:rsidDel="00162D50">
          <w:rPr>
            <w:rFonts w:ascii="Arial" w:hAnsi="Arial" w:cs="Arial"/>
          </w:rPr>
          <w:delText>f</w:delText>
        </w:r>
      </w:del>
      <w:ins w:id="304" w:author="Shuting Han" w:date="2017-03-07T10:29:00Z">
        <w:r w:rsidR="00162D50">
          <w:rPr>
            <w:rFonts w:ascii="Arial" w:hAnsi="Arial" w:cs="Arial"/>
          </w:rPr>
          <w:t>F</w:t>
        </w:r>
      </w:ins>
      <w:r w:rsidR="00F87AD2">
        <w:rPr>
          <w:rFonts w:ascii="Arial" w:hAnsi="Arial" w:cs="Arial"/>
        </w:rPr>
        <w:t>or randomly down- or up-sample ensembles (A-C), statistical tests were down by comparing resampled ensembles with the original ensembles</w:t>
      </w:r>
      <w:ins w:id="305" w:author="Shuting Han" w:date="2017-03-07T10:30:00Z">
        <w:r w:rsidR="00162D50">
          <w:rPr>
            <w:rFonts w:ascii="Arial" w:hAnsi="Arial" w:cs="Arial"/>
          </w:rPr>
          <w:t xml:space="preserve"> (indicated with black triangle)</w:t>
        </w:r>
      </w:ins>
      <w:r w:rsidR="00F87AD2">
        <w:rPr>
          <w:rFonts w:ascii="Arial" w:hAnsi="Arial" w:cs="Arial"/>
        </w:rPr>
        <w:t xml:space="preserve">; for random chosen ensembles (D-F), statistical tests were down by comparing random ensembles with the original ensembles. </w:t>
      </w:r>
      <w:ins w:id="306" w:author="Shuting Han" w:date="2017-03-02T16:09:00Z">
        <w:r w:rsidR="00720CCF" w:rsidRPr="00720CCF">
          <w:rPr>
            <w:rFonts w:ascii="Arial" w:hAnsi="Arial" w:cs="Arial"/>
          </w:rPr>
          <w:t>Data presented</w:t>
        </w:r>
        <w:r w:rsidR="00720CCF">
          <w:rPr>
            <w:rFonts w:ascii="Arial" w:hAnsi="Arial" w:cs="Arial"/>
          </w:rPr>
          <w:t xml:space="preserve"> </w:t>
        </w:r>
        <w:r w:rsidR="00720CCF" w:rsidRPr="00720CCF">
          <w:rPr>
            <w:rFonts w:ascii="Arial" w:hAnsi="Arial" w:cs="Arial"/>
          </w:rPr>
          <w:t xml:space="preserve">as box plots displaying median and </w:t>
        </w:r>
      </w:ins>
      <w:ins w:id="307" w:author="Shuting Han" w:date="2017-03-02T16:11:00Z">
        <w:r w:rsidR="00720CCF">
          <w:rPr>
            <w:rFonts w:ascii="Arial" w:hAnsi="Arial" w:cs="Arial"/>
          </w:rPr>
          <w:t>25</w:t>
        </w:r>
        <w:r w:rsidR="00720CCF" w:rsidRPr="00720CCF">
          <w:rPr>
            <w:rFonts w:ascii="Arial" w:hAnsi="Arial" w:cs="Arial"/>
            <w:vertAlign w:val="superscript"/>
            <w:rPrChange w:id="308" w:author="Shuting Han" w:date="2017-03-02T16:11:00Z">
              <w:rPr>
                <w:rFonts w:ascii="Arial" w:hAnsi="Arial" w:cs="Arial"/>
              </w:rPr>
            </w:rPrChange>
          </w:rPr>
          <w:t>th</w:t>
        </w:r>
        <w:r w:rsidR="00720CCF">
          <w:rPr>
            <w:rFonts w:ascii="Arial" w:hAnsi="Arial" w:cs="Arial"/>
          </w:rPr>
          <w:t xml:space="preserve"> and 75</w:t>
        </w:r>
        <w:r w:rsidR="00720CCF" w:rsidRPr="00720CCF">
          <w:rPr>
            <w:rFonts w:ascii="Arial" w:hAnsi="Arial" w:cs="Arial"/>
            <w:vertAlign w:val="superscript"/>
            <w:rPrChange w:id="309" w:author="Shuting Han" w:date="2017-03-02T16:11:00Z">
              <w:rPr>
                <w:rFonts w:ascii="Arial" w:hAnsi="Arial" w:cs="Arial"/>
              </w:rPr>
            </w:rPrChange>
          </w:rPr>
          <w:t>th</w:t>
        </w:r>
        <w:r w:rsidR="00720CCF">
          <w:rPr>
            <w:rFonts w:ascii="Arial" w:hAnsi="Arial" w:cs="Arial"/>
          </w:rPr>
          <w:t xml:space="preserve"> quantiles</w:t>
        </w:r>
      </w:ins>
      <w:ins w:id="310" w:author="Shuting Han" w:date="2017-03-02T16:18:00Z">
        <w:r w:rsidR="006553DE">
          <w:rPr>
            <w:rFonts w:ascii="Arial" w:hAnsi="Arial" w:cs="Arial"/>
          </w:rPr>
          <w:t>; whiskers indicate the most extreme data points not considering outliers</w:t>
        </w:r>
      </w:ins>
      <w:ins w:id="311" w:author="Shuting Han" w:date="2017-03-02T16:09:00Z">
        <w:r w:rsidR="00720CCF" w:rsidRPr="00720CCF">
          <w:rPr>
            <w:rFonts w:ascii="Arial" w:hAnsi="Arial" w:cs="Arial"/>
          </w:rPr>
          <w:t>.</w:t>
        </w:r>
        <w:r w:rsidR="00720CCF">
          <w:rPr>
            <w:rFonts w:ascii="Arial" w:hAnsi="Arial" w:cs="Arial"/>
          </w:rPr>
          <w:t xml:space="preserve"> </w:t>
        </w:r>
      </w:ins>
      <w:r w:rsidR="00E13E11">
        <w:rPr>
          <w:rFonts w:ascii="Arial" w:hAnsi="Arial" w:cs="Arial"/>
        </w:rPr>
        <w:t xml:space="preserve">For more statistics of random </w:t>
      </w:r>
      <w:r w:rsidR="00F965C7">
        <w:rPr>
          <w:rFonts w:ascii="Arial" w:hAnsi="Arial" w:cs="Arial"/>
        </w:rPr>
        <w:t>ensembles,</w:t>
      </w:r>
      <w:r w:rsidR="00E13E11">
        <w:rPr>
          <w:rFonts w:ascii="Arial" w:hAnsi="Arial" w:cs="Arial"/>
        </w:rPr>
        <w:t xml:space="preserve"> see Figure </w:t>
      </w:r>
      <w:del w:id="312" w:author="Shuting Han" w:date="2017-03-07T10:31:00Z">
        <w:r w:rsidR="00E13E11" w:rsidDel="00F03754">
          <w:rPr>
            <w:rFonts w:ascii="Arial" w:hAnsi="Arial" w:cs="Arial"/>
          </w:rPr>
          <w:delText>S5</w:delText>
        </w:r>
      </w:del>
      <w:ins w:id="313" w:author="Shuting Han" w:date="2017-03-07T10:31:00Z">
        <w:r w:rsidR="00F03754">
          <w:rPr>
            <w:rFonts w:ascii="Arial" w:hAnsi="Arial" w:cs="Arial"/>
          </w:rPr>
          <w:t>S4</w:t>
        </w:r>
      </w:ins>
      <w:r w:rsidR="00E13E11">
        <w:rPr>
          <w:rFonts w:ascii="Arial" w:hAnsi="Arial" w:cs="Arial"/>
        </w:rPr>
        <w:t>.</w:t>
      </w:r>
    </w:p>
    <w:p w14:paraId="679A4E16" w14:textId="77777777" w:rsidR="00242A92" w:rsidRDefault="00242A92" w:rsidP="00901701">
      <w:pPr>
        <w:spacing w:line="480" w:lineRule="auto"/>
        <w:jc w:val="both"/>
        <w:rPr>
          <w:rFonts w:ascii="Arial" w:hAnsi="Arial" w:cs="Arial"/>
        </w:rPr>
      </w:pPr>
    </w:p>
    <w:p w14:paraId="6E3D34D5" w14:textId="2C57E474" w:rsidR="00A86303" w:rsidRPr="000F4E1F" w:rsidRDefault="00A86303" w:rsidP="00A86303">
      <w:pPr>
        <w:spacing w:line="480" w:lineRule="auto"/>
        <w:jc w:val="both"/>
        <w:rPr>
          <w:rFonts w:ascii="Arial" w:hAnsi="Arial" w:cs="Arial"/>
          <w:b/>
        </w:rPr>
      </w:pPr>
      <w:r>
        <w:rPr>
          <w:rFonts w:ascii="Arial" w:hAnsi="Arial" w:cs="Arial"/>
          <w:b/>
        </w:rPr>
        <w:t>Figure 4. Comparison of prediction performance with CRF, SVD ensembles and high OSI cells</w:t>
      </w:r>
    </w:p>
    <w:p w14:paraId="4F934BB8" w14:textId="62D64ACF" w:rsidR="00145E74" w:rsidRDefault="00145E74" w:rsidP="00A86303">
      <w:pPr>
        <w:spacing w:line="480" w:lineRule="auto"/>
        <w:jc w:val="both"/>
        <w:rPr>
          <w:rFonts w:ascii="Arial" w:hAnsi="Arial" w:cs="Arial"/>
        </w:rPr>
      </w:pPr>
      <w:r>
        <w:rPr>
          <w:rFonts w:ascii="Arial" w:hAnsi="Arial" w:cs="Arial"/>
        </w:rPr>
        <w:lastRenderedPageBreak/>
        <w:t>(A) ROC curves of the classification result with SVD, CRF and high OSI cells. Dashed line represent random chance. (B) Area under curve (AUC) of ROC curves</w:t>
      </w:r>
      <w:ins w:id="314" w:author="Shuting Han" w:date="2017-03-02T13:25:00Z">
        <w:r w:rsidR="00E50CE5">
          <w:rPr>
            <w:rFonts w:ascii="Arial" w:hAnsi="Arial" w:cs="Arial"/>
          </w:rPr>
          <w:t xml:space="preserve"> (p=0.06</w:t>
        </w:r>
      </w:ins>
      <w:ins w:id="315" w:author="Shuting Han" w:date="2017-03-02T13:28:00Z">
        <w:r w:rsidR="00E50CE5">
          <w:rPr>
            <w:rFonts w:ascii="Arial" w:hAnsi="Arial" w:cs="Arial"/>
          </w:rPr>
          <w:t>57)</w:t>
        </w:r>
      </w:ins>
      <w:r>
        <w:rPr>
          <w:rFonts w:ascii="Arial" w:hAnsi="Arial" w:cs="Arial"/>
        </w:rPr>
        <w:t xml:space="preserve">. (C) </w:t>
      </w:r>
      <w:r w:rsidRPr="000F4E1F">
        <w:rPr>
          <w:rFonts w:ascii="Arial" w:hAnsi="Arial" w:cs="Arial"/>
        </w:rPr>
        <w:t>Accuracy</w:t>
      </w:r>
      <w:ins w:id="316" w:author="Shuting Han" w:date="2017-03-02T13:29:00Z">
        <w:r w:rsidR="00E50CE5">
          <w:rPr>
            <w:rFonts w:ascii="Arial" w:hAnsi="Arial" w:cs="Arial"/>
          </w:rPr>
          <w:t xml:space="preserve"> (p=0.5458)</w:t>
        </w:r>
      </w:ins>
      <w:r w:rsidRPr="000F4E1F">
        <w:rPr>
          <w:rFonts w:ascii="Arial" w:hAnsi="Arial" w:cs="Arial"/>
        </w:rPr>
        <w:t>, (</w:t>
      </w:r>
      <w:r>
        <w:rPr>
          <w:rFonts w:ascii="Arial" w:hAnsi="Arial" w:cs="Arial"/>
        </w:rPr>
        <w:t>D</w:t>
      </w:r>
      <w:r w:rsidRPr="000F4E1F">
        <w:rPr>
          <w:rFonts w:ascii="Arial" w:hAnsi="Arial" w:cs="Arial"/>
        </w:rPr>
        <w:t>)</w:t>
      </w:r>
      <w:r>
        <w:rPr>
          <w:rFonts w:ascii="Arial" w:hAnsi="Arial" w:cs="Arial"/>
        </w:rPr>
        <w:t xml:space="preserve"> </w:t>
      </w:r>
      <w:r w:rsidRPr="000F4E1F">
        <w:rPr>
          <w:rFonts w:ascii="Arial" w:hAnsi="Arial" w:cs="Arial"/>
        </w:rPr>
        <w:t>precision</w:t>
      </w:r>
      <w:ins w:id="317" w:author="Shuting Han" w:date="2017-03-02T13:29:00Z">
        <w:r w:rsidR="00E50CE5">
          <w:rPr>
            <w:rFonts w:ascii="Arial" w:hAnsi="Arial" w:cs="Arial"/>
          </w:rPr>
          <w:t xml:space="preserve"> (p=0.3915)</w:t>
        </w:r>
      </w:ins>
      <w:r w:rsidRPr="000F4E1F">
        <w:rPr>
          <w:rFonts w:ascii="Arial" w:hAnsi="Arial" w:cs="Arial"/>
        </w:rPr>
        <w:t xml:space="preserve"> and (</w:t>
      </w:r>
      <w:r>
        <w:rPr>
          <w:rFonts w:ascii="Arial" w:hAnsi="Arial" w:cs="Arial"/>
        </w:rPr>
        <w:t>E</w:t>
      </w:r>
      <w:r w:rsidRPr="000F4E1F">
        <w:rPr>
          <w:rFonts w:ascii="Arial" w:hAnsi="Arial" w:cs="Arial"/>
        </w:rPr>
        <w:t xml:space="preserve">) recall </w:t>
      </w:r>
      <w:ins w:id="318" w:author="Shuting Han" w:date="2017-03-02T13:29:00Z">
        <w:r w:rsidR="00E50CE5">
          <w:rPr>
            <w:rFonts w:ascii="Arial" w:hAnsi="Arial" w:cs="Arial"/>
          </w:rPr>
          <w:t xml:space="preserve">(p=0.0028) </w:t>
        </w:r>
      </w:ins>
      <w:r w:rsidRPr="000F4E1F">
        <w:rPr>
          <w:rFonts w:ascii="Arial" w:hAnsi="Arial" w:cs="Arial"/>
        </w:rPr>
        <w:t>of predictions</w:t>
      </w:r>
      <w:r>
        <w:rPr>
          <w:rFonts w:ascii="Arial" w:hAnsi="Arial" w:cs="Arial"/>
        </w:rPr>
        <w:t xml:space="preserve"> for each visual stimuli using the three methods</w:t>
      </w:r>
      <w:r w:rsidRPr="000F4E1F">
        <w:rPr>
          <w:rFonts w:ascii="Arial" w:hAnsi="Arial" w:cs="Arial"/>
        </w:rPr>
        <w:t>.</w:t>
      </w:r>
      <w:r>
        <w:rPr>
          <w:rFonts w:ascii="Arial" w:hAnsi="Arial" w:cs="Arial"/>
        </w:rPr>
        <w:t xml:space="preserve"> (F)</w:t>
      </w:r>
      <w:r w:rsidRPr="00145E74">
        <w:rPr>
          <w:rFonts w:ascii="Arial" w:hAnsi="Arial" w:cs="Arial"/>
        </w:rPr>
        <w:t xml:space="preserve"> </w:t>
      </w:r>
      <w:r w:rsidRPr="000F4E1F">
        <w:rPr>
          <w:rFonts w:ascii="Arial" w:hAnsi="Arial" w:cs="Arial"/>
        </w:rPr>
        <w:t xml:space="preserve">Percentage of </w:t>
      </w:r>
      <w:r>
        <w:rPr>
          <w:rFonts w:ascii="Arial" w:hAnsi="Arial" w:cs="Arial"/>
        </w:rPr>
        <w:t xml:space="preserve">shared neurons between CRF </w:t>
      </w:r>
      <w:ins w:id="319" w:author="Shuting Han" w:date="2017-03-06T13:49:00Z">
        <w:r w:rsidR="00B07CFE">
          <w:rPr>
            <w:rFonts w:ascii="Arial" w:hAnsi="Arial" w:cs="Arial"/>
          </w:rPr>
          <w:t xml:space="preserve">and SVD </w:t>
        </w:r>
      </w:ins>
      <w:del w:id="320" w:author="Shuting Han" w:date="2017-03-06T13:49:00Z">
        <w:r w:rsidDel="00B07CFE">
          <w:rPr>
            <w:rFonts w:ascii="Arial" w:hAnsi="Arial" w:cs="Arial"/>
          </w:rPr>
          <w:delText>ensembles and high OSI cells</w:delText>
        </w:r>
      </w:del>
      <w:ins w:id="321" w:author="Shuting Han" w:date="2017-03-06T13:49:00Z">
        <w:r w:rsidR="00B07CFE">
          <w:rPr>
            <w:rFonts w:ascii="Arial" w:hAnsi="Arial" w:cs="Arial"/>
          </w:rPr>
          <w:t>ensembles</w:t>
        </w:r>
      </w:ins>
      <w:r>
        <w:rPr>
          <w:rFonts w:ascii="Arial" w:hAnsi="Arial" w:cs="Arial"/>
        </w:rPr>
        <w:t>.</w:t>
      </w:r>
      <w:r w:rsidRPr="000F4E1F">
        <w:rPr>
          <w:rFonts w:ascii="Arial" w:hAnsi="Arial" w:cs="Arial"/>
        </w:rPr>
        <w:t xml:space="preserve"> Percentage is calculated by number of cells </w:t>
      </w:r>
      <w:r>
        <w:rPr>
          <w:rFonts w:ascii="Arial" w:hAnsi="Arial" w:cs="Arial"/>
        </w:rPr>
        <w:t xml:space="preserve">that </w:t>
      </w:r>
      <w:r w:rsidRPr="000F4E1F">
        <w:rPr>
          <w:rFonts w:ascii="Arial" w:hAnsi="Arial" w:cs="Arial"/>
        </w:rPr>
        <w:t xml:space="preserve">belong to both </w:t>
      </w:r>
      <w:r>
        <w:rPr>
          <w:rFonts w:ascii="Arial" w:hAnsi="Arial" w:cs="Arial"/>
        </w:rPr>
        <w:t>methods</w:t>
      </w:r>
      <w:r w:rsidRPr="000F4E1F">
        <w:rPr>
          <w:rFonts w:ascii="Arial" w:hAnsi="Arial" w:cs="Arial"/>
        </w:rPr>
        <w:t xml:space="preserve"> divided by the </w:t>
      </w:r>
      <w:r>
        <w:rPr>
          <w:rFonts w:ascii="Arial" w:hAnsi="Arial" w:cs="Arial"/>
        </w:rPr>
        <w:t xml:space="preserve">total </w:t>
      </w:r>
      <w:r w:rsidRPr="000F4E1F">
        <w:rPr>
          <w:rFonts w:ascii="Arial" w:hAnsi="Arial" w:cs="Arial"/>
        </w:rPr>
        <w:t xml:space="preserve">number of </w:t>
      </w:r>
      <w:r>
        <w:rPr>
          <w:rFonts w:ascii="Arial" w:hAnsi="Arial" w:cs="Arial"/>
        </w:rPr>
        <w:t xml:space="preserve">unique </w:t>
      </w:r>
      <w:r w:rsidRPr="000F4E1F">
        <w:rPr>
          <w:rFonts w:ascii="Arial" w:hAnsi="Arial" w:cs="Arial"/>
        </w:rPr>
        <w:t>cells</w:t>
      </w:r>
      <w:r>
        <w:rPr>
          <w:rFonts w:ascii="Arial" w:hAnsi="Arial" w:cs="Arial"/>
        </w:rPr>
        <w:t xml:space="preserve"> in both methods</w:t>
      </w:r>
      <w:r w:rsidRPr="000F4E1F">
        <w:rPr>
          <w:rFonts w:ascii="Arial" w:hAnsi="Arial" w:cs="Arial"/>
        </w:rPr>
        <w:t>.</w:t>
      </w:r>
      <w:r>
        <w:rPr>
          <w:rFonts w:ascii="Arial" w:hAnsi="Arial" w:cs="Arial"/>
        </w:rPr>
        <w:t xml:space="preserve"> (G) </w:t>
      </w:r>
      <w:r w:rsidRPr="000F4E1F">
        <w:rPr>
          <w:rFonts w:ascii="Arial" w:hAnsi="Arial" w:cs="Arial"/>
        </w:rPr>
        <w:t xml:space="preserve">Examples of </w:t>
      </w:r>
      <w:r>
        <w:rPr>
          <w:rFonts w:ascii="Arial" w:hAnsi="Arial" w:cs="Arial"/>
        </w:rPr>
        <w:t xml:space="preserve">the most representative neurons from </w:t>
      </w:r>
      <w:ins w:id="322" w:author="Shuting Han" w:date="2017-03-06T13:49:00Z">
        <w:r w:rsidR="00B07CFE">
          <w:rPr>
            <w:rFonts w:ascii="Arial" w:hAnsi="Arial" w:cs="Arial"/>
          </w:rPr>
          <w:t xml:space="preserve">CRF (orange) and SVD (gray) </w:t>
        </w:r>
      </w:ins>
      <w:r>
        <w:rPr>
          <w:rFonts w:ascii="Arial" w:hAnsi="Arial" w:cs="Arial"/>
        </w:rPr>
        <w:t>cortical ensembles</w:t>
      </w:r>
      <w:del w:id="323" w:author="Shuting Han" w:date="2017-03-06T13:49:00Z">
        <w:r w:rsidRPr="000F4E1F" w:rsidDel="00B07CFE">
          <w:rPr>
            <w:rFonts w:ascii="Arial" w:hAnsi="Arial" w:cs="Arial"/>
          </w:rPr>
          <w:delText xml:space="preserve"> identified using </w:delText>
        </w:r>
        <w:r w:rsidDel="00B07CFE">
          <w:rPr>
            <w:rFonts w:ascii="Arial" w:hAnsi="Arial" w:cs="Arial"/>
          </w:rPr>
          <w:delText>CRF (orange), and high OSI cells (gray)</w:delText>
        </w:r>
      </w:del>
      <w:r>
        <w:rPr>
          <w:rFonts w:ascii="Arial" w:hAnsi="Arial" w:cs="Arial"/>
        </w:rPr>
        <w:t>.</w:t>
      </w:r>
      <w:r w:rsidRPr="000F4E1F">
        <w:rPr>
          <w:rFonts w:ascii="Arial" w:hAnsi="Arial" w:cs="Arial"/>
        </w:rPr>
        <w:t xml:space="preserve"> </w:t>
      </w:r>
      <w:r>
        <w:rPr>
          <w:rFonts w:ascii="Arial" w:hAnsi="Arial" w:cs="Arial"/>
        </w:rPr>
        <w:t>C</w:t>
      </w:r>
      <w:r w:rsidRPr="000F4E1F">
        <w:rPr>
          <w:rFonts w:ascii="Arial" w:hAnsi="Arial" w:cs="Arial"/>
        </w:rPr>
        <w:t xml:space="preserve">ircles represent </w:t>
      </w:r>
      <w:r>
        <w:rPr>
          <w:rFonts w:ascii="Arial" w:hAnsi="Arial" w:cs="Arial"/>
        </w:rPr>
        <w:t>neurons</w:t>
      </w:r>
      <w:r w:rsidRPr="000F4E1F">
        <w:rPr>
          <w:rFonts w:ascii="Arial" w:hAnsi="Arial" w:cs="Arial"/>
        </w:rPr>
        <w:t xml:space="preserve"> of horizontal</w:t>
      </w:r>
      <w:r>
        <w:rPr>
          <w:rFonts w:ascii="Arial" w:hAnsi="Arial" w:cs="Arial"/>
        </w:rPr>
        <w:t xml:space="preserve"> (left)</w:t>
      </w:r>
      <w:r w:rsidRPr="000F4E1F">
        <w:rPr>
          <w:rFonts w:ascii="Arial" w:hAnsi="Arial" w:cs="Arial"/>
        </w:rPr>
        <w:t xml:space="preserve"> and vertical</w:t>
      </w:r>
      <w:r>
        <w:rPr>
          <w:rFonts w:ascii="Arial" w:hAnsi="Arial" w:cs="Arial"/>
        </w:rPr>
        <w:t xml:space="preserve"> (right)</w:t>
      </w:r>
      <w:r w:rsidRPr="000F4E1F">
        <w:rPr>
          <w:rFonts w:ascii="Arial" w:hAnsi="Arial" w:cs="Arial"/>
        </w:rPr>
        <w:t xml:space="preserve"> visual stimuli, respectively</w:t>
      </w:r>
      <w:r>
        <w:rPr>
          <w:rFonts w:ascii="Arial" w:hAnsi="Arial" w:cs="Arial"/>
        </w:rPr>
        <w:t xml:space="preserve">. Neurons shared between CRF and </w:t>
      </w:r>
      <w:del w:id="324" w:author="Shuting Han" w:date="2017-03-06T13:49:00Z">
        <w:r w:rsidDel="00B07CFE">
          <w:rPr>
            <w:rFonts w:ascii="Arial" w:hAnsi="Arial" w:cs="Arial"/>
          </w:rPr>
          <w:delText>high OSI cell</w:delText>
        </w:r>
      </w:del>
      <w:ins w:id="325" w:author="Shuting Han" w:date="2017-03-06T13:49:00Z">
        <w:r w:rsidR="00B07CFE">
          <w:rPr>
            <w:rFonts w:ascii="Arial" w:hAnsi="Arial" w:cs="Arial"/>
          </w:rPr>
          <w:t>SVD ensembles</w:t>
        </w:r>
      </w:ins>
      <w:del w:id="326" w:author="Shuting Han" w:date="2017-03-06T13:49:00Z">
        <w:r w:rsidDel="00B07CFE">
          <w:rPr>
            <w:rFonts w:ascii="Arial" w:hAnsi="Arial" w:cs="Arial"/>
          </w:rPr>
          <w:delText>s</w:delText>
        </w:r>
      </w:del>
      <w:r>
        <w:rPr>
          <w:rFonts w:ascii="Arial" w:hAnsi="Arial" w:cs="Arial"/>
        </w:rPr>
        <w:t xml:space="preserve"> are represented by orange dots circled by gray. Scale bar represents 50μm.</w:t>
      </w:r>
      <w:r w:rsidR="006B4007">
        <w:rPr>
          <w:rFonts w:ascii="Arial" w:hAnsi="Arial" w:cs="Arial"/>
        </w:rPr>
        <w:t xml:space="preserve"> (H)</w:t>
      </w:r>
      <w:r w:rsidR="006B4007" w:rsidRPr="006B4007">
        <w:rPr>
          <w:rFonts w:ascii="Arial" w:hAnsi="Arial" w:cs="Arial"/>
        </w:rPr>
        <w:t xml:space="preserve"> </w:t>
      </w:r>
      <w:r w:rsidR="006B4007">
        <w:rPr>
          <w:rFonts w:ascii="Arial" w:hAnsi="Arial" w:cs="Arial"/>
        </w:rPr>
        <w:t xml:space="preserve">Percentage from the total population size representing representative ensemble neurons from CRF </w:t>
      </w:r>
      <w:ins w:id="327" w:author="Shuting Han" w:date="2017-03-06T13:50:00Z">
        <w:r w:rsidR="00B07CFE">
          <w:rPr>
            <w:rFonts w:ascii="Arial" w:hAnsi="Arial" w:cs="Arial"/>
          </w:rPr>
          <w:t xml:space="preserve">and SVD </w:t>
        </w:r>
      </w:ins>
      <w:r w:rsidR="006B4007">
        <w:rPr>
          <w:rFonts w:ascii="Arial" w:hAnsi="Arial" w:cs="Arial"/>
        </w:rPr>
        <w:t xml:space="preserve">methods </w:t>
      </w:r>
      <w:del w:id="328" w:author="Shuting Han" w:date="2017-03-06T13:50:00Z">
        <w:r w:rsidR="006B4007" w:rsidDel="00B07CFE">
          <w:rPr>
            <w:rFonts w:ascii="Arial" w:hAnsi="Arial" w:cs="Arial"/>
          </w:rPr>
          <w:delText>and high OSI cells</w:delText>
        </w:r>
      </w:del>
      <w:ins w:id="329" w:author="Shuting Han" w:date="2017-03-02T13:30:00Z">
        <w:r w:rsidR="00E50CE5">
          <w:rPr>
            <w:rFonts w:ascii="Arial" w:hAnsi="Arial" w:cs="Arial"/>
          </w:rPr>
          <w:t>(p=0.</w:t>
        </w:r>
      </w:ins>
      <w:ins w:id="330" w:author="Shuting Han" w:date="2017-03-06T13:50:00Z">
        <w:r w:rsidR="00B07CFE">
          <w:rPr>
            <w:rFonts w:ascii="Arial" w:hAnsi="Arial" w:cs="Arial"/>
          </w:rPr>
          <w:t>0865</w:t>
        </w:r>
      </w:ins>
      <w:ins w:id="331" w:author="Shuting Han" w:date="2017-03-02T13:30:00Z">
        <w:r w:rsidR="00E50CE5">
          <w:rPr>
            <w:rFonts w:ascii="Arial" w:hAnsi="Arial" w:cs="Arial"/>
          </w:rPr>
          <w:t>)</w:t>
        </w:r>
      </w:ins>
      <w:r w:rsidR="006B4007">
        <w:rPr>
          <w:rFonts w:ascii="Arial" w:hAnsi="Arial" w:cs="Arial"/>
        </w:rPr>
        <w:t>.</w:t>
      </w:r>
      <w:r w:rsidR="00F954E7">
        <w:rPr>
          <w:rFonts w:ascii="Arial" w:hAnsi="Arial" w:cs="Arial"/>
        </w:rPr>
        <w:t xml:space="preserve"> (n</w:t>
      </w:r>
      <w:ins w:id="332" w:author="Shuting Han" w:date="2017-03-07T10:32:00Z">
        <w:r w:rsidR="004E5452">
          <w:rPr>
            <w:rFonts w:ascii="Arial" w:hAnsi="Arial" w:cs="Arial"/>
          </w:rPr>
          <w:t xml:space="preserve"> </w:t>
        </w:r>
      </w:ins>
      <w:r w:rsidR="00F954E7">
        <w:rPr>
          <w:rFonts w:ascii="Arial" w:hAnsi="Arial" w:cs="Arial"/>
        </w:rPr>
        <w:t>=</w:t>
      </w:r>
      <w:ins w:id="333" w:author="Shuting Han" w:date="2017-03-07T10:32:00Z">
        <w:r w:rsidR="004E5452">
          <w:rPr>
            <w:rFonts w:ascii="Arial" w:hAnsi="Arial" w:cs="Arial"/>
          </w:rPr>
          <w:t xml:space="preserve"> </w:t>
        </w:r>
      </w:ins>
      <w:del w:id="334" w:author="Shuting Han" w:date="2017-03-02T13:24:00Z">
        <w:r w:rsidR="00F954E7" w:rsidDel="00E50CE5">
          <w:rPr>
            <w:rFonts w:ascii="Arial" w:hAnsi="Arial" w:cs="Arial"/>
          </w:rPr>
          <w:delText xml:space="preserve">4 </w:delText>
        </w:r>
      </w:del>
      <w:ins w:id="335" w:author="Shuting Han" w:date="2017-03-02T13:24:00Z">
        <w:r w:rsidR="00E50CE5">
          <w:rPr>
            <w:rFonts w:ascii="Arial" w:hAnsi="Arial" w:cs="Arial"/>
          </w:rPr>
          <w:t xml:space="preserve">6 </w:t>
        </w:r>
      </w:ins>
      <w:ins w:id="336" w:author="Shuting Han" w:date="2017-03-07T10:29:00Z">
        <w:r w:rsidR="00162D50">
          <w:rPr>
            <w:rFonts w:ascii="Arial" w:hAnsi="Arial" w:cs="Arial"/>
          </w:rPr>
          <w:t>mice</w:t>
        </w:r>
      </w:ins>
      <w:ins w:id="337" w:author="Shuting Han" w:date="2017-03-02T13:24:00Z">
        <w:r w:rsidR="00B07CFE">
          <w:rPr>
            <w:rFonts w:ascii="Arial" w:hAnsi="Arial" w:cs="Arial"/>
          </w:rPr>
          <w:t>; n</w:t>
        </w:r>
      </w:ins>
      <w:ins w:id="338" w:author="Shuting Han" w:date="2017-03-07T10:32:00Z">
        <w:r w:rsidR="004E5452">
          <w:rPr>
            <w:rFonts w:ascii="Arial" w:hAnsi="Arial" w:cs="Arial"/>
          </w:rPr>
          <w:t xml:space="preserve"> </w:t>
        </w:r>
      </w:ins>
      <w:ins w:id="339" w:author="Shuting Han" w:date="2017-03-02T13:24:00Z">
        <w:r w:rsidR="00B07CFE">
          <w:rPr>
            <w:rFonts w:ascii="Arial" w:hAnsi="Arial" w:cs="Arial"/>
          </w:rPr>
          <w:t>=</w:t>
        </w:r>
      </w:ins>
      <w:ins w:id="340" w:author="Shuting Han" w:date="2017-03-07T10:32:00Z">
        <w:r w:rsidR="004E5452">
          <w:rPr>
            <w:rFonts w:ascii="Arial" w:hAnsi="Arial" w:cs="Arial"/>
          </w:rPr>
          <w:t xml:space="preserve"> </w:t>
        </w:r>
      </w:ins>
      <w:ins w:id="341" w:author="Shuting Han" w:date="2017-03-02T13:24:00Z">
        <w:r w:rsidR="00B07CFE">
          <w:rPr>
            <w:rFonts w:ascii="Arial" w:hAnsi="Arial" w:cs="Arial"/>
          </w:rPr>
          <w:t>20, 19 for CRF and</w:t>
        </w:r>
        <w:r w:rsidR="00E50CE5">
          <w:rPr>
            <w:rFonts w:ascii="Arial" w:hAnsi="Arial" w:cs="Arial"/>
          </w:rPr>
          <w:t xml:space="preserve"> SVD </w:t>
        </w:r>
      </w:ins>
      <w:r w:rsidR="00F954E7">
        <w:rPr>
          <w:rFonts w:ascii="Arial" w:hAnsi="Arial" w:cs="Arial"/>
        </w:rPr>
        <w:t>ensembles</w:t>
      </w:r>
      <w:ins w:id="342" w:author="Shuting Han" w:date="2017-03-06T13:50:00Z">
        <w:r w:rsidR="00B07CFE">
          <w:rPr>
            <w:rFonts w:ascii="Arial" w:hAnsi="Arial" w:cs="Arial"/>
          </w:rPr>
          <w:t xml:space="preserve"> respectively</w:t>
        </w:r>
      </w:ins>
      <w:r w:rsidR="00F954E7">
        <w:rPr>
          <w:rFonts w:ascii="Arial" w:hAnsi="Arial" w:cs="Arial"/>
        </w:rPr>
        <w:t>; Wilcoxon signed rank-test</w:t>
      </w:r>
      <w:del w:id="343" w:author="Shuting Han" w:date="2017-03-07T10:32:00Z">
        <w:r w:rsidR="00F954E7" w:rsidDel="00A16F2A">
          <w:rPr>
            <w:rFonts w:ascii="Arial" w:hAnsi="Arial" w:cs="Arial"/>
          </w:rPr>
          <w:delText xml:space="preserve"> </w:delText>
        </w:r>
      </w:del>
      <w:r w:rsidR="00F954E7">
        <w:rPr>
          <w:rFonts w:ascii="Arial" w:hAnsi="Arial" w:cs="Arial"/>
        </w:rPr>
        <w:t xml:space="preserve">; </w:t>
      </w:r>
      <w:ins w:id="344" w:author="Shuting Han" w:date="2017-03-02T13:33:00Z">
        <w:r w:rsidR="00F93E3C">
          <w:rPr>
            <w:rFonts w:ascii="Arial" w:hAnsi="Arial" w:cs="Arial"/>
          </w:rPr>
          <w:t>*</w:t>
        </w:r>
        <w:r w:rsidR="00940894">
          <w:rPr>
            <w:rFonts w:ascii="Arial" w:hAnsi="Arial" w:cs="Arial"/>
          </w:rPr>
          <w:t>p&lt;0.05;</w:t>
        </w:r>
        <w:r w:rsidR="00AB1C23">
          <w:rPr>
            <w:rFonts w:ascii="Arial" w:hAnsi="Arial" w:cs="Arial"/>
          </w:rPr>
          <w:t xml:space="preserve"> **p&lt;0.01; </w:t>
        </w:r>
      </w:ins>
      <w:ins w:id="345" w:author="Shuting Han" w:date="2017-03-02T13:34:00Z">
        <w:r w:rsidR="00940894">
          <w:rPr>
            <w:rFonts w:ascii="Arial" w:hAnsi="Arial" w:cs="Arial"/>
          </w:rPr>
          <w:t xml:space="preserve">***p&lt;0.001; </w:t>
        </w:r>
      </w:ins>
      <w:r w:rsidR="00F954E7">
        <w:rPr>
          <w:rFonts w:ascii="Arial" w:hAnsi="Arial" w:cs="Arial"/>
        </w:rPr>
        <w:t>n.s. p&gt;0.05).</w:t>
      </w:r>
    </w:p>
    <w:p w14:paraId="48D28A2D" w14:textId="3199A434" w:rsidR="00A86303" w:rsidRDefault="00A86303" w:rsidP="00065C7A">
      <w:pPr>
        <w:spacing w:line="480" w:lineRule="auto"/>
        <w:jc w:val="both"/>
        <w:rPr>
          <w:rFonts w:ascii="Arial" w:hAnsi="Arial" w:cs="Arial"/>
          <w:b/>
        </w:rPr>
      </w:pPr>
    </w:p>
    <w:p w14:paraId="29971FF2" w14:textId="69913AB5" w:rsidR="00065C7A" w:rsidRPr="000F4E1F" w:rsidRDefault="00065C7A" w:rsidP="00065C7A">
      <w:pPr>
        <w:spacing w:line="480" w:lineRule="auto"/>
        <w:jc w:val="both"/>
        <w:rPr>
          <w:rFonts w:ascii="Arial" w:hAnsi="Arial" w:cs="Arial"/>
          <w:b/>
        </w:rPr>
      </w:pPr>
      <w:r>
        <w:rPr>
          <w:rFonts w:ascii="Arial" w:hAnsi="Arial" w:cs="Arial"/>
          <w:b/>
        </w:rPr>
        <w:t xml:space="preserve">Figure </w:t>
      </w:r>
      <w:r w:rsidR="00F05740">
        <w:rPr>
          <w:rFonts w:ascii="Arial" w:hAnsi="Arial" w:cs="Arial"/>
          <w:b/>
        </w:rPr>
        <w:t>5</w:t>
      </w:r>
      <w:r w:rsidRPr="000F4E1F">
        <w:rPr>
          <w:rFonts w:ascii="Arial" w:hAnsi="Arial" w:cs="Arial"/>
          <w:b/>
        </w:rPr>
        <w:t xml:space="preserve">. </w:t>
      </w:r>
      <w:r w:rsidR="0075791F">
        <w:rPr>
          <w:rFonts w:ascii="Arial" w:hAnsi="Arial" w:cs="Arial"/>
          <w:b/>
        </w:rPr>
        <w:t>High-ranked</w:t>
      </w:r>
      <w:r>
        <w:rPr>
          <w:rFonts w:ascii="Arial" w:hAnsi="Arial" w:cs="Arial"/>
          <w:b/>
        </w:rPr>
        <w:t xml:space="preserve"> neurons</w:t>
      </w:r>
      <w:r w:rsidR="0075791F">
        <w:rPr>
          <w:rFonts w:ascii="Arial" w:hAnsi="Arial" w:cs="Arial"/>
          <w:b/>
        </w:rPr>
        <w:t xml:space="preserve"> from CRF models</w:t>
      </w:r>
      <w:r>
        <w:rPr>
          <w:rFonts w:ascii="Arial" w:hAnsi="Arial" w:cs="Arial"/>
          <w:b/>
        </w:rPr>
        <w:t xml:space="preserve"> </w:t>
      </w:r>
      <w:r w:rsidR="00242A92">
        <w:rPr>
          <w:rFonts w:ascii="Arial" w:hAnsi="Arial" w:cs="Arial"/>
          <w:b/>
        </w:rPr>
        <w:t xml:space="preserve">have pattern completion </w:t>
      </w:r>
      <w:r w:rsidR="0075791F">
        <w:rPr>
          <w:rFonts w:ascii="Arial" w:hAnsi="Arial" w:cs="Arial"/>
          <w:b/>
        </w:rPr>
        <w:t xml:space="preserve">capability </w:t>
      </w:r>
    </w:p>
    <w:p w14:paraId="22A4918E" w14:textId="7DAD906E" w:rsidR="00242A92" w:rsidRDefault="00BA63D9">
      <w:pPr>
        <w:spacing w:line="480" w:lineRule="auto"/>
        <w:jc w:val="both"/>
        <w:rPr>
          <w:rFonts w:ascii="Arial" w:hAnsi="Arial" w:cs="Arial"/>
        </w:rPr>
      </w:pPr>
      <w:del w:id="346" w:author="Shuting Han" w:date="2017-02-09T11:47:00Z">
        <w:r w:rsidDel="00267110">
          <w:rPr>
            <w:rFonts w:ascii="Arial" w:hAnsi="Arial" w:cs="Arial"/>
          </w:rPr>
          <w:delText xml:space="preserve">(A) </w:delText>
        </w:r>
        <w:r w:rsidR="00186772" w:rsidDel="00267110">
          <w:rPr>
            <w:rFonts w:ascii="Arial" w:hAnsi="Arial" w:cs="Arial"/>
          </w:rPr>
          <w:delText xml:space="preserve">Schematic representation of </w:delText>
        </w:r>
        <w:r w:rsidR="00D84AC3" w:rsidDel="00267110">
          <w:rPr>
            <w:rFonts w:ascii="Arial" w:hAnsi="Arial" w:cs="Arial"/>
          </w:rPr>
          <w:delText>high-</w:delText>
        </w:r>
        <w:r w:rsidR="00186772" w:rsidDel="00267110">
          <w:rPr>
            <w:rFonts w:ascii="Arial" w:hAnsi="Arial" w:cs="Arial"/>
          </w:rPr>
          <w:delText>ranked</w:delText>
        </w:r>
        <w:r w:rsidR="00D84AC3" w:rsidDel="00267110">
          <w:rPr>
            <w:rFonts w:ascii="Arial" w:hAnsi="Arial" w:cs="Arial"/>
          </w:rPr>
          <w:delText xml:space="preserve"> neurons</w:delText>
        </w:r>
        <w:r w:rsidR="00186772" w:rsidDel="00267110">
          <w:rPr>
            <w:rFonts w:ascii="Arial" w:hAnsi="Arial" w:cs="Arial"/>
          </w:rPr>
          <w:delText xml:space="preserve"> from CRF models</w:delText>
        </w:r>
        <w:r w:rsidR="00D84AC3" w:rsidDel="00267110">
          <w:rPr>
            <w:rFonts w:ascii="Arial" w:hAnsi="Arial" w:cs="Arial"/>
          </w:rPr>
          <w:delText>.</w:delText>
        </w:r>
        <w:r w:rsidR="00186772" w:rsidDel="00267110">
          <w:rPr>
            <w:rFonts w:ascii="Arial" w:hAnsi="Arial" w:cs="Arial"/>
          </w:rPr>
          <w:delText xml:space="preserve"> High-ranked neurons are nodes where the </w:delText>
        </w:r>
        <w:r w:rsidR="00533A89" w:rsidDel="00267110">
          <w:rPr>
            <w:rFonts w:ascii="Arial" w:hAnsi="Arial" w:cs="Arial"/>
          </w:rPr>
          <w:delText>node strength</w:delText>
        </w:r>
        <w:r w:rsidR="00186772" w:rsidDel="00267110">
          <w:rPr>
            <w:rFonts w:ascii="Arial" w:hAnsi="Arial" w:cs="Arial"/>
          </w:rPr>
          <w:delText xml:space="preserve"> is maximal.</w:delText>
        </w:r>
        <w:r w:rsidR="00D84AC3" w:rsidDel="00267110">
          <w:rPr>
            <w:rFonts w:ascii="Arial" w:hAnsi="Arial" w:cs="Arial"/>
          </w:rPr>
          <w:delText xml:space="preserve"> </w:delText>
        </w:r>
      </w:del>
      <w:r w:rsidR="00D84AC3">
        <w:rPr>
          <w:rFonts w:ascii="Arial" w:hAnsi="Arial" w:cs="Arial"/>
        </w:rPr>
        <w:t>(</w:t>
      </w:r>
      <w:del w:id="347" w:author="Shuting Han" w:date="2017-02-09T11:47:00Z">
        <w:r w:rsidR="00D84AC3" w:rsidDel="00267110">
          <w:rPr>
            <w:rFonts w:ascii="Arial" w:hAnsi="Arial" w:cs="Arial"/>
          </w:rPr>
          <w:delText>B</w:delText>
        </w:r>
      </w:del>
      <w:ins w:id="348" w:author="Shuting Han" w:date="2017-02-09T11:47:00Z">
        <w:r w:rsidR="00267110">
          <w:rPr>
            <w:rFonts w:ascii="Arial" w:hAnsi="Arial" w:cs="Arial"/>
          </w:rPr>
          <w:t>A</w:t>
        </w:r>
      </w:ins>
      <w:r w:rsidR="00D84AC3">
        <w:rPr>
          <w:rFonts w:ascii="Arial" w:hAnsi="Arial" w:cs="Arial"/>
        </w:rPr>
        <w:t>) CRF graph</w:t>
      </w:r>
      <w:r w:rsidR="00441D18">
        <w:rPr>
          <w:rFonts w:ascii="Arial" w:hAnsi="Arial" w:cs="Arial"/>
        </w:rPr>
        <w:t>ical model from simultaneous two-photon imaging and two-photon optogenetic single cell stimulation. Squares depict added nodes representing 10 stimulation trials of different neurons.</w:t>
      </w:r>
      <w:r w:rsidR="00242A92">
        <w:rPr>
          <w:rFonts w:ascii="Arial" w:hAnsi="Arial" w:cs="Arial"/>
        </w:rPr>
        <w:t xml:space="preserve"> </w:t>
      </w:r>
      <w:r w:rsidR="00441D18">
        <w:rPr>
          <w:rFonts w:ascii="Arial" w:hAnsi="Arial" w:cs="Arial"/>
        </w:rPr>
        <w:t>High-ranked neurons are highlighted in red.</w:t>
      </w:r>
      <w:r w:rsidR="00D84AC3">
        <w:rPr>
          <w:rFonts w:ascii="Arial" w:hAnsi="Arial" w:cs="Arial"/>
        </w:rPr>
        <w:t xml:space="preserve"> </w:t>
      </w:r>
      <w:r w:rsidR="00291AB2">
        <w:rPr>
          <w:rFonts w:ascii="Arial" w:hAnsi="Arial" w:cs="Arial"/>
        </w:rPr>
        <w:t>Edge</w:t>
      </w:r>
      <w:r w:rsidR="00441D18">
        <w:rPr>
          <w:rFonts w:ascii="Arial" w:hAnsi="Arial" w:cs="Arial"/>
        </w:rPr>
        <w:t xml:space="preserve"> </w:t>
      </w:r>
      <w:r w:rsidR="009E5D7E">
        <w:rPr>
          <w:rFonts w:ascii="Arial" w:hAnsi="Arial" w:cs="Arial"/>
        </w:rPr>
        <w:t>color</w:t>
      </w:r>
      <w:r w:rsidR="00441D18">
        <w:rPr>
          <w:rFonts w:ascii="Arial" w:hAnsi="Arial" w:cs="Arial"/>
        </w:rPr>
        <w:t xml:space="preserve"> tone </w:t>
      </w:r>
      <w:r w:rsidR="00291AB2">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91AB2">
        <w:rPr>
          <w:rFonts w:ascii="Arial" w:hAnsi="Arial" w:cs="Arial"/>
        </w:rPr>
        <w:t xml:space="preserve">; node color represents the </w:t>
      </w:r>
      <w:del w:id="349" w:author="Shuting Han" w:date="2017-02-09T11:48:00Z">
        <w:r w:rsidR="00291AB2" w:rsidDel="00C9420A">
          <w:rPr>
            <w:rFonts w:ascii="Arial" w:hAnsi="Arial" w:cs="Arial"/>
          </w:rPr>
          <w:delText xml:space="preserve">rank </w:delText>
        </w:r>
      </w:del>
      <w:ins w:id="350" w:author="Shuting Han" w:date="2017-02-09T11:48:00Z">
        <w:r w:rsidR="00C9420A">
          <w:rPr>
            <w:rFonts w:ascii="Arial" w:hAnsi="Arial" w:cs="Arial"/>
          </w:rPr>
          <w:t>node strength</w:t>
        </w:r>
      </w:ins>
      <w:del w:id="351" w:author="Shuting Han" w:date="2017-02-09T11:48:00Z">
        <w:r w:rsidR="00291AB2" w:rsidDel="00C9420A">
          <w:rPr>
            <w:rFonts w:ascii="Arial" w:hAnsi="Arial" w:cs="Arial"/>
          </w:rPr>
          <w:delText>of cells</w:delText>
        </w:r>
      </w:del>
      <w:r w:rsidR="00291AB2">
        <w:rPr>
          <w:rFonts w:ascii="Arial" w:hAnsi="Arial" w:cs="Arial"/>
        </w:rPr>
        <w:t>.</w:t>
      </w:r>
      <w:r w:rsidR="008653A3">
        <w:rPr>
          <w:rFonts w:ascii="Arial" w:hAnsi="Arial" w:cs="Arial"/>
        </w:rPr>
        <w:t xml:space="preserve"> Scale bar</w:t>
      </w:r>
      <w:r w:rsidR="009E5D7E">
        <w:rPr>
          <w:rFonts w:ascii="Arial" w:hAnsi="Arial" w:cs="Arial"/>
        </w:rPr>
        <w:t>:</w:t>
      </w:r>
      <w:r w:rsidR="008653A3">
        <w:rPr>
          <w:rFonts w:ascii="Arial" w:hAnsi="Arial" w:cs="Arial"/>
        </w:rPr>
        <w:t xml:space="preserve"> 50μm.</w:t>
      </w:r>
      <w:r w:rsidR="00291AB2">
        <w:rPr>
          <w:rFonts w:ascii="Arial" w:hAnsi="Arial" w:cs="Arial"/>
        </w:rPr>
        <w:t xml:space="preserve"> </w:t>
      </w:r>
      <w:r w:rsidR="00D84AC3">
        <w:rPr>
          <w:rFonts w:ascii="Arial" w:hAnsi="Arial" w:cs="Arial"/>
        </w:rPr>
        <w:t>(</w:t>
      </w:r>
      <w:del w:id="352" w:author="Shuting Han" w:date="2017-02-09T11:47:00Z">
        <w:r w:rsidR="00D84AC3" w:rsidDel="00267110">
          <w:rPr>
            <w:rFonts w:ascii="Arial" w:hAnsi="Arial" w:cs="Arial"/>
          </w:rPr>
          <w:delText>C</w:delText>
        </w:r>
      </w:del>
      <w:ins w:id="353" w:author="Shuting Han" w:date="2017-02-09T11:47:00Z">
        <w:r w:rsidR="00267110">
          <w:rPr>
            <w:rFonts w:ascii="Arial" w:hAnsi="Arial" w:cs="Arial"/>
          </w:rPr>
          <w:t>B</w:t>
        </w:r>
      </w:ins>
      <w:r w:rsidR="00D84AC3">
        <w:rPr>
          <w:rFonts w:ascii="Arial" w:hAnsi="Arial" w:cs="Arial"/>
        </w:rPr>
        <w:t xml:space="preserve">) </w:t>
      </w:r>
      <w:r w:rsidR="0011456F">
        <w:rPr>
          <w:rFonts w:ascii="Arial" w:hAnsi="Arial" w:cs="Arial"/>
        </w:rPr>
        <w:t>Node strength</w:t>
      </w:r>
      <w:r w:rsidR="00B2614E">
        <w:rPr>
          <w:rFonts w:ascii="Arial" w:hAnsi="Arial" w:cs="Arial"/>
        </w:rPr>
        <w:t>s</w:t>
      </w:r>
      <w:r w:rsidR="0011456F">
        <w:rPr>
          <w:rFonts w:ascii="Arial" w:hAnsi="Arial" w:cs="Arial"/>
        </w:rPr>
        <w:t xml:space="preserve"> and the </w:t>
      </w:r>
      <w:r w:rsidR="00B2614E">
        <w:rPr>
          <w:rFonts w:ascii="Arial" w:hAnsi="Arial" w:cs="Arial"/>
        </w:rPr>
        <w:t>AUC values</w:t>
      </w:r>
      <w:r w:rsidR="0011456F">
        <w:rPr>
          <w:rFonts w:ascii="Arial" w:hAnsi="Arial" w:cs="Arial"/>
        </w:rPr>
        <w:t xml:space="preserve"> </w:t>
      </w:r>
      <w:r w:rsidR="00AA3A53">
        <w:rPr>
          <w:rFonts w:ascii="Arial" w:hAnsi="Arial" w:cs="Arial"/>
        </w:rPr>
        <w:t xml:space="preserve">of neurons in </w:t>
      </w:r>
      <w:r w:rsidR="00AA3A53">
        <w:rPr>
          <w:rFonts w:ascii="Arial" w:hAnsi="Arial" w:cs="Arial"/>
        </w:rPr>
        <w:lastRenderedPageBreak/>
        <w:t>the imprinted ensemble for the single cell photostimulation</w:t>
      </w:r>
      <w:r w:rsidR="004E671B">
        <w:rPr>
          <w:rFonts w:ascii="Arial" w:hAnsi="Arial" w:cs="Arial"/>
        </w:rPr>
        <w:t>.</w:t>
      </w:r>
      <w:r w:rsidR="006D0332">
        <w:rPr>
          <w:rFonts w:ascii="Arial" w:hAnsi="Arial" w:cs="Arial"/>
        </w:rPr>
        <w:t xml:space="preserve"> </w:t>
      </w:r>
      <w:r w:rsidR="00B2614E">
        <w:rPr>
          <w:rFonts w:ascii="Arial" w:hAnsi="Arial" w:cs="Arial"/>
        </w:rPr>
        <w:t xml:space="preserve">AUC values were calculated by predicting the photostimulation time of the recalling neuron using the cosine similarity of population vector of each individual neuron in the imprinted ensemble. </w:t>
      </w:r>
      <w:r w:rsidR="0011456F">
        <w:rPr>
          <w:rFonts w:ascii="Arial" w:hAnsi="Arial" w:cs="Arial"/>
        </w:rPr>
        <w:t>Neuron</w:t>
      </w:r>
      <w:r w:rsidR="006D0332">
        <w:rPr>
          <w:rFonts w:ascii="Arial" w:hAnsi="Arial" w:cs="Arial"/>
        </w:rPr>
        <w:t xml:space="preserve"> in red represent</w:t>
      </w:r>
      <w:r w:rsidR="000C0DD1">
        <w:rPr>
          <w:rFonts w:ascii="Arial" w:hAnsi="Arial" w:cs="Arial"/>
        </w:rPr>
        <w:t>s</w:t>
      </w:r>
      <w:r w:rsidR="006D0332">
        <w:rPr>
          <w:rFonts w:ascii="Arial" w:hAnsi="Arial" w:cs="Arial"/>
        </w:rPr>
        <w:t xml:space="preserve"> the same high-ranked neuron</w:t>
      </w:r>
      <w:r w:rsidR="004E671B">
        <w:rPr>
          <w:rFonts w:ascii="Arial" w:hAnsi="Arial" w:cs="Arial"/>
        </w:rPr>
        <w:t xml:space="preserve"> </w:t>
      </w:r>
      <w:r w:rsidR="0011456F">
        <w:rPr>
          <w:rFonts w:ascii="Arial" w:hAnsi="Arial" w:cs="Arial"/>
        </w:rPr>
        <w:t>highlighted in red in (</w:t>
      </w:r>
      <w:ins w:id="354" w:author="Shuting Han" w:date="2017-02-09T11:47:00Z">
        <w:r w:rsidR="00267110">
          <w:rPr>
            <w:rFonts w:ascii="Arial" w:hAnsi="Arial" w:cs="Arial"/>
          </w:rPr>
          <w:t>A</w:t>
        </w:r>
      </w:ins>
      <w:del w:id="355" w:author="Shuting Han" w:date="2017-02-09T11:47:00Z">
        <w:r w:rsidR="0011456F" w:rsidDel="00267110">
          <w:rPr>
            <w:rFonts w:ascii="Arial" w:hAnsi="Arial" w:cs="Arial"/>
          </w:rPr>
          <w:delText>B</w:delText>
        </w:r>
      </w:del>
      <w:r w:rsidR="0011456F">
        <w:rPr>
          <w:rFonts w:ascii="Arial" w:hAnsi="Arial" w:cs="Arial"/>
        </w:rPr>
        <w:t>); neuron</w:t>
      </w:r>
      <w:r w:rsidR="006D0332">
        <w:rPr>
          <w:rFonts w:ascii="Arial" w:hAnsi="Arial" w:cs="Arial"/>
        </w:rPr>
        <w:t xml:space="preserve"> in blue represent</w:t>
      </w:r>
      <w:r w:rsidR="000C0DD1">
        <w:rPr>
          <w:rFonts w:ascii="Arial" w:hAnsi="Arial" w:cs="Arial"/>
        </w:rPr>
        <w:t>s</w:t>
      </w:r>
      <w:r w:rsidR="006D0332">
        <w:rPr>
          <w:rFonts w:ascii="Arial" w:hAnsi="Arial" w:cs="Arial"/>
        </w:rPr>
        <w:t xml:space="preserve"> the same low-ranked neuron highlighted in blue in (</w:t>
      </w:r>
      <w:ins w:id="356" w:author="Shuting Han" w:date="2017-02-09T11:47:00Z">
        <w:r w:rsidR="00267110">
          <w:rPr>
            <w:rFonts w:ascii="Arial" w:hAnsi="Arial" w:cs="Arial"/>
          </w:rPr>
          <w:t>A</w:t>
        </w:r>
      </w:ins>
      <w:del w:id="357" w:author="Shuting Han" w:date="2017-02-09T11:47:00Z">
        <w:r w:rsidR="006D0332" w:rsidDel="00267110">
          <w:rPr>
            <w:rFonts w:ascii="Arial" w:hAnsi="Arial" w:cs="Arial"/>
          </w:rPr>
          <w:delText>B</w:delText>
        </w:r>
      </w:del>
      <w:r w:rsidR="006D0332">
        <w:rPr>
          <w:rFonts w:ascii="Arial" w:hAnsi="Arial" w:cs="Arial"/>
        </w:rPr>
        <w:t>).</w:t>
      </w:r>
      <w:r w:rsidR="000C0DD1">
        <w:rPr>
          <w:rFonts w:ascii="Arial" w:hAnsi="Arial" w:cs="Arial"/>
        </w:rPr>
        <w:t xml:space="preserve"> Dashed line </w:t>
      </w:r>
      <w:ins w:id="358" w:author="Shuting Han" w:date="2017-02-09T14:44:00Z">
        <w:r w:rsidR="002C79E6">
          <w:rPr>
            <w:rFonts w:ascii="Arial" w:hAnsi="Arial" w:cs="Arial"/>
          </w:rPr>
          <w:t xml:space="preserve">and gray region </w:t>
        </w:r>
      </w:ins>
      <w:r w:rsidR="000C0DD1">
        <w:rPr>
          <w:rFonts w:ascii="Arial" w:hAnsi="Arial" w:cs="Arial"/>
        </w:rPr>
        <w:t>represent</w:t>
      </w:r>
      <w:del w:id="359" w:author="Shuting Han" w:date="2017-02-09T14:44:00Z">
        <w:r w:rsidR="000C0DD1" w:rsidDel="002C79E6">
          <w:rPr>
            <w:rFonts w:ascii="Arial" w:hAnsi="Arial" w:cs="Arial"/>
          </w:rPr>
          <w:delText>s</w:delText>
        </w:r>
      </w:del>
      <w:r w:rsidR="000C0DD1">
        <w:rPr>
          <w:rFonts w:ascii="Arial" w:hAnsi="Arial" w:cs="Arial"/>
        </w:rPr>
        <w:t xml:space="preserve"> the</w:t>
      </w:r>
      <w:r w:rsidR="0074288B">
        <w:rPr>
          <w:rFonts w:ascii="Arial" w:hAnsi="Arial" w:cs="Arial"/>
        </w:rPr>
        <w:t xml:space="preserve"> </w:t>
      </w:r>
      <w:ins w:id="360" w:author="Shuting Han" w:date="2017-02-09T14:44:00Z">
        <w:r w:rsidR="002C79E6">
          <w:rPr>
            <w:rFonts w:ascii="Arial" w:hAnsi="Arial" w:cs="Arial"/>
          </w:rPr>
          <w:t>mean</w:t>
        </w:r>
      </w:ins>
      <w:ins w:id="361" w:author="Shuting Han" w:date="2017-02-09T14:51:00Z">
        <w:r w:rsidR="002C79E6">
          <w:rPr>
            <w:rFonts w:ascii="Arial" w:hAnsi="Arial" w:cs="Arial"/>
          </w:rPr>
          <w:t xml:space="preserve"> ± </w:t>
        </w:r>
      </w:ins>
      <w:ins w:id="362" w:author="Shuting Han" w:date="2017-02-09T14:44:00Z">
        <w:r w:rsidR="002C79E6">
          <w:rPr>
            <w:rFonts w:ascii="Arial" w:hAnsi="Arial" w:cs="Arial"/>
          </w:rPr>
          <w:t xml:space="preserve">S.D. of </w:t>
        </w:r>
      </w:ins>
      <w:r w:rsidR="000C0DD1">
        <w:rPr>
          <w:rFonts w:ascii="Arial" w:hAnsi="Arial" w:cs="Arial"/>
        </w:rPr>
        <w:t xml:space="preserve">AUC </w:t>
      </w:r>
      <w:ins w:id="363" w:author="Shuting Han" w:date="2017-02-09T14:44:00Z">
        <w:r w:rsidR="002C79E6">
          <w:rPr>
            <w:rFonts w:ascii="Arial" w:hAnsi="Arial" w:cs="Arial"/>
          </w:rPr>
          <w:t>values</w:t>
        </w:r>
      </w:ins>
      <w:ins w:id="364" w:author="Shuting Han" w:date="2017-02-09T14:52:00Z">
        <w:r w:rsidR="002E30B7">
          <w:rPr>
            <w:rFonts w:ascii="Arial" w:hAnsi="Arial" w:cs="Arial"/>
          </w:rPr>
          <w:t xml:space="preserve"> and node strength</w:t>
        </w:r>
      </w:ins>
      <w:ins w:id="365" w:author="Shuting Han" w:date="2017-02-09T14:44:00Z">
        <w:r w:rsidR="002C79E6">
          <w:rPr>
            <w:rFonts w:ascii="Arial" w:hAnsi="Arial" w:cs="Arial"/>
          </w:rPr>
          <w:t xml:space="preserve"> from</w:t>
        </w:r>
      </w:ins>
      <w:del w:id="366" w:author="Shuting Han" w:date="2017-02-09T14:44:00Z">
        <w:r w:rsidR="000C0DD1" w:rsidDel="002C79E6">
          <w:rPr>
            <w:rFonts w:ascii="Arial" w:hAnsi="Arial" w:cs="Arial"/>
          </w:rPr>
          <w:delText>of</w:delText>
        </w:r>
      </w:del>
      <w:r w:rsidR="000C0DD1">
        <w:rPr>
          <w:rFonts w:ascii="Arial" w:hAnsi="Arial" w:cs="Arial"/>
        </w:rPr>
        <w:t xml:space="preserve"> </w:t>
      </w:r>
      <w:r w:rsidR="0074288B">
        <w:rPr>
          <w:rFonts w:ascii="Arial" w:hAnsi="Arial" w:cs="Arial"/>
        </w:rPr>
        <w:t xml:space="preserve">random groups with the same size as </w:t>
      </w:r>
      <w:r w:rsidR="000C0DD1">
        <w:rPr>
          <w:rFonts w:ascii="Arial" w:hAnsi="Arial" w:cs="Arial"/>
        </w:rPr>
        <w:t>the imprinted ensemble predicting the photostimulation time of the recalling neuron.</w:t>
      </w:r>
      <w:r w:rsidR="006D0332">
        <w:rPr>
          <w:rFonts w:ascii="Arial" w:hAnsi="Arial" w:cs="Arial"/>
        </w:rPr>
        <w:t xml:space="preserve"> </w:t>
      </w:r>
      <w:r w:rsidR="004E671B">
        <w:rPr>
          <w:rFonts w:ascii="Arial" w:hAnsi="Arial" w:cs="Arial"/>
        </w:rPr>
        <w:t>(</w:t>
      </w:r>
      <w:del w:id="367" w:author="Shuting Han" w:date="2017-02-09T11:47:00Z">
        <w:r w:rsidR="004E671B" w:rsidDel="00267110">
          <w:rPr>
            <w:rFonts w:ascii="Arial" w:hAnsi="Arial" w:cs="Arial"/>
          </w:rPr>
          <w:delText>D</w:delText>
        </w:r>
      </w:del>
      <w:ins w:id="368" w:author="Shuting Han" w:date="2017-02-09T11:47:00Z">
        <w:r w:rsidR="00267110">
          <w:rPr>
            <w:rFonts w:ascii="Arial" w:hAnsi="Arial" w:cs="Arial"/>
          </w:rPr>
          <w:t>C</w:t>
        </w:r>
      </w:ins>
      <w:r w:rsidR="004E671B">
        <w:rPr>
          <w:rFonts w:ascii="Arial" w:hAnsi="Arial" w:cs="Arial"/>
        </w:rPr>
        <w:t>)</w:t>
      </w:r>
      <w:r w:rsidR="00242A92">
        <w:rPr>
          <w:rFonts w:ascii="Arial" w:hAnsi="Arial" w:cs="Arial"/>
        </w:rPr>
        <w:t xml:space="preserve"> Two-photon optogenetic </w:t>
      </w:r>
      <w:r w:rsidR="00B43916">
        <w:rPr>
          <w:rFonts w:ascii="Arial" w:hAnsi="Arial" w:cs="Arial"/>
        </w:rPr>
        <w:t>single cell stimulation of targeted high-ranked</w:t>
      </w:r>
      <w:r w:rsidR="00242A92">
        <w:rPr>
          <w:rFonts w:ascii="Arial" w:hAnsi="Arial" w:cs="Arial"/>
        </w:rPr>
        <w:t xml:space="preserve"> neurons </w:t>
      </w:r>
      <w:r w:rsidR="00C44792">
        <w:rPr>
          <w:rFonts w:ascii="Arial" w:hAnsi="Arial" w:cs="Arial"/>
        </w:rPr>
        <w:t xml:space="preserve">(left) </w:t>
      </w:r>
      <w:r w:rsidR="00B43916">
        <w:rPr>
          <w:rFonts w:ascii="Arial" w:hAnsi="Arial" w:cs="Arial"/>
        </w:rPr>
        <w:t xml:space="preserve">was </w:t>
      </w:r>
      <w:r w:rsidR="00242A92">
        <w:rPr>
          <w:rFonts w:ascii="Arial" w:hAnsi="Arial" w:cs="Arial"/>
        </w:rPr>
        <w:t xml:space="preserve">able to recall imprinted ensembles </w:t>
      </w:r>
      <w:r w:rsidR="00B43916">
        <w:rPr>
          <w:rFonts w:ascii="Arial" w:hAnsi="Arial" w:cs="Arial"/>
        </w:rPr>
        <w:t>demonstrating pattern completion capability</w:t>
      </w:r>
      <w:r w:rsidR="00242A92">
        <w:rPr>
          <w:rFonts w:ascii="Arial" w:hAnsi="Arial" w:cs="Arial"/>
        </w:rPr>
        <w:t xml:space="preserve">. </w:t>
      </w:r>
      <w:r w:rsidR="00C44792">
        <w:rPr>
          <w:rFonts w:ascii="Arial" w:hAnsi="Arial" w:cs="Arial"/>
        </w:rPr>
        <w:t>S</w:t>
      </w:r>
      <w:r w:rsidR="00B43916">
        <w:rPr>
          <w:rFonts w:ascii="Arial" w:hAnsi="Arial" w:cs="Arial"/>
        </w:rPr>
        <w:t xml:space="preserve">timulation of </w:t>
      </w:r>
      <w:r w:rsidR="00242A92">
        <w:rPr>
          <w:rFonts w:ascii="Arial" w:hAnsi="Arial" w:cs="Arial"/>
        </w:rPr>
        <w:t>low</w:t>
      </w:r>
      <w:r w:rsidR="00B43916">
        <w:rPr>
          <w:rFonts w:ascii="Arial" w:hAnsi="Arial" w:cs="Arial"/>
        </w:rPr>
        <w:t xml:space="preserve">-ranked neurons </w:t>
      </w:r>
      <w:r w:rsidR="00C44792">
        <w:rPr>
          <w:rFonts w:ascii="Arial" w:hAnsi="Arial" w:cs="Arial"/>
        </w:rPr>
        <w:t xml:space="preserve">(right) </w:t>
      </w:r>
      <w:r w:rsidR="00B43916">
        <w:rPr>
          <w:rFonts w:ascii="Arial" w:hAnsi="Arial" w:cs="Arial"/>
        </w:rPr>
        <w:t>was</w:t>
      </w:r>
      <w:r w:rsidR="00242A92">
        <w:rPr>
          <w:rFonts w:ascii="Arial" w:hAnsi="Arial" w:cs="Arial"/>
        </w:rPr>
        <w:t xml:space="preserve"> not able to induce pattern completion </w:t>
      </w:r>
      <w:r w:rsidR="00211309">
        <w:rPr>
          <w:rFonts w:ascii="Arial" w:hAnsi="Arial" w:cs="Arial"/>
        </w:rPr>
        <w:t>of imprinted ensembles</w:t>
      </w:r>
      <w:r w:rsidR="00242A92">
        <w:rPr>
          <w:rFonts w:ascii="Arial" w:hAnsi="Arial" w:cs="Arial"/>
        </w:rPr>
        <w:t>.</w:t>
      </w:r>
      <w:r w:rsidR="003426EA">
        <w:rPr>
          <w:rFonts w:ascii="Arial" w:hAnsi="Arial" w:cs="Arial"/>
        </w:rPr>
        <w:t xml:space="preserve"> Scale bar</w:t>
      </w:r>
      <w:r w:rsidR="009E5D7E">
        <w:rPr>
          <w:rFonts w:ascii="Arial" w:hAnsi="Arial" w:cs="Arial"/>
        </w:rPr>
        <w:t>:</w:t>
      </w:r>
      <w:r w:rsidR="003426EA">
        <w:rPr>
          <w:rFonts w:ascii="Arial" w:hAnsi="Arial" w:cs="Arial"/>
        </w:rPr>
        <w:t xml:space="preserve"> 50μm.</w:t>
      </w:r>
      <w:r w:rsidR="00722F9E">
        <w:rPr>
          <w:rFonts w:ascii="Arial" w:hAnsi="Arial" w:cs="Arial"/>
        </w:rPr>
        <w:t xml:space="preserve"> </w:t>
      </w:r>
    </w:p>
    <w:p w14:paraId="59554817" w14:textId="77777777" w:rsidR="00242A92" w:rsidRDefault="00242A92" w:rsidP="000D66F2">
      <w:pPr>
        <w:spacing w:line="480" w:lineRule="auto"/>
        <w:jc w:val="both"/>
        <w:rPr>
          <w:rFonts w:ascii="Arial" w:hAnsi="Arial" w:cs="Arial"/>
        </w:rPr>
      </w:pPr>
    </w:p>
    <w:p w14:paraId="2632511B" w14:textId="0F3AF327" w:rsidR="00242A92" w:rsidRPr="000F4E1F" w:rsidRDefault="00242A92" w:rsidP="00242A92">
      <w:pPr>
        <w:spacing w:line="480" w:lineRule="auto"/>
        <w:jc w:val="both"/>
        <w:rPr>
          <w:rFonts w:ascii="Arial" w:hAnsi="Arial" w:cs="Arial"/>
          <w:b/>
        </w:rPr>
      </w:pPr>
      <w:r>
        <w:rPr>
          <w:rFonts w:ascii="Arial" w:hAnsi="Arial" w:cs="Arial"/>
          <w:b/>
        </w:rPr>
        <w:t xml:space="preserve">Figure </w:t>
      </w:r>
      <w:r w:rsidR="00161D5D">
        <w:rPr>
          <w:rFonts w:ascii="Arial" w:hAnsi="Arial" w:cs="Arial"/>
          <w:b/>
        </w:rPr>
        <w:t>6</w:t>
      </w:r>
      <w:r w:rsidRPr="000F4E1F">
        <w:rPr>
          <w:rFonts w:ascii="Arial" w:hAnsi="Arial" w:cs="Arial"/>
          <w:b/>
        </w:rPr>
        <w:t xml:space="preserve">. </w:t>
      </w:r>
      <w:r w:rsidR="00711B24">
        <w:rPr>
          <w:rFonts w:ascii="Arial" w:hAnsi="Arial" w:cs="Arial"/>
          <w:b/>
        </w:rPr>
        <w:t>R</w:t>
      </w:r>
      <w:r w:rsidR="008624F4">
        <w:rPr>
          <w:rFonts w:ascii="Arial" w:hAnsi="Arial" w:cs="Arial"/>
          <w:b/>
        </w:rPr>
        <w:t>econfiguration</w:t>
      </w:r>
      <w:r w:rsidR="00711B24">
        <w:rPr>
          <w:rFonts w:ascii="Arial" w:hAnsi="Arial" w:cs="Arial"/>
          <w:b/>
        </w:rPr>
        <w:t xml:space="preserve"> of cortical microcircuits induced by two-photon optogenetic </w:t>
      </w:r>
      <w:r w:rsidR="00A3772C">
        <w:rPr>
          <w:rFonts w:ascii="Arial" w:hAnsi="Arial" w:cs="Arial"/>
          <w:b/>
        </w:rPr>
        <w:t>population manipulation</w:t>
      </w:r>
    </w:p>
    <w:p w14:paraId="05DE8CBD" w14:textId="117698ED" w:rsidR="00086019" w:rsidRDefault="00242A92" w:rsidP="000D66F2">
      <w:pPr>
        <w:spacing w:line="480" w:lineRule="auto"/>
        <w:jc w:val="both"/>
        <w:rPr>
          <w:rFonts w:ascii="Arial" w:hAnsi="Arial" w:cs="Arial"/>
        </w:rPr>
      </w:pPr>
      <w:r w:rsidRPr="000F4E1F">
        <w:rPr>
          <w:rFonts w:ascii="Arial" w:hAnsi="Arial" w:cs="Arial"/>
        </w:rPr>
        <w:t xml:space="preserve">(A) </w:t>
      </w:r>
      <w:r>
        <w:rPr>
          <w:rFonts w:ascii="Arial" w:hAnsi="Arial" w:cs="Arial"/>
        </w:rPr>
        <w:t>CRF graph</w:t>
      </w:r>
      <w:r w:rsidR="00062976">
        <w:rPr>
          <w:rFonts w:ascii="Arial" w:hAnsi="Arial" w:cs="Arial"/>
        </w:rPr>
        <w:t>ical models</w:t>
      </w:r>
      <w:r w:rsidR="007D127F">
        <w:rPr>
          <w:rFonts w:ascii="Arial" w:hAnsi="Arial" w:cs="Arial"/>
        </w:rPr>
        <w:t xml:space="preserve"> </w:t>
      </w:r>
      <w:r w:rsidR="00161D5D">
        <w:rPr>
          <w:rFonts w:ascii="Arial" w:hAnsi="Arial" w:cs="Arial"/>
        </w:rPr>
        <w:t xml:space="preserve">trained with data from </w:t>
      </w:r>
      <w:r w:rsidR="006245D8">
        <w:rPr>
          <w:rFonts w:ascii="Arial" w:hAnsi="Arial" w:cs="Arial"/>
        </w:rPr>
        <w:t xml:space="preserve">simultaneous two-photon imaging and two-photon optogenetic single cell stimulation of a high-ranked neuron with pattern completion capability </w:t>
      </w:r>
      <w:r w:rsidR="007D127F">
        <w:rPr>
          <w:rFonts w:ascii="Arial" w:hAnsi="Arial" w:cs="Arial"/>
        </w:rPr>
        <w:t xml:space="preserve">before (left) and after (right) </w:t>
      </w:r>
      <w:r w:rsidR="002A5E2C">
        <w:rPr>
          <w:rFonts w:ascii="Arial" w:hAnsi="Arial" w:cs="Arial"/>
        </w:rPr>
        <w:t xml:space="preserve">two-photon optogenetic </w:t>
      </w:r>
      <w:r w:rsidR="007D127F">
        <w:rPr>
          <w:rFonts w:ascii="Arial" w:hAnsi="Arial" w:cs="Arial"/>
        </w:rPr>
        <w:t xml:space="preserve">population </w:t>
      </w:r>
      <w:r w:rsidR="00D61C08">
        <w:rPr>
          <w:rFonts w:ascii="Arial" w:hAnsi="Arial" w:cs="Arial"/>
        </w:rPr>
        <w:t>imprinting</w:t>
      </w:r>
      <w:r w:rsidR="007D127F">
        <w:rPr>
          <w:rFonts w:ascii="Arial" w:hAnsi="Arial" w:cs="Arial"/>
        </w:rPr>
        <w:t xml:space="preserve">. </w:t>
      </w:r>
      <w:r w:rsidR="00D61C08">
        <w:rPr>
          <w:rFonts w:ascii="Arial" w:hAnsi="Arial" w:cs="Arial"/>
        </w:rPr>
        <w:t>Square on bottom left represents added node for single cell stimulation</w:t>
      </w:r>
      <w:r w:rsidR="001E3C25">
        <w:rPr>
          <w:rFonts w:ascii="Arial" w:hAnsi="Arial" w:cs="Arial"/>
        </w:rPr>
        <w:t xml:space="preserve"> </w:t>
      </w:r>
      <w:r w:rsidR="009E5D7E">
        <w:rPr>
          <w:rFonts w:ascii="Arial" w:hAnsi="Arial" w:cs="Arial"/>
        </w:rPr>
        <w:t>(</w:t>
      </w:r>
      <w:r w:rsidR="001E3C25">
        <w:rPr>
          <w:rFonts w:ascii="Arial" w:hAnsi="Arial" w:cs="Arial"/>
        </w:rPr>
        <w:t>10 trials</w:t>
      </w:r>
      <w:r w:rsidR="009E5D7E">
        <w:rPr>
          <w:rFonts w:ascii="Arial" w:hAnsi="Arial" w:cs="Arial"/>
        </w:rPr>
        <w:t>)</w:t>
      </w:r>
      <w:r w:rsidR="00D61C08">
        <w:rPr>
          <w:rFonts w:ascii="Arial" w:hAnsi="Arial" w:cs="Arial"/>
        </w:rPr>
        <w:t xml:space="preserve">. </w:t>
      </w:r>
      <w:r w:rsidR="0059799C">
        <w:rPr>
          <w:rFonts w:ascii="Arial" w:hAnsi="Arial" w:cs="Arial"/>
        </w:rPr>
        <w:t xml:space="preserve">Edge color </w:t>
      </w:r>
      <w:r w:rsidR="00D61C08">
        <w:rPr>
          <w:rFonts w:ascii="Arial" w:hAnsi="Arial" w:cs="Arial"/>
        </w:rPr>
        <w:t xml:space="preserve">tone </w:t>
      </w:r>
      <w:r w:rsidR="0059799C">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59799C">
        <w:rPr>
          <w:rFonts w:ascii="Arial" w:hAnsi="Arial" w:cs="Arial"/>
        </w:rPr>
        <w:t xml:space="preserve">; node color represents the </w:t>
      </w:r>
      <w:r w:rsidR="00320F4A">
        <w:rPr>
          <w:rFonts w:ascii="Arial" w:hAnsi="Arial" w:cs="Arial"/>
        </w:rPr>
        <w:t>node strength</w:t>
      </w:r>
      <w:r w:rsidR="0059799C">
        <w:rPr>
          <w:rFonts w:ascii="Arial" w:hAnsi="Arial" w:cs="Arial"/>
        </w:rPr>
        <w:t xml:space="preserve">. </w:t>
      </w:r>
      <w:r w:rsidR="00FD08F9">
        <w:rPr>
          <w:rFonts w:ascii="Arial" w:hAnsi="Arial" w:cs="Arial"/>
        </w:rPr>
        <w:t>Node size represents</w:t>
      </w:r>
      <w:r w:rsidR="00554F69">
        <w:rPr>
          <w:rFonts w:ascii="Arial" w:hAnsi="Arial" w:cs="Arial"/>
        </w:rPr>
        <w:t xml:space="preserve"> the</w:t>
      </w:r>
      <w:r w:rsidR="00FD08F9">
        <w:rPr>
          <w:rFonts w:ascii="Arial" w:hAnsi="Arial" w:cs="Arial"/>
        </w:rPr>
        <w:t xml:space="preserve"> node degree. </w:t>
      </w:r>
      <w:r w:rsidR="002E3A31">
        <w:rPr>
          <w:rFonts w:ascii="Arial" w:hAnsi="Arial" w:cs="Arial"/>
        </w:rPr>
        <w:t>Scale bar</w:t>
      </w:r>
      <w:r w:rsidR="009E5D7E">
        <w:rPr>
          <w:rFonts w:ascii="Arial" w:hAnsi="Arial" w:cs="Arial"/>
        </w:rPr>
        <w:t>:</w:t>
      </w:r>
      <w:r w:rsidR="002E3A31">
        <w:rPr>
          <w:rFonts w:ascii="Arial" w:hAnsi="Arial" w:cs="Arial"/>
        </w:rPr>
        <w:t xml:space="preserve"> 50μm. </w:t>
      </w:r>
      <w:r w:rsidR="004C19A2">
        <w:rPr>
          <w:rFonts w:ascii="Arial" w:hAnsi="Arial" w:cs="Arial"/>
        </w:rPr>
        <w:t xml:space="preserve">(B) The connection density of the stimulated neuron with other members of the imprinted ensemble before (left) and after (right) </w:t>
      </w:r>
      <w:r w:rsidR="004C19A2">
        <w:rPr>
          <w:rFonts w:ascii="Arial" w:hAnsi="Arial" w:cs="Arial"/>
        </w:rPr>
        <w:lastRenderedPageBreak/>
        <w:t xml:space="preserve">photostimulation trials. Red dot represents the stimulated neuron. </w:t>
      </w:r>
      <w:r w:rsidR="00161D5D">
        <w:rPr>
          <w:rFonts w:ascii="Arial" w:hAnsi="Arial" w:cs="Arial"/>
        </w:rPr>
        <w:t>(</w:t>
      </w:r>
      <w:r w:rsidR="004C19A2">
        <w:rPr>
          <w:rFonts w:ascii="Arial" w:hAnsi="Arial" w:cs="Arial"/>
        </w:rPr>
        <w:t>C</w:t>
      </w:r>
      <w:r w:rsidR="00161D5D">
        <w:rPr>
          <w:rFonts w:ascii="Arial" w:hAnsi="Arial" w:cs="Arial"/>
        </w:rPr>
        <w:t xml:space="preserve">) </w:t>
      </w:r>
      <w:r w:rsidR="000210AE">
        <w:rPr>
          <w:rFonts w:ascii="Arial" w:hAnsi="Arial" w:cs="Arial"/>
        </w:rPr>
        <w:t xml:space="preserve">Node strength and classification AUC </w:t>
      </w:r>
      <w:r w:rsidR="00161D5D">
        <w:rPr>
          <w:rFonts w:ascii="Arial" w:hAnsi="Arial" w:cs="Arial"/>
        </w:rPr>
        <w:t xml:space="preserve">of the stimulated neuron for single cell stimulation before (left) and after (right) photostimulation trials. </w:t>
      </w:r>
      <w:r w:rsidR="00E82E92">
        <w:rPr>
          <w:rFonts w:ascii="Arial" w:hAnsi="Arial" w:cs="Arial"/>
        </w:rPr>
        <w:t xml:space="preserve">Dashed lines represent the AUC of </w:t>
      </w:r>
      <w:r w:rsidR="004C19A2">
        <w:rPr>
          <w:rFonts w:ascii="Arial" w:hAnsi="Arial" w:cs="Arial"/>
        </w:rPr>
        <w:t>random groups with the same size as</w:t>
      </w:r>
      <w:r w:rsidR="00E82E92">
        <w:rPr>
          <w:rFonts w:ascii="Arial" w:hAnsi="Arial" w:cs="Arial"/>
        </w:rPr>
        <w:t xml:space="preserve"> imprinted ensemble predicting the time of single cell photostimulation. </w:t>
      </w:r>
      <w:r w:rsidR="007D127F">
        <w:rPr>
          <w:rFonts w:ascii="Arial" w:hAnsi="Arial" w:cs="Arial"/>
        </w:rPr>
        <w:t>(</w:t>
      </w:r>
      <w:r w:rsidR="00161D5D">
        <w:rPr>
          <w:rFonts w:ascii="Arial" w:hAnsi="Arial" w:cs="Arial"/>
        </w:rPr>
        <w:t>D</w:t>
      </w:r>
      <w:r w:rsidR="007D127F">
        <w:rPr>
          <w:rFonts w:ascii="Arial" w:hAnsi="Arial" w:cs="Arial"/>
        </w:rPr>
        <w:t xml:space="preserve">) </w:t>
      </w:r>
      <w:r w:rsidR="00347EA8">
        <w:rPr>
          <w:rFonts w:ascii="Arial" w:hAnsi="Arial" w:cs="Arial"/>
        </w:rPr>
        <w:t xml:space="preserve">Graph </w:t>
      </w:r>
      <w:r w:rsidR="00D61C08">
        <w:rPr>
          <w:rFonts w:ascii="Arial" w:hAnsi="Arial" w:cs="Arial"/>
        </w:rPr>
        <w:t>density</w:t>
      </w:r>
      <w:r w:rsidR="00347EA8">
        <w:rPr>
          <w:rFonts w:ascii="Arial" w:hAnsi="Arial" w:cs="Arial"/>
        </w:rPr>
        <w:t>, (</w:t>
      </w:r>
      <w:r w:rsidR="00161D5D">
        <w:rPr>
          <w:rFonts w:ascii="Arial" w:hAnsi="Arial" w:cs="Arial"/>
        </w:rPr>
        <w:t>E</w:t>
      </w:r>
      <w:r w:rsidR="00347EA8">
        <w:rPr>
          <w:rFonts w:ascii="Arial" w:hAnsi="Arial" w:cs="Arial"/>
        </w:rPr>
        <w:t xml:space="preserve">) </w:t>
      </w:r>
      <w:r w:rsidR="009F06F5">
        <w:rPr>
          <w:rFonts w:ascii="Arial" w:hAnsi="Arial" w:cs="Arial"/>
        </w:rPr>
        <w:t>node strength</w:t>
      </w:r>
      <w:r w:rsidR="00347EA8">
        <w:rPr>
          <w:rFonts w:ascii="Arial" w:hAnsi="Arial" w:cs="Arial"/>
        </w:rPr>
        <w:t>, (</w:t>
      </w:r>
      <w:r w:rsidR="00161D5D">
        <w:rPr>
          <w:rFonts w:ascii="Arial" w:hAnsi="Arial" w:cs="Arial"/>
        </w:rPr>
        <w:t>F</w:t>
      </w:r>
      <w:r w:rsidR="00347EA8">
        <w:rPr>
          <w:rFonts w:ascii="Arial" w:hAnsi="Arial" w:cs="Arial"/>
        </w:rPr>
        <w:t>) node degree, (</w:t>
      </w:r>
      <w:r w:rsidR="00161D5D">
        <w:rPr>
          <w:rFonts w:ascii="Arial" w:hAnsi="Arial" w:cs="Arial"/>
        </w:rPr>
        <w:t>G</w:t>
      </w:r>
      <w:r w:rsidR="00347EA8">
        <w:rPr>
          <w:rFonts w:ascii="Arial" w:hAnsi="Arial" w:cs="Arial"/>
        </w:rPr>
        <w:t>) clustering coefficient and (</w:t>
      </w:r>
      <w:r w:rsidR="00161D5D">
        <w:rPr>
          <w:rFonts w:ascii="Arial" w:hAnsi="Arial" w:cs="Arial"/>
        </w:rPr>
        <w:t>H</w:t>
      </w:r>
      <w:r w:rsidR="00347EA8">
        <w:rPr>
          <w:rFonts w:ascii="Arial" w:hAnsi="Arial" w:cs="Arial"/>
        </w:rPr>
        <w:t xml:space="preserve">) centrality </w:t>
      </w:r>
      <w:r w:rsidR="00D61C08">
        <w:rPr>
          <w:rFonts w:ascii="Arial" w:hAnsi="Arial" w:cs="Arial"/>
        </w:rPr>
        <w:t xml:space="preserve">values </w:t>
      </w:r>
      <w:r w:rsidR="000E2401">
        <w:rPr>
          <w:rFonts w:ascii="Arial" w:hAnsi="Arial" w:cs="Arial"/>
        </w:rPr>
        <w:t xml:space="preserve">of the imprinted ensemble </w:t>
      </w:r>
      <w:r w:rsidR="00D61C08">
        <w:rPr>
          <w:rFonts w:ascii="Arial" w:hAnsi="Arial" w:cs="Arial"/>
        </w:rPr>
        <w:t>before</w:t>
      </w:r>
      <w:r w:rsidR="008A34A7">
        <w:rPr>
          <w:rFonts w:ascii="Arial" w:hAnsi="Arial" w:cs="Arial"/>
        </w:rPr>
        <w:t xml:space="preserve"> (black)</w:t>
      </w:r>
      <w:r w:rsidR="00D61C08">
        <w:rPr>
          <w:rFonts w:ascii="Arial" w:hAnsi="Arial" w:cs="Arial"/>
        </w:rPr>
        <w:t xml:space="preserve"> and after</w:t>
      </w:r>
      <w:r w:rsidR="008A34A7">
        <w:rPr>
          <w:rFonts w:ascii="Arial" w:hAnsi="Arial" w:cs="Arial"/>
        </w:rPr>
        <w:t xml:space="preserve"> (blue)</w:t>
      </w:r>
      <w:r w:rsidR="00D61C08">
        <w:rPr>
          <w:rFonts w:ascii="Arial" w:hAnsi="Arial" w:cs="Arial"/>
        </w:rPr>
        <w:t xml:space="preserve"> imprinting protocol </w:t>
      </w:r>
      <w:r w:rsidR="00347EA8">
        <w:rPr>
          <w:rFonts w:ascii="Arial" w:hAnsi="Arial" w:cs="Arial"/>
        </w:rPr>
        <w:t>remain</w:t>
      </w:r>
      <w:r w:rsidR="00D61C08">
        <w:rPr>
          <w:rFonts w:ascii="Arial" w:hAnsi="Arial" w:cs="Arial"/>
        </w:rPr>
        <w:t>ed</w:t>
      </w:r>
      <w:r w:rsidR="00347EA8">
        <w:rPr>
          <w:rFonts w:ascii="Arial" w:hAnsi="Arial" w:cs="Arial"/>
        </w:rPr>
        <w:t xml:space="preserve"> stable</w:t>
      </w:r>
      <w:r w:rsidR="001E3C25">
        <w:rPr>
          <w:rFonts w:ascii="Arial" w:hAnsi="Arial" w:cs="Arial"/>
        </w:rPr>
        <w:t xml:space="preserve"> indicating that the imprinted ensemble reconfigured the network structure preserving the global network properties</w:t>
      </w:r>
      <w:r w:rsidR="002E3A31">
        <w:rPr>
          <w:rFonts w:ascii="Arial" w:hAnsi="Arial" w:cs="Arial"/>
        </w:rPr>
        <w:t xml:space="preserve"> (n = 74 neurons; </w:t>
      </w:r>
      <w:r w:rsidR="00F334BD">
        <w:rPr>
          <w:rFonts w:ascii="Arial" w:hAnsi="Arial" w:cs="Arial"/>
        </w:rPr>
        <w:t>Wilcoxon signed rank-test</w:t>
      </w:r>
      <w:r w:rsidR="00F334BD" w:rsidDel="00F334BD">
        <w:rPr>
          <w:rFonts w:ascii="Arial" w:hAnsi="Arial" w:cs="Arial"/>
        </w:rPr>
        <w:t xml:space="preserve"> </w:t>
      </w:r>
      <w:r w:rsidR="002E3A31">
        <w:rPr>
          <w:rFonts w:ascii="Arial" w:hAnsi="Arial" w:cs="Arial"/>
        </w:rPr>
        <w:t>; n.s. p&gt;0.05)</w:t>
      </w:r>
      <w:r w:rsidR="00347EA8">
        <w:rPr>
          <w:rFonts w:ascii="Arial" w:hAnsi="Arial" w:cs="Arial"/>
        </w:rPr>
        <w:t>.</w:t>
      </w:r>
      <w:r w:rsidR="00C63363">
        <w:rPr>
          <w:rFonts w:ascii="Arial" w:hAnsi="Arial" w:cs="Arial"/>
        </w:rPr>
        <w:t xml:space="preserve"> </w:t>
      </w:r>
      <w:r w:rsidR="000E2401">
        <w:rPr>
          <w:rFonts w:ascii="Arial" w:hAnsi="Arial" w:cs="Arial"/>
        </w:rPr>
        <w:t>Global properties of the whole network remain unchanged too</w:t>
      </w:r>
      <w:r w:rsidR="00C63363">
        <w:rPr>
          <w:rFonts w:ascii="Arial" w:hAnsi="Arial" w:cs="Arial"/>
        </w:rPr>
        <w:t xml:space="preserve"> </w:t>
      </w:r>
      <w:r w:rsidR="000E2401">
        <w:rPr>
          <w:rFonts w:ascii="Arial" w:hAnsi="Arial" w:cs="Arial"/>
        </w:rPr>
        <w:t>(</w:t>
      </w:r>
      <w:r w:rsidR="00C63363">
        <w:rPr>
          <w:rFonts w:ascii="Arial" w:hAnsi="Arial" w:cs="Arial"/>
        </w:rPr>
        <w:t>Figure S</w:t>
      </w:r>
      <w:r w:rsidR="00F965C7">
        <w:rPr>
          <w:rFonts w:ascii="Arial" w:hAnsi="Arial" w:cs="Arial"/>
        </w:rPr>
        <w:t>6</w:t>
      </w:r>
      <w:r w:rsidR="000E2401">
        <w:rPr>
          <w:rFonts w:ascii="Arial" w:hAnsi="Arial" w:cs="Arial"/>
        </w:rPr>
        <w:t>)</w:t>
      </w:r>
      <w:r w:rsidR="00C63363">
        <w:rPr>
          <w:rFonts w:ascii="Arial" w:hAnsi="Arial" w:cs="Arial"/>
        </w:rPr>
        <w:t>.</w:t>
      </w:r>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26EE7E43" w14:textId="2407772A" w:rsidR="00F967F9" w:rsidRDefault="00F967F9" w:rsidP="00F901A2">
      <w:pPr>
        <w:rPr>
          <w:rFonts w:ascii="Arial" w:hAnsi="Arial" w:cs="Arial"/>
        </w:rPr>
      </w:pPr>
    </w:p>
    <w:p w14:paraId="24991ECE" w14:textId="213F916A" w:rsidR="00C01E56" w:rsidRPr="001C693C" w:rsidRDefault="00C01E56" w:rsidP="001C693C">
      <w:pPr>
        <w:pStyle w:val="EndNoteBibliography"/>
        <w:spacing w:line="480" w:lineRule="auto"/>
        <w:jc w:val="center"/>
        <w:rPr>
          <w:rFonts w:ascii="Arial" w:hAnsi="Arial" w:cs="Arial"/>
          <w:b/>
          <w:sz w:val="28"/>
          <w:szCs w:val="28"/>
        </w:rPr>
      </w:pPr>
      <w:r w:rsidRPr="001C693C">
        <w:rPr>
          <w:rFonts w:ascii="Arial" w:hAnsi="Arial" w:cs="Arial"/>
          <w:b/>
          <w:sz w:val="28"/>
          <w:szCs w:val="28"/>
        </w:rPr>
        <w:t>References</w:t>
      </w:r>
    </w:p>
    <w:p w14:paraId="31E0E74E" w14:textId="77777777" w:rsidR="00DC3D15" w:rsidRPr="00DC3D15" w:rsidRDefault="005E07E2" w:rsidP="00DC3D15">
      <w:pPr>
        <w:pStyle w:val="EndNoteBibliography"/>
      </w:pPr>
      <w:r w:rsidRPr="00EC1BED">
        <w:rPr>
          <w:rFonts w:ascii="Arial" w:hAnsi="Arial" w:cs="Arial"/>
        </w:rPr>
        <w:fldChar w:fldCharType="begin"/>
      </w:r>
      <w:r w:rsidRPr="00B910D6">
        <w:rPr>
          <w:rFonts w:ascii="Arial" w:hAnsi="Arial" w:cs="Arial"/>
        </w:rPr>
        <w:instrText xml:space="preserve"> ADDIN EN.REFLIST </w:instrText>
      </w:r>
      <w:r w:rsidRPr="00EC1BED">
        <w:rPr>
          <w:rFonts w:ascii="Arial" w:hAnsi="Arial" w:cs="Arial"/>
        </w:rPr>
        <w:fldChar w:fldCharType="separate"/>
      </w:r>
      <w:bookmarkStart w:id="369" w:name="_ENREF_1"/>
      <w:r w:rsidR="00DC3D15" w:rsidRPr="00DC3D15">
        <w:t>Achard, S., and Bullmore, E. (2007). Efficiency and cost of economical brain functional networks. PLoS Comput Biol</w:t>
      </w:r>
      <w:r w:rsidR="00DC3D15" w:rsidRPr="00DC3D15">
        <w:rPr>
          <w:i/>
        </w:rPr>
        <w:t xml:space="preserve"> 3</w:t>
      </w:r>
      <w:r w:rsidR="00DC3D15" w:rsidRPr="00DC3D15">
        <w:t>, e17.</w:t>
      </w:r>
      <w:bookmarkEnd w:id="369"/>
    </w:p>
    <w:p w14:paraId="2A6ED8E3" w14:textId="77777777" w:rsidR="00DC3D15" w:rsidRPr="00DC3D15" w:rsidRDefault="00DC3D15" w:rsidP="00DC3D15">
      <w:pPr>
        <w:pStyle w:val="EndNoteBibliography"/>
      </w:pPr>
      <w:bookmarkStart w:id="370" w:name="_ENREF_2"/>
      <w:r w:rsidRPr="00DC3D15">
        <w:t>Achard, S., Salvador, R., Whitcher, B., Suckling, J., and Bullmore, E. (2006). A resilient, low-frequency, small-world human brain functional network with highly connected association cortical hubs. J Neurosci</w:t>
      </w:r>
      <w:r w:rsidRPr="00DC3D15">
        <w:rPr>
          <w:i/>
        </w:rPr>
        <w:t xml:space="preserve"> 26</w:t>
      </w:r>
      <w:r w:rsidRPr="00DC3D15">
        <w:t>, 63-72.</w:t>
      </w:r>
      <w:bookmarkEnd w:id="370"/>
    </w:p>
    <w:p w14:paraId="3AA1CD67" w14:textId="77777777" w:rsidR="00DC3D15" w:rsidRPr="00DC3D15" w:rsidRDefault="00DC3D15" w:rsidP="00DC3D15">
      <w:pPr>
        <w:pStyle w:val="EndNoteBibliography"/>
      </w:pPr>
      <w:bookmarkStart w:id="371" w:name="_ENREF_3"/>
      <w:r w:rsidRPr="00DC3D15">
        <w:t>Barabasi, A.L., and Albert, R. (1999). Emergence of scaling in random networks. Science</w:t>
      </w:r>
      <w:r w:rsidRPr="00DC3D15">
        <w:rPr>
          <w:i/>
        </w:rPr>
        <w:t xml:space="preserve"> 286</w:t>
      </w:r>
      <w:r w:rsidRPr="00DC3D15">
        <w:t>, 509-512.</w:t>
      </w:r>
      <w:bookmarkEnd w:id="371"/>
    </w:p>
    <w:p w14:paraId="44C645E7" w14:textId="77777777" w:rsidR="00DC3D15" w:rsidRPr="00DC3D15" w:rsidRDefault="00DC3D15" w:rsidP="00DC3D15">
      <w:pPr>
        <w:pStyle w:val="EndNoteBibliography"/>
      </w:pPr>
      <w:bookmarkStart w:id="372" w:name="_ENREF_4"/>
      <w:r w:rsidRPr="00DC3D15">
        <w:t>Bettencourt, L.M., Stephens, G.J., Ham, M.I., and Gross, G.W. (2007). Functional structure of cortical neuronal networks grown in vitro. Phys Rev E Stat Nonlin Soft Matter Phys</w:t>
      </w:r>
      <w:r w:rsidRPr="00DC3D15">
        <w:rPr>
          <w:i/>
        </w:rPr>
        <w:t xml:space="preserve"> 75</w:t>
      </w:r>
      <w:r w:rsidRPr="00DC3D15">
        <w:t>, 021915.</w:t>
      </w:r>
      <w:bookmarkEnd w:id="372"/>
    </w:p>
    <w:p w14:paraId="62D91F1B" w14:textId="77777777" w:rsidR="00DC3D15" w:rsidRPr="00DC3D15" w:rsidRDefault="00DC3D15" w:rsidP="00DC3D15">
      <w:pPr>
        <w:pStyle w:val="EndNoteBibliography"/>
      </w:pPr>
      <w:bookmarkStart w:id="373" w:name="_ENREF_5"/>
      <w:r w:rsidRPr="00DC3D15">
        <w:t>Bonifazi, P., Goldin, M., Picardo, M.A., Jorquera, I., Cattani, A., Bianconi, G., Represa, A., Ben-Ari, Y., and Cossart, R. (2009). GABAergic hub neurons orchestrate synchrony in developing hippocampal networks. Science</w:t>
      </w:r>
      <w:r w:rsidRPr="00DC3D15">
        <w:rPr>
          <w:i/>
        </w:rPr>
        <w:t xml:space="preserve"> 326</w:t>
      </w:r>
      <w:r w:rsidRPr="00DC3D15">
        <w:t>, 1419-1424.</w:t>
      </w:r>
      <w:bookmarkEnd w:id="373"/>
    </w:p>
    <w:p w14:paraId="7DD6A0A0" w14:textId="77777777" w:rsidR="00DC3D15" w:rsidRPr="00DC3D15" w:rsidRDefault="00DC3D15" w:rsidP="00DC3D15">
      <w:pPr>
        <w:pStyle w:val="EndNoteBibliography"/>
      </w:pPr>
      <w:bookmarkStart w:id="374" w:name="_ENREF_6"/>
      <w:r w:rsidRPr="00DC3D15">
        <w:t>Brindley Gs Fau - Lewin, W.S., and Lewin, W.S. (1986). The sensations produced by electrical stimulation of the visual cortex.</w:t>
      </w:r>
      <w:bookmarkEnd w:id="374"/>
    </w:p>
    <w:p w14:paraId="38330C6A" w14:textId="77777777" w:rsidR="00DC3D15" w:rsidRPr="00DC3D15" w:rsidRDefault="00DC3D15" w:rsidP="00DC3D15">
      <w:pPr>
        <w:pStyle w:val="EndNoteBibliography"/>
      </w:pPr>
      <w:bookmarkStart w:id="375" w:name="_ENREF_7"/>
      <w:r w:rsidRPr="00DC3D15">
        <w:t>Bullmore, E., and Sporns, O. (2009). Complex brain networks: graph theoretical analysis of structural and functional systems. Nature reviews Neuroscience</w:t>
      </w:r>
      <w:r w:rsidRPr="00DC3D15">
        <w:rPr>
          <w:i/>
        </w:rPr>
        <w:t xml:space="preserve"> 10</w:t>
      </w:r>
      <w:r w:rsidRPr="00DC3D15">
        <w:t>, 186-198.</w:t>
      </w:r>
      <w:bookmarkEnd w:id="375"/>
    </w:p>
    <w:p w14:paraId="5486F952" w14:textId="77777777" w:rsidR="00DC3D15" w:rsidRPr="00DC3D15" w:rsidRDefault="00DC3D15" w:rsidP="00DC3D15">
      <w:pPr>
        <w:pStyle w:val="EndNoteBibliography"/>
      </w:pPr>
      <w:bookmarkStart w:id="376" w:name="_ENREF_8"/>
      <w:r w:rsidRPr="00DC3D15">
        <w:t>Carrillo-Reid, L., Lopez-Huerta, V.G., Garcia-Munoz, M., Theiss, S., and Arbuthnott, G.W. (2015). Cell Assembly Signatures Defined by Short-Term Synaptic Plasticity in Cortical Networks. Int J Neural Syst</w:t>
      </w:r>
      <w:r w:rsidRPr="00DC3D15">
        <w:rPr>
          <w:i/>
        </w:rPr>
        <w:t xml:space="preserve"> 25</w:t>
      </w:r>
      <w:r w:rsidRPr="00DC3D15">
        <w:t>, 1550026.</w:t>
      </w:r>
      <w:bookmarkEnd w:id="376"/>
    </w:p>
    <w:p w14:paraId="7935EAEF" w14:textId="77777777" w:rsidR="00DC3D15" w:rsidRPr="00DC3D15" w:rsidRDefault="00DC3D15" w:rsidP="00DC3D15">
      <w:pPr>
        <w:pStyle w:val="EndNoteBibliography"/>
      </w:pPr>
      <w:bookmarkStart w:id="377" w:name="_ENREF_9"/>
      <w:r w:rsidRPr="00DC3D15">
        <w:t>Carrillo-Reid, L., Yang, W., Bando, Y., Peterka, D.S., and Yuste, R. (2016). Imprinting and recalling cortical ensembles. Science</w:t>
      </w:r>
      <w:r w:rsidRPr="00DC3D15">
        <w:rPr>
          <w:i/>
        </w:rPr>
        <w:t xml:space="preserve"> 353</w:t>
      </w:r>
      <w:r w:rsidRPr="00DC3D15">
        <w:t>, 691-694.</w:t>
      </w:r>
      <w:bookmarkEnd w:id="377"/>
    </w:p>
    <w:p w14:paraId="2FDE84CC" w14:textId="77777777" w:rsidR="00DC3D15" w:rsidRPr="00DC3D15" w:rsidRDefault="00DC3D15" w:rsidP="00DC3D15">
      <w:pPr>
        <w:pStyle w:val="EndNoteBibliography"/>
      </w:pPr>
      <w:bookmarkStart w:id="378" w:name="_ENREF_10"/>
      <w:r w:rsidRPr="00DC3D15">
        <w:t>Chiang, S., Cassese, A., Guindani, M., Vannucci, M., Yeh, H.J., Haneef, Z., and Stern, J.M. (2016). Time-dependence of graph theory metrics in functional connectivity analysis. Neuroimage</w:t>
      </w:r>
      <w:r w:rsidRPr="00DC3D15">
        <w:rPr>
          <w:i/>
        </w:rPr>
        <w:t xml:space="preserve"> 125</w:t>
      </w:r>
      <w:r w:rsidRPr="00DC3D15">
        <w:t>, 601-615.</w:t>
      </w:r>
      <w:bookmarkEnd w:id="378"/>
    </w:p>
    <w:p w14:paraId="4EBC2B71" w14:textId="77777777" w:rsidR="00DC3D15" w:rsidRPr="00DC3D15" w:rsidRDefault="00DC3D15" w:rsidP="00DC3D15">
      <w:pPr>
        <w:pStyle w:val="EndNoteBibliography"/>
      </w:pPr>
      <w:bookmarkStart w:id="379" w:name="_ENREF_11"/>
      <w:r w:rsidRPr="00DC3D15">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379"/>
    </w:p>
    <w:p w14:paraId="63A54EC2" w14:textId="77777777" w:rsidR="00DC3D15" w:rsidRPr="00DC3D15" w:rsidRDefault="00DC3D15" w:rsidP="00DC3D15">
      <w:pPr>
        <w:pStyle w:val="EndNoteBibliography"/>
      </w:pPr>
      <w:bookmarkStart w:id="380" w:name="_ENREF_12"/>
      <w:r w:rsidRPr="00DC3D15">
        <w:t>Cossart, R., Aronov, D., and Yuste, R. (2003). Attractor dynamics of network UP states in the neocortex. Nature</w:t>
      </w:r>
      <w:r w:rsidRPr="00DC3D15">
        <w:rPr>
          <w:i/>
        </w:rPr>
        <w:t xml:space="preserve"> 423</w:t>
      </w:r>
      <w:r w:rsidRPr="00DC3D15">
        <w:t>, 283-288.</w:t>
      </w:r>
      <w:bookmarkEnd w:id="380"/>
    </w:p>
    <w:p w14:paraId="483709B9" w14:textId="77777777" w:rsidR="00DC3D15" w:rsidRPr="00DC3D15" w:rsidRDefault="00DC3D15" w:rsidP="00DC3D15">
      <w:pPr>
        <w:pStyle w:val="EndNoteBibliography"/>
      </w:pPr>
      <w:bookmarkStart w:id="381" w:name="_ENREF_13"/>
      <w:r w:rsidRPr="00DC3D15">
        <w:t>Downes, J.H., Hammond, M.W., Xydas, D., Spencer, M.C., Becerra, V.M., Warwick, K., Whalley, B.J., and Nasuto, S.J. (2012). Emergence of a small-world functional network in cultured neurons. PLoS Comput Biol</w:t>
      </w:r>
      <w:r w:rsidRPr="00DC3D15">
        <w:rPr>
          <w:i/>
        </w:rPr>
        <w:t xml:space="preserve"> 8</w:t>
      </w:r>
      <w:r w:rsidRPr="00DC3D15">
        <w:t>, e1002522.</w:t>
      </w:r>
      <w:bookmarkEnd w:id="381"/>
    </w:p>
    <w:p w14:paraId="09A17FBC" w14:textId="77777777" w:rsidR="00DC3D15" w:rsidRPr="00DC3D15" w:rsidRDefault="00DC3D15" w:rsidP="00DC3D15">
      <w:pPr>
        <w:pStyle w:val="EndNoteBibliography"/>
      </w:pPr>
      <w:bookmarkStart w:id="382" w:name="_ENREF_14"/>
      <w:r w:rsidRPr="00DC3D15">
        <w:t>Eguiluz, V.M., Chialvo, D.R., Cecchi, G.A., Baliki, M., and Apkarian, A.V. (2005). Scale-free brain functional networks. Phys Rev Lett</w:t>
      </w:r>
      <w:r w:rsidRPr="00DC3D15">
        <w:rPr>
          <w:i/>
        </w:rPr>
        <w:t xml:space="preserve"> 94</w:t>
      </w:r>
      <w:r w:rsidRPr="00DC3D15">
        <w:t>, 018102.</w:t>
      </w:r>
      <w:bookmarkEnd w:id="382"/>
    </w:p>
    <w:p w14:paraId="1D008825" w14:textId="77777777" w:rsidR="00DC3D15" w:rsidRPr="00DC3D15" w:rsidRDefault="00DC3D15" w:rsidP="00DC3D15">
      <w:pPr>
        <w:pStyle w:val="EndNoteBibliography"/>
      </w:pPr>
      <w:bookmarkStart w:id="383" w:name="_ENREF_15"/>
      <w:r w:rsidRPr="00DC3D15">
        <w:t>Fair, D.A., Cohen, A.L., Dosenbach, N.U., Church, J.A., Miezin, F.M., Barch, D.M., Raichle, M.E., Petersen, S.E., and Schlaggar, B.L. (2008). The maturing architecture of the brain's default network. Proc Natl Acad Sci</w:t>
      </w:r>
      <w:r w:rsidRPr="00DC3D15">
        <w:rPr>
          <w:i/>
        </w:rPr>
        <w:t xml:space="preserve"> 105</w:t>
      </w:r>
      <w:r w:rsidRPr="00DC3D15">
        <w:t>, 4028-4032.</w:t>
      </w:r>
      <w:bookmarkEnd w:id="383"/>
    </w:p>
    <w:p w14:paraId="6BB9A681" w14:textId="77777777" w:rsidR="00DC3D15" w:rsidRPr="00DC3D15" w:rsidRDefault="00DC3D15" w:rsidP="00DC3D15">
      <w:pPr>
        <w:pStyle w:val="EndNoteBibliography"/>
      </w:pPr>
      <w:bookmarkStart w:id="384" w:name="_ENREF_16"/>
      <w:r w:rsidRPr="00DC3D15">
        <w:lastRenderedPageBreak/>
        <w:t>Gururangan, S.S., Sadovsky, A.J., and MacLean, J.N. (2014). Analysis of graph invariants in functional neocortical circuitry reveals generalized features common to three areas of sensory cortex. PLoS Comput Biol</w:t>
      </w:r>
      <w:r w:rsidRPr="00DC3D15">
        <w:rPr>
          <w:i/>
        </w:rPr>
        <w:t xml:space="preserve"> 10</w:t>
      </w:r>
      <w:r w:rsidRPr="00DC3D15">
        <w:t>, e1003710.</w:t>
      </w:r>
      <w:bookmarkEnd w:id="384"/>
    </w:p>
    <w:p w14:paraId="5A29F1DD" w14:textId="77777777" w:rsidR="00DC3D15" w:rsidRPr="00DC3D15" w:rsidRDefault="00DC3D15" w:rsidP="00DC3D15">
      <w:pPr>
        <w:pStyle w:val="EndNoteBibliography"/>
      </w:pPr>
      <w:bookmarkStart w:id="385" w:name="_ENREF_17"/>
      <w:r w:rsidRPr="00DC3D15">
        <w:t>Hagmann, P., Cammoun, L., Gigandet, X., Meuli, R., Honey, C.J., Wedeen, V.J., and Sporns, O. (2008). Mapping the structural core of human cerebral cortex. PLoS Biol</w:t>
      </w:r>
      <w:r w:rsidRPr="00DC3D15">
        <w:rPr>
          <w:i/>
        </w:rPr>
        <w:t xml:space="preserve"> 6</w:t>
      </w:r>
      <w:r w:rsidRPr="00DC3D15">
        <w:t>, e159.</w:t>
      </w:r>
      <w:bookmarkEnd w:id="385"/>
    </w:p>
    <w:p w14:paraId="267CDCE1" w14:textId="77777777" w:rsidR="00DC3D15" w:rsidRPr="00DC3D15" w:rsidRDefault="00DC3D15" w:rsidP="00DC3D15">
      <w:pPr>
        <w:pStyle w:val="EndNoteBibliography"/>
      </w:pPr>
      <w:bookmarkStart w:id="386" w:name="_ENREF_18"/>
      <w:r w:rsidRPr="00DC3D15">
        <w:t>He, X., Zemel, R.S., and Carreira-Perpinan, M.A. (2004). Multiscale conditional random fields for image labeling. Proceedings of the 2004 IEEE Computer Society Conference on Computer Vision and Pattern Recognition</w:t>
      </w:r>
      <w:r w:rsidRPr="00DC3D15">
        <w:rPr>
          <w:i/>
        </w:rPr>
        <w:t xml:space="preserve"> 2</w:t>
      </w:r>
      <w:r w:rsidRPr="00DC3D15">
        <w:t>, 695 -702.</w:t>
      </w:r>
      <w:bookmarkEnd w:id="386"/>
    </w:p>
    <w:p w14:paraId="6AAFFA7C" w14:textId="77777777" w:rsidR="00DC3D15" w:rsidRPr="00DC3D15" w:rsidRDefault="00DC3D15" w:rsidP="00DC3D15">
      <w:pPr>
        <w:pStyle w:val="EndNoteBibliography"/>
      </w:pPr>
      <w:bookmarkStart w:id="387" w:name="_ENREF_19"/>
      <w:r w:rsidRPr="00DC3D15">
        <w:t>He, Y., Chen, Z.J., and Evans, A.C. (2007). Small-world anatomical networks in the human brain revealed by cortical thickness from MRI. Cereb Cortex</w:t>
      </w:r>
      <w:r w:rsidRPr="00DC3D15">
        <w:rPr>
          <w:i/>
        </w:rPr>
        <w:t xml:space="preserve"> 17</w:t>
      </w:r>
      <w:r w:rsidRPr="00DC3D15">
        <w:t>, 2407-2419.</w:t>
      </w:r>
      <w:bookmarkEnd w:id="387"/>
    </w:p>
    <w:p w14:paraId="406DCCCD" w14:textId="77777777" w:rsidR="00DC3D15" w:rsidRPr="00DC3D15" w:rsidRDefault="00DC3D15" w:rsidP="00DC3D15">
      <w:pPr>
        <w:pStyle w:val="EndNoteBibliography"/>
      </w:pPr>
      <w:bookmarkStart w:id="388" w:name="_ENREF_20"/>
      <w:r w:rsidRPr="00DC3D15">
        <w:t>Hinne, M., Heskes, T., Beckmann, C.F., and van Gerven, M.A.J. (2013). Bayesian inference of structural brain networks. NeuroImage</w:t>
      </w:r>
      <w:r w:rsidRPr="00DC3D15">
        <w:rPr>
          <w:i/>
        </w:rPr>
        <w:t xml:space="preserve"> 66</w:t>
      </w:r>
      <w:r w:rsidRPr="00DC3D15">
        <w:t>, 543-552.</w:t>
      </w:r>
      <w:bookmarkEnd w:id="388"/>
    </w:p>
    <w:p w14:paraId="066F0D83" w14:textId="77777777" w:rsidR="00DC3D15" w:rsidRPr="00DC3D15" w:rsidRDefault="00DC3D15" w:rsidP="00DC3D15">
      <w:pPr>
        <w:pStyle w:val="EndNoteBibliography"/>
      </w:pPr>
      <w:bookmarkStart w:id="389" w:name="_ENREF_21"/>
      <w:r w:rsidRPr="00DC3D15">
        <w:t>Ikegaya, Y., Aaron, G., Cossart, R., Aronov, D., Lampl, I., Ferster, D., and Yuste, R. (2004). Synfire chains and cortical songs: temporal modules of cortical activity. Science</w:t>
      </w:r>
      <w:r w:rsidRPr="00DC3D15">
        <w:rPr>
          <w:i/>
        </w:rPr>
        <w:t xml:space="preserve"> 304</w:t>
      </w:r>
      <w:r w:rsidRPr="00DC3D15">
        <w:t>, 559-564.</w:t>
      </w:r>
      <w:bookmarkEnd w:id="389"/>
    </w:p>
    <w:p w14:paraId="29E17B52" w14:textId="77777777" w:rsidR="00DC3D15" w:rsidRPr="00DC3D15" w:rsidRDefault="00DC3D15" w:rsidP="00DC3D15">
      <w:pPr>
        <w:pStyle w:val="EndNoteBibliography"/>
      </w:pPr>
      <w:bookmarkStart w:id="390" w:name="_ENREF_22"/>
      <w:r w:rsidRPr="00DC3D15">
        <w:t>Iturria-Medina, Y., Sotero, R.C., Canales-Rodriguez, E.J., Aleman-Gomez, Y., and Melie-Garcia, L. (2008). Studying the human brain anatomical network via diffusion-weighted MRI and Graph Theory. Neuroimage</w:t>
      </w:r>
      <w:r w:rsidRPr="00DC3D15">
        <w:rPr>
          <w:i/>
        </w:rPr>
        <w:t xml:space="preserve"> 40</w:t>
      </w:r>
      <w:r w:rsidRPr="00DC3D15">
        <w:t>, 1064-1076.</w:t>
      </w:r>
      <w:bookmarkEnd w:id="390"/>
    </w:p>
    <w:p w14:paraId="2B91FD95" w14:textId="77777777" w:rsidR="00DC3D15" w:rsidRPr="00DC3D15" w:rsidRDefault="00DC3D15" w:rsidP="00DC3D15">
      <w:pPr>
        <w:pStyle w:val="EndNoteBibliography"/>
      </w:pPr>
      <w:bookmarkStart w:id="391" w:name="_ENREF_23"/>
      <w:r w:rsidRPr="00DC3D15">
        <w:t>Khazaee, A., Ebrahimzadeh, A., and Babajani-Feremi, A. (2015). Identifying patients with Alzheimer's disease using resting-state fMRI and graph theory. Clinical neurophysiology : official journal of the International Federation of Clinical Neurophysiology</w:t>
      </w:r>
      <w:r w:rsidRPr="00DC3D15">
        <w:rPr>
          <w:i/>
        </w:rPr>
        <w:t xml:space="preserve"> 126</w:t>
      </w:r>
      <w:r w:rsidRPr="00DC3D15">
        <w:t>, 2132-2141.</w:t>
      </w:r>
      <w:bookmarkEnd w:id="391"/>
    </w:p>
    <w:p w14:paraId="6F15E504" w14:textId="77777777" w:rsidR="00DC3D15" w:rsidRPr="00DC3D15" w:rsidRDefault="00DC3D15" w:rsidP="00DC3D15">
      <w:pPr>
        <w:pStyle w:val="EndNoteBibliography"/>
      </w:pPr>
      <w:bookmarkStart w:id="392" w:name="_ENREF_24"/>
      <w:r w:rsidRPr="00DC3D15">
        <w:t>Ko, H., Hofer, S.B., Pichler, B., Buchanan, K.A., Sjostrom, P.J., and Mrsic-Flogel, T.D. (2011). Functional specificity of local synaptic connections in neocortical networks. Nature</w:t>
      </w:r>
      <w:r w:rsidRPr="00DC3D15">
        <w:rPr>
          <w:i/>
        </w:rPr>
        <w:t xml:space="preserve"> 473</w:t>
      </w:r>
      <w:r w:rsidRPr="00DC3D15">
        <w:t>, 87-91.</w:t>
      </w:r>
      <w:bookmarkEnd w:id="392"/>
    </w:p>
    <w:p w14:paraId="2BDB65CF" w14:textId="77777777" w:rsidR="00DC3D15" w:rsidRPr="00DC3D15" w:rsidRDefault="00DC3D15" w:rsidP="00DC3D15">
      <w:pPr>
        <w:pStyle w:val="EndNoteBibliography"/>
      </w:pPr>
      <w:bookmarkStart w:id="393" w:name="_ENREF_25"/>
      <w:r w:rsidRPr="00DC3D15">
        <w:t>Lafferty, J., McCallum, A., and Pereira, F.C.N. (2001). Conditional random fields: Probabilistic models for segmenting and labeling sequence data. ICML '01 Proceedings of the Eighteenth International Conference on Machine Learning</w:t>
      </w:r>
      <w:r w:rsidRPr="00DC3D15">
        <w:rPr>
          <w:i/>
        </w:rPr>
        <w:t xml:space="preserve"> 8</w:t>
      </w:r>
      <w:r w:rsidRPr="00DC3D15">
        <w:t>, 282-289.</w:t>
      </w:r>
      <w:bookmarkEnd w:id="393"/>
    </w:p>
    <w:p w14:paraId="3738822E" w14:textId="77777777" w:rsidR="00DC3D15" w:rsidRPr="00DC3D15" w:rsidRDefault="00DC3D15" w:rsidP="00DC3D15">
      <w:pPr>
        <w:pStyle w:val="EndNoteBibliography"/>
      </w:pPr>
      <w:bookmarkStart w:id="394" w:name="_ENREF_26"/>
      <w:r w:rsidRPr="00DC3D15">
        <w:t>Li, C.T., Yuan, Y., and Wilson, R. (2008). An unsupervised conditional random fields approach for clustering gene expression time series. Bioinformatics</w:t>
      </w:r>
      <w:r w:rsidRPr="00DC3D15">
        <w:rPr>
          <w:i/>
        </w:rPr>
        <w:t xml:space="preserve"> 24</w:t>
      </w:r>
      <w:r w:rsidRPr="00DC3D15">
        <w:t>, 2467-2473.</w:t>
      </w:r>
      <w:bookmarkEnd w:id="394"/>
    </w:p>
    <w:p w14:paraId="25B038DE" w14:textId="77777777" w:rsidR="00DC3D15" w:rsidRPr="00DC3D15" w:rsidRDefault="00DC3D15" w:rsidP="00DC3D15">
      <w:pPr>
        <w:pStyle w:val="EndNoteBibliography"/>
      </w:pPr>
      <w:bookmarkStart w:id="395" w:name="_ENREF_27"/>
      <w:r w:rsidRPr="00DC3D15">
        <w:t>Liu, Y., Carbonell, J., Weigele, P., and Gopalakrishnan, V. (2006). Protein fold recognition using segmentation conditional random fields (SCRFs). J Comput Biol</w:t>
      </w:r>
      <w:r w:rsidRPr="00DC3D15">
        <w:rPr>
          <w:i/>
        </w:rPr>
        <w:t xml:space="preserve"> 13</w:t>
      </w:r>
      <w:r w:rsidRPr="00DC3D15">
        <w:t>, 394-406.</w:t>
      </w:r>
      <w:bookmarkEnd w:id="395"/>
    </w:p>
    <w:p w14:paraId="4BFCEB99" w14:textId="77777777" w:rsidR="00DC3D15" w:rsidRPr="00DC3D15" w:rsidRDefault="00DC3D15" w:rsidP="00DC3D15">
      <w:pPr>
        <w:pStyle w:val="EndNoteBibliography"/>
      </w:pPr>
      <w:bookmarkStart w:id="396" w:name="_ENREF_28"/>
      <w:r w:rsidRPr="00DC3D15">
        <w:t>Mao, B.Q., F., H.-S., Aronov, D., Froemke, R.C., and Yuste, R. (2001). Dynamics of spontaneous activity in neocortical slices. Neuron</w:t>
      </w:r>
      <w:r w:rsidRPr="00DC3D15">
        <w:rPr>
          <w:i/>
        </w:rPr>
        <w:t xml:space="preserve"> 32</w:t>
      </w:r>
      <w:r w:rsidRPr="00DC3D15">
        <w:t>, 833-898.</w:t>
      </w:r>
      <w:bookmarkEnd w:id="396"/>
    </w:p>
    <w:p w14:paraId="44ACCC0E" w14:textId="77777777" w:rsidR="00DC3D15" w:rsidRPr="00DC3D15" w:rsidRDefault="00DC3D15" w:rsidP="00DC3D15">
      <w:pPr>
        <w:pStyle w:val="EndNoteBibliography"/>
      </w:pPr>
      <w:bookmarkStart w:id="397" w:name="_ENREF_29"/>
      <w:r w:rsidRPr="00DC3D15">
        <w:t>Micheloyannis, S., Vourkas, M., Tsirka, V., Karakonstantaki, E., Kanatsouli, K., and Stam, C.J. (2009). The influence of ageing on complex brain networks: a graph theoretical analysis. Hum Brain Mapp</w:t>
      </w:r>
      <w:r w:rsidRPr="00DC3D15">
        <w:rPr>
          <w:i/>
        </w:rPr>
        <w:t xml:space="preserve"> 30</w:t>
      </w:r>
      <w:r w:rsidRPr="00DC3D15">
        <w:t>, 200-208.</w:t>
      </w:r>
      <w:bookmarkEnd w:id="397"/>
    </w:p>
    <w:p w14:paraId="54FA16FE" w14:textId="77777777" w:rsidR="00DC3D15" w:rsidRPr="00DC3D15" w:rsidRDefault="00DC3D15" w:rsidP="00DC3D15">
      <w:pPr>
        <w:pStyle w:val="EndNoteBibliography"/>
      </w:pPr>
      <w:bookmarkStart w:id="398" w:name="_ENREF_30"/>
      <w:r w:rsidRPr="00DC3D15">
        <w:t>Miller, J.E., Ayzenshtat, I., Carrillo-Reid, L., and Yuste, R. (2014). Visual stimuli recruit intrinsically generated cortical ensembles. Proc Natl Acad Sci</w:t>
      </w:r>
      <w:r w:rsidRPr="00DC3D15">
        <w:rPr>
          <w:i/>
        </w:rPr>
        <w:t xml:space="preserve"> 111</w:t>
      </w:r>
      <w:r w:rsidRPr="00DC3D15">
        <w:t>, E4053-4061.</w:t>
      </w:r>
      <w:bookmarkEnd w:id="398"/>
    </w:p>
    <w:p w14:paraId="51977EAE" w14:textId="77777777" w:rsidR="00DC3D15" w:rsidRPr="00DC3D15" w:rsidRDefault="00DC3D15" w:rsidP="00DC3D15">
      <w:pPr>
        <w:pStyle w:val="EndNoteBibliography"/>
      </w:pPr>
      <w:bookmarkStart w:id="399" w:name="_ENREF_31"/>
      <w:r w:rsidRPr="00DC3D15">
        <w:t>Oh, S.W., Harris, J.A., Ng, L., Winslow, B., Cain, N., Mihalas, S., Wang, Q., Lau, C., Kuan, L., Henry, A.M.</w:t>
      </w:r>
      <w:r w:rsidRPr="00DC3D15">
        <w:rPr>
          <w:i/>
        </w:rPr>
        <w:t>, et al.</w:t>
      </w:r>
      <w:r w:rsidRPr="00DC3D15">
        <w:t xml:space="preserve"> (2014). A mesoscale connectome of the mouse brain. Nature</w:t>
      </w:r>
      <w:r w:rsidRPr="00DC3D15">
        <w:rPr>
          <w:i/>
        </w:rPr>
        <w:t xml:space="preserve"> 508</w:t>
      </w:r>
      <w:r w:rsidRPr="00DC3D15">
        <w:t>, 207-214.</w:t>
      </w:r>
      <w:bookmarkEnd w:id="399"/>
    </w:p>
    <w:p w14:paraId="0BC48218" w14:textId="77777777" w:rsidR="00DC3D15" w:rsidRPr="00DC3D15" w:rsidRDefault="00DC3D15" w:rsidP="00DC3D15">
      <w:pPr>
        <w:pStyle w:val="EndNoteBibliography"/>
      </w:pPr>
      <w:bookmarkStart w:id="400" w:name="_ENREF_32"/>
      <w:r w:rsidRPr="00DC3D15">
        <w:lastRenderedPageBreak/>
        <w:t>Palla, G., Derényi, I., Farkas, I., and Vicsek, T. (2005). Uncovering the overlapping community structure of complex networks in nature and society. Nature</w:t>
      </w:r>
      <w:r w:rsidRPr="00DC3D15">
        <w:rPr>
          <w:i/>
        </w:rPr>
        <w:t xml:space="preserve"> 435</w:t>
      </w:r>
      <w:r w:rsidRPr="00DC3D15">
        <w:t>, 814-818.</w:t>
      </w:r>
      <w:bookmarkEnd w:id="400"/>
    </w:p>
    <w:p w14:paraId="5EF32A2C" w14:textId="77777777" w:rsidR="00DC3D15" w:rsidRPr="00DC3D15" w:rsidRDefault="00DC3D15" w:rsidP="00DC3D15">
      <w:pPr>
        <w:pStyle w:val="EndNoteBibliography"/>
      </w:pPr>
      <w:bookmarkStart w:id="401" w:name="_ENREF_33"/>
      <w:r w:rsidRPr="00DC3D15">
        <w:t>Peng, H.-K., Zhu, J., Piao, D., Yan, R., and Zhang, Y. (2011). Retweet Modeling Using Conditional Random Fields. In 2011 IEEE 11th International Conference on Data Mining Workshops (IEEE), pp. 336-343.</w:t>
      </w:r>
      <w:bookmarkEnd w:id="401"/>
    </w:p>
    <w:p w14:paraId="36A785A9" w14:textId="77777777" w:rsidR="00DC3D15" w:rsidRPr="00DC3D15" w:rsidRDefault="00DC3D15" w:rsidP="00DC3D15">
      <w:pPr>
        <w:pStyle w:val="EndNoteBibliography"/>
      </w:pPr>
      <w:bookmarkStart w:id="402" w:name="_ENREF_34"/>
      <w:r w:rsidRPr="00DC3D15">
        <w:t>Ravikumar, P., Wainwright, M.J., and Lafferty, J.D. (2010). High-dimensional Ising model selection using ℓ1-regularized logistic regression. The Annals of Statistics</w:t>
      </w:r>
      <w:r w:rsidRPr="00DC3D15">
        <w:rPr>
          <w:i/>
        </w:rPr>
        <w:t xml:space="preserve"> 38</w:t>
      </w:r>
      <w:r w:rsidRPr="00DC3D15">
        <w:t>, 1287-1319.</w:t>
      </w:r>
      <w:bookmarkEnd w:id="402"/>
    </w:p>
    <w:p w14:paraId="71D6B26F" w14:textId="77777777" w:rsidR="00DC3D15" w:rsidRPr="00DC3D15" w:rsidRDefault="00DC3D15" w:rsidP="00DC3D15">
      <w:pPr>
        <w:pStyle w:val="EndNoteBibliography"/>
      </w:pPr>
      <w:bookmarkStart w:id="403" w:name="_ENREF_35"/>
      <w:r w:rsidRPr="00DC3D15">
        <w:t>Sadovsky, A.J., and MacLean, J.N. (2014). Mouse visual neocortex supports multiple stereotyped patterns of microcircuit activity. J Neurosci</w:t>
      </w:r>
      <w:r w:rsidRPr="00DC3D15">
        <w:rPr>
          <w:i/>
        </w:rPr>
        <w:t xml:space="preserve"> 34</w:t>
      </w:r>
      <w:r w:rsidRPr="00DC3D15">
        <w:t>, 7769-7777.</w:t>
      </w:r>
      <w:bookmarkEnd w:id="403"/>
    </w:p>
    <w:p w14:paraId="443AEEE6" w14:textId="77777777" w:rsidR="00DC3D15" w:rsidRPr="00DC3D15" w:rsidRDefault="00DC3D15" w:rsidP="00DC3D15">
      <w:pPr>
        <w:pStyle w:val="EndNoteBibliography"/>
      </w:pPr>
      <w:bookmarkStart w:id="404" w:name="_ENREF_36"/>
      <w:r w:rsidRPr="00DC3D15">
        <w:t>Sato, K., and Sakakibara, Y. (2005). RNA secondary structural alignment with conditional random fields. Bioinformatics</w:t>
      </w:r>
      <w:r w:rsidRPr="00DC3D15">
        <w:rPr>
          <w:i/>
        </w:rPr>
        <w:t xml:space="preserve"> 21 Suppl 2</w:t>
      </w:r>
      <w:r w:rsidRPr="00DC3D15">
        <w:t>, ii237-242.</w:t>
      </w:r>
      <w:bookmarkEnd w:id="404"/>
    </w:p>
    <w:p w14:paraId="266749B6" w14:textId="77777777" w:rsidR="00DC3D15" w:rsidRPr="00DC3D15" w:rsidRDefault="00DC3D15" w:rsidP="00DC3D15">
      <w:pPr>
        <w:pStyle w:val="EndNoteBibliography"/>
      </w:pPr>
      <w:bookmarkStart w:id="405" w:name="_ENREF_37"/>
      <w:r w:rsidRPr="00DC3D15">
        <w:t>Shepherd, R.K., and Shivdasani, M.F.N., D. F.</w:t>
      </w:r>
    </w:p>
    <w:p w14:paraId="49F4F85A" w14:textId="77777777" w:rsidR="00DC3D15" w:rsidRPr="00DC3D15" w:rsidRDefault="00DC3D15" w:rsidP="00DC3D15">
      <w:pPr>
        <w:pStyle w:val="EndNoteBibliography"/>
      </w:pPr>
      <w:r w:rsidRPr="00DC3D15">
        <w:t>Williams, C. F.</w:t>
      </w:r>
    </w:p>
    <w:p w14:paraId="50C2D0FE" w14:textId="77777777" w:rsidR="00DC3D15" w:rsidRPr="00DC3D15" w:rsidRDefault="00DC3D15" w:rsidP="00DC3D15">
      <w:pPr>
        <w:pStyle w:val="EndNoteBibliography"/>
      </w:pPr>
      <w:r w:rsidRPr="00DC3D15">
        <w:t xml:space="preserve">Blamey, P. J. (2013). Visual prostheses for the blind. Trends Biotechnol </w:t>
      </w:r>
      <w:r w:rsidRPr="00DC3D15">
        <w:rPr>
          <w:i/>
        </w:rPr>
        <w:t>10</w:t>
      </w:r>
      <w:r w:rsidRPr="00DC3D15">
        <w:t>.</w:t>
      </w:r>
      <w:bookmarkEnd w:id="405"/>
    </w:p>
    <w:p w14:paraId="65A5931E" w14:textId="77777777" w:rsidR="00DC3D15" w:rsidRPr="00DC3D15" w:rsidRDefault="00DC3D15" w:rsidP="00DC3D15">
      <w:pPr>
        <w:pStyle w:val="EndNoteBibliography"/>
      </w:pPr>
      <w:bookmarkStart w:id="406" w:name="_ENREF_38"/>
      <w:r w:rsidRPr="00DC3D15">
        <w:t>Shimono, M., and Beggs, J.M. (2015). Functional Clusters, Hubs, and Communities in the Cortical Microconnectome. Cereb Cortex</w:t>
      </w:r>
      <w:r w:rsidRPr="00DC3D15">
        <w:rPr>
          <w:i/>
        </w:rPr>
        <w:t xml:space="preserve"> 25</w:t>
      </w:r>
      <w:r w:rsidRPr="00DC3D15">
        <w:t>, 3743-3757.</w:t>
      </w:r>
      <w:bookmarkEnd w:id="406"/>
    </w:p>
    <w:p w14:paraId="3F27D475" w14:textId="77777777" w:rsidR="00DC3D15" w:rsidRPr="00DC3D15" w:rsidRDefault="00DC3D15" w:rsidP="00DC3D15">
      <w:pPr>
        <w:pStyle w:val="EndNoteBibliography"/>
      </w:pPr>
      <w:bookmarkStart w:id="407" w:name="_ENREF_39"/>
      <w:r w:rsidRPr="00DC3D15">
        <w:t>Sminchisescu, C., Kanaujia, A., and Metaxas, D. (2006). Conditional models for contextual human motion recognition. Computer Vision and Image Understanding</w:t>
      </w:r>
      <w:r w:rsidRPr="00DC3D15">
        <w:rPr>
          <w:i/>
        </w:rPr>
        <w:t xml:space="preserve"> 104</w:t>
      </w:r>
      <w:r w:rsidRPr="00DC3D15">
        <w:t>, 210-220.</w:t>
      </w:r>
      <w:bookmarkEnd w:id="407"/>
    </w:p>
    <w:p w14:paraId="2233E73D" w14:textId="77777777" w:rsidR="00DC3D15" w:rsidRPr="00DC3D15" w:rsidRDefault="00DC3D15" w:rsidP="00DC3D15">
      <w:pPr>
        <w:pStyle w:val="EndNoteBibliography"/>
      </w:pPr>
      <w:bookmarkStart w:id="408" w:name="_ENREF_40"/>
      <w:r w:rsidRPr="00DC3D15">
        <w:t>Sporns, O. (2000). Theoretical Neuroanatomy: Relating Anatomical and Functional Connectivity in Graphs and Cortical Connection Matrices. Cerebral Cortex</w:t>
      </w:r>
      <w:r w:rsidRPr="00DC3D15">
        <w:rPr>
          <w:i/>
        </w:rPr>
        <w:t xml:space="preserve"> 10</w:t>
      </w:r>
      <w:r w:rsidRPr="00DC3D15">
        <w:t>, 127-141.</w:t>
      </w:r>
      <w:bookmarkEnd w:id="408"/>
    </w:p>
    <w:p w14:paraId="21605D6B" w14:textId="77777777" w:rsidR="00DC3D15" w:rsidRPr="00DC3D15" w:rsidRDefault="00DC3D15" w:rsidP="00DC3D15">
      <w:pPr>
        <w:pStyle w:val="EndNoteBibliography"/>
      </w:pPr>
      <w:bookmarkStart w:id="409" w:name="_ENREF_41"/>
      <w:r w:rsidRPr="00DC3D15">
        <w:t>Sporns, O., Honey, C.J., and Kotter, R. (2007). Identification and classification of hubs in brain networks. PLoS One</w:t>
      </w:r>
      <w:r w:rsidRPr="00DC3D15">
        <w:rPr>
          <w:i/>
        </w:rPr>
        <w:t xml:space="preserve"> 2</w:t>
      </w:r>
      <w:r w:rsidRPr="00DC3D15">
        <w:t>, e1049.</w:t>
      </w:r>
      <w:bookmarkEnd w:id="409"/>
    </w:p>
    <w:p w14:paraId="7900283F" w14:textId="77777777" w:rsidR="00DC3D15" w:rsidRPr="00DC3D15" w:rsidRDefault="00DC3D15" w:rsidP="00DC3D15">
      <w:pPr>
        <w:pStyle w:val="EndNoteBibliography"/>
      </w:pPr>
      <w:bookmarkStart w:id="410" w:name="_ENREF_42"/>
      <w:r w:rsidRPr="00DC3D15">
        <w:t>Stetter, O., Battaglia, D., Soriano, J., and Geisel, T. (2012). Model-free reconstruction of excitatory neuronal connectivity from calcium imaging signals. PLoS Comput Biol</w:t>
      </w:r>
      <w:r w:rsidRPr="00DC3D15">
        <w:rPr>
          <w:i/>
        </w:rPr>
        <w:t xml:space="preserve"> 8</w:t>
      </w:r>
      <w:r w:rsidRPr="00DC3D15">
        <w:t>, e1002653.</w:t>
      </w:r>
      <w:bookmarkEnd w:id="410"/>
    </w:p>
    <w:p w14:paraId="0596E537" w14:textId="77777777" w:rsidR="00DC3D15" w:rsidRPr="00DC3D15" w:rsidRDefault="00DC3D15" w:rsidP="00DC3D15">
      <w:pPr>
        <w:pStyle w:val="EndNoteBibliography"/>
      </w:pPr>
      <w:bookmarkStart w:id="411" w:name="_ENREF_43"/>
      <w:r w:rsidRPr="00DC3D15">
        <w:t>Supekar, K., Menon, V., Rubin, D., Musen, M., and Greicius, M.D. (2008). Network analysis of intrinsic functional brain connectivity in Alzheimer's disease. PLoS Comput Biol</w:t>
      </w:r>
      <w:r w:rsidRPr="00DC3D15">
        <w:rPr>
          <w:i/>
        </w:rPr>
        <w:t xml:space="preserve"> 4</w:t>
      </w:r>
      <w:r w:rsidRPr="00DC3D15">
        <w:t>, e1000100.</w:t>
      </w:r>
      <w:bookmarkEnd w:id="411"/>
    </w:p>
    <w:p w14:paraId="1754EB75" w14:textId="77777777" w:rsidR="00DC3D15" w:rsidRPr="00DC3D15" w:rsidRDefault="00DC3D15" w:rsidP="00DC3D15">
      <w:pPr>
        <w:pStyle w:val="EndNoteBibliography"/>
      </w:pPr>
      <w:bookmarkStart w:id="412" w:name="_ENREF_44"/>
      <w:r w:rsidRPr="00DC3D15">
        <w:t>Sutton, C., and McCallum, A. (2012). An introduction to conditional random fields. Foundations and Trends® in Machine Learning</w:t>
      </w:r>
      <w:r w:rsidRPr="00DC3D15">
        <w:rPr>
          <w:i/>
        </w:rPr>
        <w:t xml:space="preserve"> 4</w:t>
      </w:r>
      <w:r w:rsidRPr="00DC3D15">
        <w:t>, 267-373.</w:t>
      </w:r>
      <w:bookmarkEnd w:id="412"/>
    </w:p>
    <w:p w14:paraId="4C34E8AC" w14:textId="77777777" w:rsidR="00DC3D15" w:rsidRPr="00DC3D15" w:rsidRDefault="00DC3D15" w:rsidP="00DC3D15">
      <w:pPr>
        <w:pStyle w:val="EndNoteBibliography"/>
      </w:pPr>
      <w:bookmarkStart w:id="413" w:name="_ENREF_45"/>
      <w:r w:rsidRPr="00DC3D15">
        <w:t>Tang, K., Ruozzi, N., Belanger, D., and Jebara, T. (2016). Bethe Learning of Graphical Models via MAP Decoding. Artificial Intelligence and Statistics (AISTATS).</w:t>
      </w:r>
      <w:bookmarkEnd w:id="413"/>
    </w:p>
    <w:p w14:paraId="7AB4249D" w14:textId="77777777" w:rsidR="00DC3D15" w:rsidRPr="00DC3D15" w:rsidRDefault="00DC3D15" w:rsidP="00DC3D15">
      <w:pPr>
        <w:pStyle w:val="EndNoteBibliography"/>
      </w:pPr>
      <w:bookmarkStart w:id="414" w:name="_ENREF_46"/>
      <w:r w:rsidRPr="00DC3D15">
        <w:t>Tavoni, G., Cocco, S., and Monasson, R. (2016). Neural assemblies revealed by inferred connectivity-based models of prefrontal cortex recordings. Journal of computational neuroscience</w:t>
      </w:r>
      <w:r w:rsidRPr="00DC3D15">
        <w:rPr>
          <w:i/>
        </w:rPr>
        <w:t xml:space="preserve"> 41</w:t>
      </w:r>
      <w:r w:rsidRPr="00DC3D15">
        <w:t>, 269-293.</w:t>
      </w:r>
      <w:bookmarkEnd w:id="414"/>
    </w:p>
    <w:p w14:paraId="7293898F" w14:textId="77777777" w:rsidR="00DC3D15" w:rsidRPr="00DC3D15" w:rsidRDefault="00DC3D15" w:rsidP="00DC3D15">
      <w:pPr>
        <w:pStyle w:val="EndNoteBibliography"/>
      </w:pPr>
      <w:bookmarkStart w:id="415" w:name="_ENREF_47"/>
      <w:r w:rsidRPr="00DC3D15">
        <w:t>van den Heuvel, M.P., Stam, C.J., Boersma, M., and Hulshoff Pol, H.E. (2008). Small-world and scale-free organization of voxel-based resting-state functional connectivity in the human brain. Neuroimage</w:t>
      </w:r>
      <w:r w:rsidRPr="00DC3D15">
        <w:rPr>
          <w:i/>
        </w:rPr>
        <w:t xml:space="preserve"> 43</w:t>
      </w:r>
      <w:r w:rsidRPr="00DC3D15">
        <w:t>, 528-539.</w:t>
      </w:r>
      <w:bookmarkEnd w:id="415"/>
    </w:p>
    <w:p w14:paraId="2A8E203B" w14:textId="77777777" w:rsidR="00DC3D15" w:rsidRPr="00DC3D15" w:rsidRDefault="00DC3D15" w:rsidP="00DC3D15">
      <w:pPr>
        <w:pStyle w:val="EndNoteBibliography"/>
      </w:pPr>
      <w:bookmarkStart w:id="416" w:name="_ENREF_48"/>
      <w:r w:rsidRPr="00DC3D15">
        <w:t>Wang, J., Zuo, X., and He, Y. (2010). Graph-based network analysis of resting-state functional MRI. Front Syst Neurosci</w:t>
      </w:r>
      <w:r w:rsidRPr="00DC3D15">
        <w:rPr>
          <w:i/>
        </w:rPr>
        <w:t xml:space="preserve"> 4</w:t>
      </w:r>
      <w:r w:rsidRPr="00DC3D15">
        <w:t>, 16.</w:t>
      </w:r>
      <w:bookmarkEnd w:id="416"/>
    </w:p>
    <w:p w14:paraId="168FA5A1" w14:textId="77777777" w:rsidR="00DC3D15" w:rsidRPr="00DC3D15" w:rsidRDefault="00DC3D15" w:rsidP="00DC3D15">
      <w:pPr>
        <w:pStyle w:val="EndNoteBibliography"/>
      </w:pPr>
      <w:bookmarkStart w:id="417" w:name="_ENREF_49"/>
      <w:r w:rsidRPr="00DC3D15">
        <w:lastRenderedPageBreak/>
        <w:t>Yatsenko, D., Josic, K., Ecker, A.S., Froudarakis, E., Cotton, R.J., and Tolias, A.S. (2015). Improved estimation and interpretation of correlations in neural circuits. PLoS Comput Biol</w:t>
      </w:r>
      <w:r w:rsidRPr="00DC3D15">
        <w:rPr>
          <w:i/>
        </w:rPr>
        <w:t xml:space="preserve"> 11</w:t>
      </w:r>
      <w:r w:rsidRPr="00DC3D15">
        <w:t>, e1004083.</w:t>
      </w:r>
      <w:bookmarkEnd w:id="417"/>
    </w:p>
    <w:p w14:paraId="4D5906C1" w14:textId="77777777" w:rsidR="00DC3D15" w:rsidRPr="00DC3D15" w:rsidRDefault="00DC3D15" w:rsidP="00DC3D15">
      <w:pPr>
        <w:pStyle w:val="EndNoteBibliography"/>
      </w:pPr>
      <w:bookmarkStart w:id="418" w:name="_ENREF_50"/>
      <w:r w:rsidRPr="00DC3D15">
        <w:t>Yu, S., Huang, D., Singer, W., and Nikolic, D. (2008). A small world of neuronal synchrony. Cereb Cortex</w:t>
      </w:r>
      <w:r w:rsidRPr="00DC3D15">
        <w:rPr>
          <w:i/>
        </w:rPr>
        <w:t xml:space="preserve"> 18</w:t>
      </w:r>
      <w:r w:rsidRPr="00DC3D15">
        <w:t>, 2891-2901.</w:t>
      </w:r>
      <w:bookmarkEnd w:id="418"/>
    </w:p>
    <w:p w14:paraId="1DA46A26" w14:textId="77777777" w:rsidR="00DC3D15" w:rsidRPr="00DC3D15" w:rsidRDefault="00DC3D15" w:rsidP="00DC3D15">
      <w:pPr>
        <w:pStyle w:val="EndNoteBibliography"/>
      </w:pPr>
      <w:bookmarkStart w:id="419" w:name="_ENREF_51"/>
      <w:r w:rsidRPr="00DC3D15">
        <w:t>Zuo, X.N., Ehmke, R., Mennes, M., Imperati, D., Castellanos, F.X., Sporns, O., and Milham, M.P. (2012). Network centrality in the human functional connectome. Cereb Cortex</w:t>
      </w:r>
      <w:r w:rsidRPr="00DC3D15">
        <w:rPr>
          <w:i/>
        </w:rPr>
        <w:t xml:space="preserve"> 22</w:t>
      </w:r>
      <w:r w:rsidRPr="00DC3D15">
        <w:t>, 1862-1875.</w:t>
      </w:r>
      <w:bookmarkEnd w:id="419"/>
    </w:p>
    <w:p w14:paraId="45290340" w14:textId="6B650602" w:rsidR="0038237E" w:rsidRDefault="005E07E2" w:rsidP="00A86303">
      <w:pPr>
        <w:spacing w:line="480" w:lineRule="auto"/>
        <w:jc w:val="both"/>
        <w:rPr>
          <w:rFonts w:ascii="Arial" w:hAnsi="Arial" w:cs="Arial"/>
        </w:rPr>
      </w:pPr>
      <w:r w:rsidRPr="00EC1BED">
        <w:rPr>
          <w:rFonts w:ascii="Arial" w:hAnsi="Arial" w:cs="Arial"/>
        </w:rPr>
        <w:fldChar w:fldCharType="end"/>
      </w:r>
    </w:p>
    <w:p w14:paraId="2D7FC6FF" w14:textId="77777777" w:rsidR="0038237E" w:rsidRDefault="0038237E">
      <w:pPr>
        <w:rPr>
          <w:rFonts w:ascii="Arial" w:hAnsi="Arial" w:cs="Arial"/>
        </w:rPr>
      </w:pPr>
      <w:r>
        <w:rPr>
          <w:rFonts w:ascii="Arial" w:hAnsi="Arial" w:cs="Arial"/>
        </w:rPr>
        <w:br w:type="page"/>
      </w:r>
    </w:p>
    <w:p w14:paraId="1A01E6F3" w14:textId="77777777" w:rsidR="0038237E" w:rsidRPr="00DB2290" w:rsidRDefault="0038237E" w:rsidP="0038237E">
      <w:pPr>
        <w:widowControl w:val="0"/>
        <w:autoSpaceDE w:val="0"/>
        <w:autoSpaceDN w:val="0"/>
        <w:adjustRightInd w:val="0"/>
        <w:spacing w:line="480" w:lineRule="auto"/>
        <w:ind w:left="480" w:hanging="480"/>
        <w:jc w:val="center"/>
        <w:rPr>
          <w:rFonts w:ascii="Arial" w:hAnsi="Arial" w:cs="Arial"/>
          <w:b/>
          <w:sz w:val="28"/>
          <w:szCs w:val="28"/>
        </w:rPr>
      </w:pPr>
      <w:r w:rsidRPr="00DB2290">
        <w:rPr>
          <w:rFonts w:ascii="Arial" w:hAnsi="Arial" w:cs="Arial"/>
          <w:b/>
          <w:sz w:val="28"/>
          <w:szCs w:val="28"/>
        </w:rPr>
        <w:lastRenderedPageBreak/>
        <w:t>STAR methods</w:t>
      </w:r>
    </w:p>
    <w:p w14:paraId="5605C899" w14:textId="77777777" w:rsidR="0038237E" w:rsidRDefault="0038237E" w:rsidP="0038237E">
      <w:pPr>
        <w:spacing w:line="480" w:lineRule="auto"/>
        <w:jc w:val="both"/>
        <w:rPr>
          <w:rFonts w:ascii="Arial" w:hAnsi="Arial" w:cs="Arial"/>
          <w:b/>
        </w:rPr>
      </w:pPr>
      <w:r>
        <w:rPr>
          <w:rFonts w:ascii="Arial" w:hAnsi="Arial" w:cs="Arial"/>
          <w:b/>
        </w:rPr>
        <w:t>KEY RESOURCES TABLE</w:t>
      </w:r>
    </w:p>
    <w:p w14:paraId="36ED8AFF" w14:textId="77777777" w:rsidR="0038237E" w:rsidRDefault="0038237E" w:rsidP="0038237E">
      <w:pPr>
        <w:spacing w:line="480" w:lineRule="auto"/>
        <w:jc w:val="both"/>
        <w:rPr>
          <w:rFonts w:ascii="Arial" w:hAnsi="Arial" w:cs="Arial"/>
        </w:rPr>
      </w:pPr>
      <w:r>
        <w:rPr>
          <w:rFonts w:ascii="Arial" w:hAnsi="Arial" w:cs="Arial"/>
        </w:rPr>
        <w:t>(Need a separate file for key resources table)</w:t>
      </w:r>
    </w:p>
    <w:p w14:paraId="51FA2450" w14:textId="77777777" w:rsidR="0038237E" w:rsidRDefault="0038237E" w:rsidP="0038237E">
      <w:pPr>
        <w:spacing w:line="480" w:lineRule="auto"/>
        <w:jc w:val="both"/>
        <w:rPr>
          <w:rFonts w:ascii="Arial" w:hAnsi="Arial" w:cs="Arial"/>
          <w:b/>
        </w:rPr>
      </w:pPr>
      <w:r>
        <w:rPr>
          <w:rFonts w:ascii="Arial" w:hAnsi="Arial" w:cs="Arial"/>
        </w:rPr>
        <w:t xml:space="preserve">Code for training CRF models can be found at </w:t>
      </w:r>
      <w:hyperlink r:id="rId10" w:history="1">
        <w:r w:rsidRPr="00761A55">
          <w:rPr>
            <w:rStyle w:val="Hyperlink"/>
            <w:rFonts w:ascii="Arial" w:hAnsi="Arial" w:cs="Arial"/>
          </w:rPr>
          <w:t>https://github.com/kuitang/fwmatch-public</w:t>
        </w:r>
      </w:hyperlink>
      <w:r>
        <w:rPr>
          <w:rFonts w:ascii="Arial" w:hAnsi="Arial" w:cs="Arial"/>
        </w:rPr>
        <w:t>.</w:t>
      </w:r>
    </w:p>
    <w:p w14:paraId="044FFC70" w14:textId="77777777" w:rsidR="0038237E" w:rsidRDefault="0038237E" w:rsidP="0038237E">
      <w:pPr>
        <w:spacing w:line="480" w:lineRule="auto"/>
        <w:jc w:val="both"/>
        <w:rPr>
          <w:rFonts w:ascii="Arial" w:hAnsi="Arial" w:cs="Arial"/>
          <w:b/>
        </w:rPr>
      </w:pPr>
    </w:p>
    <w:p w14:paraId="0B941355" w14:textId="77777777" w:rsidR="0038237E" w:rsidRPr="00125AEE" w:rsidRDefault="0038237E" w:rsidP="0038237E">
      <w:pPr>
        <w:spacing w:line="480" w:lineRule="auto"/>
        <w:jc w:val="both"/>
        <w:rPr>
          <w:rFonts w:ascii="Arial" w:hAnsi="Arial" w:cs="Arial"/>
          <w:b/>
        </w:rPr>
      </w:pPr>
      <w:r w:rsidRPr="00125AEE">
        <w:rPr>
          <w:rFonts w:ascii="Arial" w:hAnsi="Arial" w:cs="Arial"/>
          <w:b/>
        </w:rPr>
        <w:t>CONTACT FOR REAGENT AND RESOURCE SHARING</w:t>
      </w:r>
    </w:p>
    <w:p w14:paraId="4AB651A9" w14:textId="77777777" w:rsidR="0038237E" w:rsidRDefault="0038237E" w:rsidP="0038237E">
      <w:pPr>
        <w:spacing w:line="480" w:lineRule="auto"/>
        <w:jc w:val="both"/>
        <w:rPr>
          <w:rFonts w:ascii="Arial" w:hAnsi="Arial" w:cs="Arial"/>
        </w:rPr>
      </w:pPr>
      <w:r w:rsidRPr="00125AEE">
        <w:rPr>
          <w:rFonts w:ascii="Arial" w:hAnsi="Arial" w:cs="Arial"/>
        </w:rPr>
        <w:t xml:space="preserve">Further information and requests for resources and reagents should be directed to and will be fulfilled by the Lead Contact, </w:t>
      </w:r>
      <w:r>
        <w:rPr>
          <w:rFonts w:ascii="Arial" w:hAnsi="Arial" w:cs="Arial"/>
        </w:rPr>
        <w:t>Luis Carrillo-Reid</w:t>
      </w:r>
      <w:r w:rsidRPr="00125AEE">
        <w:rPr>
          <w:rFonts w:ascii="Arial" w:hAnsi="Arial" w:cs="Arial"/>
        </w:rPr>
        <w:t xml:space="preserve"> (</w:t>
      </w:r>
      <w:hyperlink r:id="rId11" w:history="1">
        <w:r w:rsidRPr="00761A55">
          <w:rPr>
            <w:rStyle w:val="Hyperlink"/>
            <w:rFonts w:ascii="Arial" w:hAnsi="Arial" w:cs="Arial"/>
          </w:rPr>
          <w:t>lc2998@columbia.edu</w:t>
        </w:r>
      </w:hyperlink>
      <w:r w:rsidRPr="00125AEE">
        <w:rPr>
          <w:rFonts w:ascii="Arial" w:hAnsi="Arial" w:cs="Arial"/>
        </w:rPr>
        <w:t>).</w:t>
      </w:r>
    </w:p>
    <w:p w14:paraId="4F67998F" w14:textId="77777777" w:rsidR="0038237E" w:rsidRDefault="0038237E" w:rsidP="0038237E">
      <w:pPr>
        <w:spacing w:line="480" w:lineRule="auto"/>
        <w:jc w:val="both"/>
        <w:rPr>
          <w:rFonts w:ascii="Arial" w:hAnsi="Arial" w:cs="Arial"/>
          <w:b/>
        </w:rPr>
      </w:pPr>
    </w:p>
    <w:p w14:paraId="547AE2A2" w14:textId="77777777" w:rsidR="0038237E" w:rsidRDefault="0038237E" w:rsidP="0038237E">
      <w:pPr>
        <w:spacing w:line="480" w:lineRule="auto"/>
        <w:jc w:val="both"/>
        <w:rPr>
          <w:rFonts w:ascii="Arial" w:hAnsi="Arial" w:cs="Arial"/>
          <w:b/>
        </w:rPr>
      </w:pPr>
      <w:r w:rsidRPr="00E04B59">
        <w:rPr>
          <w:rFonts w:ascii="Arial" w:hAnsi="Arial" w:cs="Arial"/>
          <w:b/>
        </w:rPr>
        <w:t>EXPERIMENTAL MODELS AND SUBJECT DETAILS</w:t>
      </w:r>
    </w:p>
    <w:p w14:paraId="095538F9" w14:textId="77777777" w:rsidR="0038237E" w:rsidRPr="00DB2290" w:rsidRDefault="0038237E" w:rsidP="0038237E">
      <w:pPr>
        <w:spacing w:line="480" w:lineRule="auto"/>
        <w:jc w:val="both"/>
        <w:rPr>
          <w:rFonts w:ascii="Arial" w:hAnsi="Arial" w:cs="Arial"/>
        </w:rPr>
      </w:pPr>
      <w:r w:rsidRPr="00DB2290">
        <w:rPr>
          <w:rFonts w:ascii="Arial" w:hAnsi="Arial" w:cs="Arial"/>
        </w:rPr>
        <w:t>None.</w:t>
      </w:r>
    </w:p>
    <w:p w14:paraId="25774CF3" w14:textId="77777777" w:rsidR="0038237E" w:rsidRDefault="0038237E" w:rsidP="0038237E">
      <w:pPr>
        <w:spacing w:line="480" w:lineRule="auto"/>
        <w:jc w:val="both"/>
        <w:rPr>
          <w:rFonts w:ascii="Arial" w:hAnsi="Arial" w:cs="Arial"/>
          <w:b/>
        </w:rPr>
      </w:pPr>
    </w:p>
    <w:p w14:paraId="6CCFCB5C" w14:textId="77777777" w:rsidR="0038237E" w:rsidRPr="00E04B59" w:rsidRDefault="0038237E" w:rsidP="0038237E">
      <w:pPr>
        <w:spacing w:line="480" w:lineRule="auto"/>
        <w:jc w:val="both"/>
        <w:rPr>
          <w:rFonts w:ascii="Arial" w:hAnsi="Arial" w:cs="Arial"/>
          <w:b/>
        </w:rPr>
      </w:pPr>
      <w:r>
        <w:rPr>
          <w:rFonts w:ascii="Arial" w:hAnsi="Arial" w:cs="Arial"/>
          <w:b/>
        </w:rPr>
        <w:t>METHOD DETAILS</w:t>
      </w:r>
    </w:p>
    <w:p w14:paraId="7AB97464" w14:textId="77777777" w:rsidR="0038237E" w:rsidRDefault="0038237E" w:rsidP="0038237E">
      <w:pPr>
        <w:spacing w:line="480" w:lineRule="auto"/>
        <w:jc w:val="both"/>
        <w:rPr>
          <w:rFonts w:ascii="Arial" w:hAnsi="Arial" w:cs="Arial"/>
          <w:b/>
        </w:rPr>
      </w:pPr>
      <w:r>
        <w:rPr>
          <w:rFonts w:ascii="Arial" w:hAnsi="Arial" w:cs="Arial"/>
          <w:b/>
        </w:rPr>
        <w:t>Spike detection of Allen Institute Brain Observatory dataset</w:t>
      </w:r>
    </w:p>
    <w:p w14:paraId="37B316CA" w14:textId="77777777" w:rsidR="0038237E" w:rsidRPr="008A5937" w:rsidRDefault="0038237E" w:rsidP="0038237E">
      <w:pPr>
        <w:spacing w:line="480" w:lineRule="auto"/>
        <w:jc w:val="both"/>
        <w:rPr>
          <w:rFonts w:ascii="Arial" w:hAnsi="Arial" w:cs="Arial"/>
        </w:rPr>
      </w:pPr>
      <w:r>
        <w:rPr>
          <w:rFonts w:ascii="Arial" w:hAnsi="Arial" w:cs="Arial"/>
        </w:rPr>
        <w:t>Calcium traces and dF/F were obtained using the SDK provided by Allen Institute. Then, dF/F values of the top and bottom 30% were removed to obtain a baseline activity, and a threshold was defined by the mean of the baseline plus 5 times standard deviation of baseline values. Spikes were detected as time points where dF/F values are higher than the threshold.</w:t>
      </w:r>
    </w:p>
    <w:p w14:paraId="6C7E23F7" w14:textId="77777777" w:rsidR="0038237E" w:rsidRPr="00A70B22" w:rsidRDefault="0038237E" w:rsidP="0038237E">
      <w:pPr>
        <w:spacing w:line="480" w:lineRule="auto"/>
        <w:jc w:val="both"/>
        <w:rPr>
          <w:rFonts w:ascii="Arial" w:hAnsi="Arial" w:cs="Arial"/>
          <w:b/>
        </w:rPr>
      </w:pPr>
      <w:r w:rsidRPr="00A70B22">
        <w:rPr>
          <w:rFonts w:ascii="Arial" w:hAnsi="Arial" w:cs="Arial"/>
          <w:b/>
        </w:rPr>
        <w:t>Conditional Random Fields</w:t>
      </w:r>
    </w:p>
    <w:p w14:paraId="3E3699BD" w14:textId="0538AB08" w:rsidR="0038237E" w:rsidRPr="00044B3A" w:rsidRDefault="0038237E" w:rsidP="0038237E">
      <w:pPr>
        <w:spacing w:line="480" w:lineRule="auto"/>
        <w:jc w:val="both"/>
        <w:rPr>
          <w:rFonts w:ascii="Arial" w:hAnsi="Arial" w:cs="Arial"/>
        </w:rPr>
      </w:pPr>
      <w:r w:rsidRPr="00044B3A">
        <w:rPr>
          <w:rFonts w:ascii="Arial" w:hAnsi="Arial" w:cs="Arial"/>
        </w:rPr>
        <w:lastRenderedPageBreak/>
        <w:t xml:space="preserve">We construct a conditional random field (CRF) </w:t>
      </w:r>
      <w:r>
        <w:rPr>
          <w:rFonts w:ascii="Arial" w:hAnsi="Arial" w:cs="Arial"/>
        </w:rPr>
        <w:t xml:space="preserve">as previously published </w:t>
      </w:r>
      <w:r w:rsidR="00AE2B85">
        <w:rPr>
          <w:rFonts w:ascii="Arial" w:hAnsi="Arial" w:cs="Arial"/>
        </w:rPr>
        <w:fldChar w:fldCharType="begin"/>
      </w:r>
      <w:r w:rsidR="00AE2B85">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AE2B85">
        <w:rPr>
          <w:rFonts w:ascii="Arial" w:hAnsi="Arial" w:cs="Arial"/>
        </w:rPr>
        <w:fldChar w:fldCharType="separate"/>
      </w:r>
      <w:r w:rsidR="00AE2B85">
        <w:rPr>
          <w:rFonts w:ascii="Arial" w:hAnsi="Arial" w:cs="Arial"/>
          <w:noProof/>
        </w:rPr>
        <w:t>(</w:t>
      </w:r>
      <w:hyperlink w:anchor="_ENREF_45" w:tooltip="Tang, 2016 #48" w:history="1">
        <w:r w:rsidR="00DC3D15">
          <w:rPr>
            <w:rFonts w:ascii="Arial" w:hAnsi="Arial" w:cs="Arial"/>
            <w:noProof/>
          </w:rPr>
          <w:t>Tang et al., 2016</w:t>
        </w:r>
      </w:hyperlink>
      <w:r w:rsidR="00AE2B85">
        <w:rPr>
          <w:rFonts w:ascii="Arial" w:hAnsi="Arial" w:cs="Arial"/>
          <w:noProof/>
        </w:rPr>
        <w:t>)</w:t>
      </w:r>
      <w:r w:rsidR="00AE2B85">
        <w:rPr>
          <w:rFonts w:ascii="Arial" w:hAnsi="Arial" w:cs="Arial"/>
        </w:rPr>
        <w:fldChar w:fldCharType="end"/>
      </w:r>
      <w:r>
        <w:rPr>
          <w:rFonts w:ascii="Arial" w:hAnsi="Arial" w:cs="Arial"/>
        </w:rPr>
        <w:t>, using indicator feature vector</w:t>
      </w:r>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w:t>
      </w:r>
      <w:r>
        <w:rPr>
          <w:rFonts w:ascii="Arial" w:hAnsi="Arial" w:cs="Arial"/>
        </w:rPr>
        <w:t xml:space="preserve"> for each edge and node, </w:t>
      </w:r>
      <w:r w:rsidRPr="00044B3A">
        <w:rPr>
          <w:rFonts w:ascii="Arial" w:hAnsi="Arial" w:cs="Arial"/>
        </w:rPr>
        <w:t xml:space="preserve">and the target </w:t>
      </w:r>
      <w:r>
        <w:rPr>
          <w:rFonts w:ascii="Arial" w:hAnsi="Arial" w:cs="Arial"/>
        </w:rPr>
        <w:t>binary population activity vector</w:t>
      </w:r>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4FB4CDC9" w14:textId="77777777" w:rsidR="0038237E" w:rsidRPr="00044B3A" w:rsidRDefault="0038237E" w:rsidP="0038237E">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664787F6" w14:textId="77777777" w:rsidR="0038237E" w:rsidRPr="00044B3A" w:rsidRDefault="0038237E" w:rsidP="0038237E">
      <w:pPr>
        <w:spacing w:line="480" w:lineRule="auto"/>
        <w:jc w:val="both"/>
        <w:rPr>
          <w:rFonts w:ascii="Arial" w:hAnsi="Arial" w:cs="Arial"/>
        </w:rPr>
      </w:pPr>
      <w:r>
        <w:rPr>
          <w:rFonts w:ascii="Arial" w:hAnsi="Arial" w:cs="Arial"/>
        </w:rPr>
        <w:t xml:space="preserve">where </w:t>
      </w:r>
      <m:oMath>
        <m:r>
          <w:rPr>
            <w:rFonts w:ascii="Cambria Math" w:hAnsi="Cambria Math" w:cs="Arial"/>
          </w:rPr>
          <m:t>ϕ</m:t>
        </m:r>
      </m:oMath>
      <w:r>
        <w:rPr>
          <w:rFonts w:ascii="Arial" w:hAnsi="Arial" w:cs="Arial"/>
        </w:rPr>
        <w:t xml:space="preserve"> is </w:t>
      </w:r>
      <w:r w:rsidRPr="00044B3A">
        <w:rPr>
          <w:rFonts w:ascii="Arial" w:hAnsi="Arial" w:cs="Arial"/>
        </w:rPr>
        <w:t xml:space="preserve">a vector of sufficient statistics of the distribution, </w:t>
      </w:r>
      <m:oMath>
        <m:r>
          <w:rPr>
            <w:rFonts w:ascii="Cambria Math" w:hAnsi="Cambria Math" w:cs="Arial"/>
          </w:rPr>
          <m:t>θ</m:t>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6137D071" w14:textId="77777777" w:rsidR="0038237E" w:rsidRPr="00044B3A" w:rsidRDefault="0038237E" w:rsidP="0038237E">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3544645B" w14:textId="77777777" w:rsidR="0038237E" w:rsidRPr="00044B3A" w:rsidRDefault="0038237E" w:rsidP="0038237E">
      <w:pPr>
        <w:spacing w:line="480" w:lineRule="auto"/>
        <w:jc w:val="both"/>
        <w:rPr>
          <w:rFonts w:ascii="Arial" w:hAnsi="Arial" w:cs="Arial"/>
        </w:rPr>
      </w:pPr>
      <w:r w:rsidRPr="00044B3A">
        <w:rPr>
          <w:rFonts w:ascii="Arial" w:hAnsi="Arial" w:cs="Arial"/>
        </w:rPr>
        <w:t>The conditional probability can be factor</w:t>
      </w:r>
      <w:r>
        <w:rPr>
          <w:rFonts w:ascii="Arial" w:hAnsi="Arial" w:cs="Arial"/>
        </w:rPr>
        <w:t>e</w:t>
      </w:r>
      <w:r w:rsidRPr="00044B3A">
        <w:rPr>
          <w:rFonts w:ascii="Arial" w:hAnsi="Arial" w:cs="Arial"/>
        </w:rPr>
        <w:t>d over a graph structure</w:t>
      </w:r>
      <w:r>
        <w:rPr>
          <w:rFonts w:ascii="Arial" w:hAnsi="Arial" w:cs="Arial"/>
        </w:rPr>
        <w:t xml:space="preserv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m:rPr>
            <m:scr m:val="script"/>
          </m:rPr>
          <w:rPr>
            <w:rFonts w:ascii="Cambria Math" w:hAnsi="Cambria Math" w:cs="Arial"/>
          </w:rPr>
          <m:t>A</m:t>
        </m:r>
      </m:oMath>
      <w:r w:rsidRPr="00044B3A">
        <w:rPr>
          <w:rFonts w:ascii="Arial" w:hAnsi="Arial" w:cs="Arial"/>
        </w:rPr>
        <w:t xml:space="preserve"> is the collection of </w:t>
      </w:r>
      <w:r>
        <w:rPr>
          <w:rFonts w:ascii="Arial" w:hAnsi="Arial" w:cs="Arial"/>
        </w:rPr>
        <w:t xml:space="preserve">subsets of </w:t>
      </w:r>
      <m:oMath>
        <m:r>
          <w:rPr>
            <w:rFonts w:ascii="Cambria Math" w:hAnsi="Cambria Math" w:cs="Arial"/>
          </w:rPr>
          <m:t>V</m:t>
        </m:r>
      </m:oMath>
      <w:r>
        <w:rPr>
          <w:rFonts w:ascii="Arial" w:hAnsi="Arial" w:cs="Arial"/>
        </w:rPr>
        <w:t>. The conditional dependencies can be then written as</w:t>
      </w:r>
    </w:p>
    <w:p w14:paraId="1BCAC0B7" w14:textId="77777777" w:rsidR="0038237E" w:rsidRPr="00044B3A" w:rsidRDefault="0038237E" w:rsidP="0038237E">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4C4FF529" w14:textId="6CA123BF" w:rsidR="0038237E" w:rsidRDefault="0038237E" w:rsidP="0038237E">
      <w:pPr>
        <w:spacing w:line="480" w:lineRule="auto"/>
        <w:jc w:val="both"/>
        <w:rPr>
          <w:rFonts w:ascii="Arial" w:hAnsi="Arial" w:cs="Arial"/>
        </w:rPr>
      </w:pPr>
      <w:r>
        <w:rPr>
          <w:rFonts w:ascii="Arial" w:hAnsi="Arial" w:cs="Arial"/>
        </w:rPr>
        <w:t xml:space="preserve">This model is a generalized version of Ising models, which have been previously applied to model neuronal networks </w:t>
      </w:r>
      <w:r w:rsidR="00AE2B85">
        <w:rPr>
          <w:rFonts w:ascii="Arial" w:hAnsi="Arial" w:cs="Arial"/>
        </w:rPr>
        <w:fldChar w:fldCharType="begin"/>
      </w:r>
      <w:r w:rsidR="00AE2B85">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sidR="00AE2B85">
        <w:rPr>
          <w:rFonts w:ascii="Arial" w:hAnsi="Arial" w:cs="Arial"/>
        </w:rPr>
        <w:fldChar w:fldCharType="separate"/>
      </w:r>
      <w:r w:rsidR="00AE2B85">
        <w:rPr>
          <w:rFonts w:ascii="Arial" w:hAnsi="Arial" w:cs="Arial"/>
          <w:noProof/>
        </w:rPr>
        <w:t>(</w:t>
      </w:r>
      <w:hyperlink w:anchor="_ENREF_50" w:tooltip="Yu, 2008 #103" w:history="1">
        <w:r w:rsidR="00DC3D15">
          <w:rPr>
            <w:rFonts w:ascii="Arial" w:hAnsi="Arial" w:cs="Arial"/>
            <w:noProof/>
          </w:rPr>
          <w:t>Yu et al., 2008</w:t>
        </w:r>
      </w:hyperlink>
      <w:r w:rsidR="00AE2B85">
        <w:rPr>
          <w:rFonts w:ascii="Arial" w:hAnsi="Arial" w:cs="Arial"/>
          <w:noProof/>
        </w:rPr>
        <w:t>)</w:t>
      </w:r>
      <w:r w:rsidR="00AE2B85">
        <w:rPr>
          <w:rFonts w:ascii="Arial" w:hAnsi="Arial" w:cs="Arial"/>
        </w:rPr>
        <w:fldChar w:fldCharType="end"/>
      </w:r>
      <w:r>
        <w:rPr>
          <w:rFonts w:ascii="Arial" w:hAnsi="Arial" w:cs="Arial"/>
        </w:rPr>
        <w:t>. The log-likelihood of each observation can be then written as:</w:t>
      </w:r>
    </w:p>
    <w:p w14:paraId="327D0714" w14:textId="77777777" w:rsidR="0038237E" w:rsidRDefault="0038237E" w:rsidP="0038237E">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0185544D" w14:textId="072137B0" w:rsidR="0038237E" w:rsidRDefault="0038237E" w:rsidP="0038237E">
      <w:pPr>
        <w:spacing w:line="480" w:lineRule="auto"/>
        <w:ind w:firstLine="210"/>
        <w:jc w:val="both"/>
        <w:rPr>
          <w:rFonts w:ascii="Arial" w:hAnsi="Arial" w:cs="Arial"/>
        </w:rPr>
      </w:pPr>
      <w:r w:rsidRPr="0091270B">
        <w:rPr>
          <w:rFonts w:ascii="Arial" w:hAnsi="Arial" w:cs="Arial"/>
        </w:rPr>
        <w:t xml:space="preserve">Given the </w:t>
      </w:r>
      <w:r>
        <w:rPr>
          <w:rFonts w:ascii="Arial" w:hAnsi="Arial" w:cs="Arial"/>
        </w:rPr>
        <w:t>inferred binary spikes from raw imaging data</w:t>
      </w:r>
      <w:r w:rsidRPr="0091270B">
        <w:rPr>
          <w:rFonts w:ascii="Arial" w:hAnsi="Arial" w:cs="Arial"/>
        </w:rPr>
        <w:t xml:space="preserve">, we </w:t>
      </w:r>
      <w:r>
        <w:rPr>
          <w:rFonts w:ascii="Arial" w:hAnsi="Arial" w:cs="Arial"/>
        </w:rPr>
        <w:t xml:space="preserve">construct a CRF model by two steps: (1) structure learning, and (2) parameter learning. For </w:t>
      </w:r>
      <w:r>
        <w:rPr>
          <w:rFonts w:ascii="Arial" w:hAnsi="Arial" w:cs="Arial"/>
        </w:rPr>
        <w:lastRenderedPageBreak/>
        <w:t xml:space="preserve">structure learning, we learned a graph structure using </w:t>
      </w:r>
      <m:oMath>
        <m:sSub>
          <m:sSubPr>
            <m:ctrlPr>
              <w:rPr>
                <w:rFonts w:ascii="Cambria Math" w:hAnsi="Cambria Math" w:cs="Arial"/>
                <w:i/>
              </w:rPr>
            </m:ctrlPr>
          </m:sSubPr>
          <m:e>
            <m:r>
              <m:rPr>
                <m:scr m:val="script"/>
              </m:rPr>
              <w:rPr>
                <w:rFonts w:ascii="Cambria Math" w:hAnsi="Cambria Math" w:cs="Arial"/>
              </w:rPr>
              <m:t>l</m:t>
            </m:r>
          </m:e>
          <m:sub>
            <m:r>
              <w:rPr>
                <w:rFonts w:ascii="Cambria Math" w:hAnsi="Cambria Math" w:cs="Arial"/>
              </w:rPr>
              <m:t>1</m:t>
            </m:r>
          </m:sub>
        </m:sSub>
      </m:oMath>
      <w:r>
        <w:rPr>
          <w:rFonts w:ascii="Arial" w:hAnsi="Arial" w:cs="Arial"/>
        </w:rPr>
        <w:t xml:space="preserve">-regularized neighborhood-based logistic regression </w:t>
      </w:r>
      <w:r w:rsidR="00AE2B85">
        <w:rPr>
          <w:rFonts w:ascii="Arial" w:hAnsi="Arial" w:cs="Arial"/>
        </w:rPr>
        <w:fldChar w:fldCharType="begin"/>
      </w:r>
      <w:r w:rsidR="00AE2B85">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sidR="00AE2B85">
        <w:rPr>
          <w:rFonts w:ascii="Arial" w:hAnsi="Arial" w:cs="Arial"/>
        </w:rPr>
        <w:fldChar w:fldCharType="separate"/>
      </w:r>
      <w:r w:rsidR="00AE2B85">
        <w:rPr>
          <w:rFonts w:ascii="Arial" w:hAnsi="Arial" w:cs="Arial"/>
          <w:noProof/>
        </w:rPr>
        <w:t>(</w:t>
      </w:r>
      <w:hyperlink w:anchor="_ENREF_34" w:tooltip="Ravikumar, 2010 #47" w:history="1">
        <w:r w:rsidR="00DC3D15">
          <w:rPr>
            <w:rFonts w:ascii="Arial" w:hAnsi="Arial" w:cs="Arial"/>
            <w:noProof/>
          </w:rPr>
          <w:t>Ravikumar et al., 2010</w:t>
        </w:r>
      </w:hyperlink>
      <w:r w:rsidR="00AE2B85">
        <w:rPr>
          <w:rFonts w:ascii="Arial" w:hAnsi="Arial" w:cs="Arial"/>
          <w:noProof/>
        </w:rPr>
        <w:t>)</w:t>
      </w:r>
      <w:r w:rsidR="00AE2B85">
        <w:rPr>
          <w:rFonts w:ascii="Arial" w:hAnsi="Arial" w:cs="Arial"/>
        </w:rPr>
        <w:fldChar w:fldCharType="end"/>
      </w:r>
      <w:r>
        <w:rPr>
          <w:rFonts w:ascii="Arial" w:hAnsi="Arial" w:cs="Arial"/>
        </w:rPr>
        <w:t>:</w:t>
      </w:r>
    </w:p>
    <w:p w14:paraId="72FFACC4" w14:textId="78513C7F" w:rsidR="0038237E" w:rsidRPr="00E849D4" w:rsidRDefault="004A0CBB" w:rsidP="0038237E">
      <w:pPr>
        <w:spacing w:line="480" w:lineRule="auto"/>
        <w:ind w:firstLine="210"/>
        <w:jc w:val="center"/>
        <w:rPr>
          <w:rFonts w:ascii="Arial" w:hAnsi="Arial" w:cs="Arial"/>
        </w:rPr>
      </w:pPr>
      <m:oMath>
        <m:sSub>
          <m:sSubPr>
            <m:ctrlPr>
              <w:del w:id="420" w:author="Shuting Han" w:date="2017-02-09T15:04:00Z">
                <w:rPr>
                  <w:rFonts w:ascii="Cambria Math" w:hAnsi="Cambria Math" w:cs="Arial"/>
                  <w:i/>
                </w:rPr>
              </w:del>
            </m:ctrlPr>
          </m:sSubPr>
          <m:e>
            <m:func>
              <m:funcPr>
                <m:ctrlPr>
                  <w:del w:id="421" w:author="Shuting Han" w:date="2017-02-09T15:04:00Z">
                    <w:rPr>
                      <w:rFonts w:ascii="Cambria Math" w:hAnsi="Cambria Math" w:cs="Arial"/>
                      <w:i/>
                    </w:rPr>
                  </w:del>
                </m:ctrlPr>
              </m:funcPr>
              <m:fName>
                <m:limLow>
                  <m:limLowPr>
                    <m:ctrlPr>
                      <w:del w:id="422" w:author="Shuting Han" w:date="2017-02-09T15:04:00Z">
                        <w:rPr>
                          <w:rFonts w:ascii="Cambria Math" w:hAnsi="Cambria Math" w:cs="Arial"/>
                          <w:i/>
                        </w:rPr>
                      </w:del>
                    </m:ctrlPr>
                  </m:limLowPr>
                  <m:e>
                    <m:r>
                      <w:del w:id="423" w:author="Shuting Han" w:date="2017-02-09T15:04:00Z">
                        <m:rPr>
                          <m:sty m:val="p"/>
                        </m:rPr>
                        <w:rPr>
                          <w:rFonts w:ascii="Cambria Math" w:hAnsi="Cambria Math" w:cs="Arial"/>
                        </w:rPr>
                        <m:t>min</m:t>
                      </w:del>
                    </m:r>
                  </m:e>
                  <m:lim>
                    <m:sSub>
                      <m:sSubPr>
                        <m:ctrlPr>
                          <w:del w:id="424" w:author="Shuting Han" w:date="2017-02-09T15:04:00Z">
                            <w:rPr>
                              <w:rFonts w:ascii="Cambria Math" w:hAnsi="Cambria Math" w:cs="Arial"/>
                              <w:i/>
                            </w:rPr>
                          </w:del>
                        </m:ctrlPr>
                      </m:sSubPr>
                      <m:e>
                        <m:r>
                          <w:del w:id="425" w:author="Shuting Han" w:date="2017-02-09T15:04:00Z">
                            <w:rPr>
                              <w:rFonts w:ascii="Cambria Math" w:hAnsi="Cambria Math" w:cs="Arial"/>
                            </w:rPr>
                            <m:t>θ</m:t>
                          </w:del>
                        </m:r>
                      </m:e>
                      <m:sub>
                        <m:r>
                          <w:del w:id="426" w:author="Shuting Han" w:date="2017-02-09T15:04:00Z">
                            <w:rPr>
                              <w:rFonts w:ascii="Cambria Math" w:hAnsi="Cambria Math" w:cs="Arial"/>
                            </w:rPr>
                            <m:t>\r</m:t>
                          </w:del>
                        </m:r>
                      </m:sub>
                    </m:sSub>
                  </m:lim>
                </m:limLow>
              </m:fName>
              <m:e>
                <m:r>
                  <w:del w:id="427" w:author="Shuting Han" w:date="2017-02-09T15:03:00Z">
                    <w:rPr>
                      <w:rFonts w:ascii="Cambria Math" w:hAnsi="Cambria Math" w:cs="Arial"/>
                    </w:rPr>
                    <m:t>{</m:t>
                  </w:del>
                </m:r>
                <m:r>
                  <w:del w:id="428" w:author="Shuting Han" w:date="2017-02-09T15:02:00Z">
                    <m:rPr>
                      <m:scr m:val="script"/>
                    </m:rPr>
                    <w:rPr>
                      <w:rFonts w:ascii="Cambria Math" w:hAnsi="Cambria Math" w:cs="Arial"/>
                    </w:rPr>
                    <m:t>l</m:t>
                  </w:del>
                </m:r>
                <m:d>
                  <m:dPr>
                    <m:ctrlPr>
                      <w:del w:id="429" w:author="Shuting Han" w:date="2017-02-09T15:02:00Z">
                        <w:rPr>
                          <w:rFonts w:ascii="Cambria Math" w:hAnsi="Cambria Math" w:cs="Arial"/>
                          <w:i/>
                        </w:rPr>
                      </w:del>
                    </m:ctrlPr>
                  </m:dPr>
                  <m:e>
                    <m:r>
                      <w:del w:id="430" w:author="Shuting Han" w:date="2017-02-09T15:02:00Z">
                        <w:rPr>
                          <w:rFonts w:ascii="Cambria Math" w:hAnsi="Cambria Math" w:cs="Arial"/>
                        </w:rPr>
                        <m:t>θ;x</m:t>
                      </w:del>
                    </m:r>
                  </m:e>
                </m:d>
                <m:r>
                  <w:del w:id="431" w:author="Shuting Han" w:date="2017-02-09T15:02:00Z">
                    <w:rPr>
                      <w:rFonts w:ascii="Cambria Math" w:hAnsi="Cambria Math" w:cs="Arial"/>
                    </w:rPr>
                    <m:t>+λ</m:t>
                  </w:del>
                </m:r>
              </m:e>
            </m:func>
          </m:e>
          <m:sub>
            <m:r>
              <w:del w:id="432" w:author="Shuting Han" w:date="2017-02-09T15:02:00Z">
                <w:rPr>
                  <w:rFonts w:ascii="Cambria Math" w:hAnsi="Cambria Math" w:cs="Arial"/>
                </w:rPr>
                <m:t>s</m:t>
              </w:del>
            </m:r>
          </m:sub>
        </m:sSub>
        <m:func>
          <m:funcPr>
            <m:ctrlPr>
              <w:rPr>
                <w:rFonts w:ascii="Cambria Math" w:hAnsi="Cambria Math" w:cs="Arial"/>
                <w:i/>
              </w:rPr>
            </m:ctrlPr>
          </m:funcPr>
          <m:fName>
            <m:limLow>
              <m:limLowPr>
                <m:ctrlPr>
                  <w:ins w:id="433" w:author="Shuting Han" w:date="2017-02-09T15:03:00Z">
                    <w:rPr>
                      <w:rFonts w:ascii="Cambria Math" w:hAnsi="Cambria Math" w:cs="Arial"/>
                    </w:rPr>
                  </w:ins>
                </m:ctrlPr>
              </m:limLowPr>
              <m:e>
                <m:r>
                  <m:rPr>
                    <m:sty m:val="p"/>
                  </m:rPr>
                  <w:rPr>
                    <w:rFonts w:ascii="Cambria Math" w:hAnsi="Cambria Math" w:cs="Arial"/>
                  </w:rPr>
                  <m:t>min</m:t>
                </m:r>
              </m:e>
              <m:lim>
                <m:sSub>
                  <m:sSubPr>
                    <m:ctrlPr>
                      <w:ins w:id="434" w:author="Shuting Han" w:date="2017-02-09T15:04:00Z">
                        <w:rPr>
                          <w:rFonts w:ascii="Cambria Math" w:hAnsi="Cambria Math" w:cs="Arial"/>
                        </w:rPr>
                      </w:ins>
                    </m:ctrlPr>
                  </m:sSubPr>
                  <m:e>
                    <m:r>
                      <w:ins w:id="435" w:author="Shuting Han" w:date="2017-02-09T15:04:00Z">
                        <w:rPr>
                          <w:rFonts w:ascii="Cambria Math" w:hAnsi="Cambria Math" w:cs="Arial" w:hint="eastAsia"/>
                        </w:rPr>
                        <m:t>θ</m:t>
                      </w:ins>
                    </m:r>
                  </m:e>
                  <m:sub>
                    <m:r>
                      <w:ins w:id="436" w:author="Shuting Han" w:date="2017-02-09T15:04:00Z">
                        <m:rPr>
                          <m:sty m:val="p"/>
                        </m:rPr>
                        <w:rPr>
                          <w:rFonts w:ascii="Cambria Math" w:hAnsi="Cambria Math" w:cs="Arial"/>
                        </w:rPr>
                        <m:t>\</m:t>
                      </w:ins>
                    </m:r>
                    <m:r>
                      <w:ins w:id="437" w:author="Shuting Han" w:date="2017-02-09T15:04:00Z">
                        <w:rPr>
                          <w:rFonts w:ascii="Cambria Math" w:hAnsi="Cambria Math" w:cs="Arial" w:hint="eastAsia"/>
                        </w:rPr>
                        <m:t>r</m:t>
                      </w:ins>
                    </m:r>
                  </m:sub>
                </m:sSub>
              </m:lim>
            </m:limLow>
          </m:fName>
          <m:e>
            <m:r>
              <w:ins w:id="438" w:author="Shuting Han" w:date="2017-02-09T15:04:00Z">
                <m:rPr>
                  <m:scr m:val="script"/>
                </m:rPr>
                <w:rPr>
                  <w:rFonts w:ascii="Cambria Math" w:hAnsi="Cambria Math" w:cs="Arial"/>
                </w:rPr>
                <m:t>{l</m:t>
              </w:ins>
            </m:r>
            <m:d>
              <m:dPr>
                <m:ctrlPr>
                  <w:ins w:id="439" w:author="Shuting Han" w:date="2017-02-09T15:04:00Z">
                    <w:rPr>
                      <w:rFonts w:ascii="Cambria Math" w:hAnsi="Cambria Math" w:cs="Arial"/>
                      <w:i/>
                    </w:rPr>
                  </w:ins>
                </m:ctrlPr>
              </m:dPr>
              <m:e>
                <m:r>
                  <w:ins w:id="440" w:author="Shuting Han" w:date="2017-02-09T15:04:00Z">
                    <w:rPr>
                      <w:rFonts w:ascii="Cambria Math" w:hAnsi="Cambria Math" w:cs="Arial"/>
                    </w:rPr>
                    <m:t>θ;x</m:t>
                  </w:ins>
                </m:r>
              </m:e>
            </m:d>
            <m:r>
              <w:ins w:id="441" w:author="Shuting Han" w:date="2017-02-09T15:04:00Z">
                <w:rPr>
                  <w:rFonts w:ascii="Cambria Math" w:hAnsi="Cambria Math" w:cs="Arial"/>
                </w:rPr>
                <m:t>+</m:t>
              </w:ins>
            </m:r>
            <m:sSub>
              <m:sSubPr>
                <m:ctrlPr>
                  <w:ins w:id="442" w:author="Shuting Han" w:date="2017-02-09T15:04:00Z">
                    <w:rPr>
                      <w:rFonts w:ascii="Cambria Math" w:hAnsi="Cambria Math" w:cs="Arial"/>
                      <w:i/>
                    </w:rPr>
                  </w:ins>
                </m:ctrlPr>
              </m:sSubPr>
              <m:e>
                <m:r>
                  <w:ins w:id="443" w:author="Shuting Han" w:date="2017-02-09T15:04:00Z">
                    <w:rPr>
                      <w:rFonts w:ascii="Cambria Math" w:hAnsi="Cambria Math" w:cs="Arial"/>
                    </w:rPr>
                    <m:t>λ</m:t>
                  </w:ins>
                </m:r>
              </m:e>
              <m:sub>
                <m:r>
                  <w:ins w:id="444" w:author="Shuting Han" w:date="2017-02-09T15:04:00Z">
                    <w:rPr>
                      <w:rFonts w:ascii="Cambria Math" w:hAnsi="Cambria Math" w:cs="Arial"/>
                    </w:rPr>
                    <m:t>s</m:t>
                  </w:ins>
                </m:r>
              </m:sub>
            </m:sSub>
            <m:sSub>
              <m:sSubPr>
                <m:ctrlPr>
                  <w:ins w:id="445" w:author="Shuting Han" w:date="2017-02-09T15:04:00Z">
                    <w:rPr>
                      <w:rFonts w:ascii="Cambria Math" w:hAnsi="Cambria Math" w:cs="Arial"/>
                      <w:i/>
                    </w:rPr>
                  </w:ins>
                </m:ctrlPr>
              </m:sSubPr>
              <m:e>
                <m:d>
                  <m:dPr>
                    <m:begChr m:val="‖"/>
                    <m:endChr m:val="‖"/>
                    <m:ctrlPr>
                      <w:ins w:id="446" w:author="Shuting Han" w:date="2017-02-09T15:04:00Z">
                        <w:rPr>
                          <w:rFonts w:ascii="Cambria Math" w:hAnsi="Cambria Math" w:cs="Arial"/>
                          <w:i/>
                        </w:rPr>
                      </w:ins>
                    </m:ctrlPr>
                  </m:dPr>
                  <m:e>
                    <m:sSub>
                      <m:sSubPr>
                        <m:ctrlPr>
                          <w:ins w:id="447" w:author="Shuting Han" w:date="2017-02-09T15:04:00Z">
                            <w:rPr>
                              <w:rFonts w:ascii="Cambria Math" w:hAnsi="Cambria Math" w:cs="Arial"/>
                              <w:i/>
                            </w:rPr>
                          </w:ins>
                        </m:ctrlPr>
                      </m:sSubPr>
                      <m:e>
                        <m:r>
                          <w:ins w:id="448" w:author="Shuting Han" w:date="2017-02-09T15:04:00Z">
                            <w:rPr>
                              <w:rFonts w:ascii="Cambria Math" w:hAnsi="Cambria Math" w:cs="Arial"/>
                            </w:rPr>
                            <m:t>θ</m:t>
                          </w:ins>
                        </m:r>
                      </m:e>
                      <m:sub>
                        <m:r>
                          <w:ins w:id="449" w:author="Shuting Han" w:date="2017-02-09T15:04:00Z">
                            <w:rPr>
                              <w:rFonts w:ascii="Cambria Math" w:hAnsi="Cambria Math" w:cs="Arial"/>
                            </w:rPr>
                            <m:t>\r</m:t>
                          </w:ins>
                        </m:r>
                      </m:sub>
                    </m:sSub>
                  </m:e>
                </m:d>
              </m:e>
              <m:sub>
                <m:r>
                  <w:ins w:id="450" w:author="Shuting Han" w:date="2017-02-09T15:04:00Z">
                    <w:rPr>
                      <w:rFonts w:ascii="Cambria Math" w:hAnsi="Cambria Math" w:cs="Arial"/>
                    </w:rPr>
                    <m:t>1</m:t>
                  </w:ins>
                </m:r>
              </m:sub>
            </m:sSub>
            <m:r>
              <w:ins w:id="451" w:author="Shuting Han" w:date="2017-02-09T15:04:00Z">
                <w:rPr>
                  <w:rFonts w:ascii="Cambria Math" w:hAnsi="Cambria Math" w:cs="Arial"/>
                </w:rPr>
                <m:t>}</m:t>
              </w:ins>
            </m:r>
          </m:e>
        </m:func>
        <m:sSub>
          <m:sSubPr>
            <m:ctrlPr>
              <w:del w:id="452" w:author="Shuting Han" w:date="2017-02-09T15:04:00Z">
                <w:rPr>
                  <w:rFonts w:ascii="Cambria Math" w:hAnsi="Cambria Math" w:cs="Arial"/>
                  <w:i/>
                </w:rPr>
              </w:del>
            </m:ctrlPr>
          </m:sSubPr>
          <m:e>
            <m:d>
              <m:dPr>
                <m:begChr m:val="‖"/>
                <m:endChr m:val="‖"/>
                <m:ctrlPr>
                  <w:del w:id="453" w:author="Shuting Han" w:date="2017-02-09T15:04:00Z">
                    <w:rPr>
                      <w:rFonts w:ascii="Cambria Math" w:hAnsi="Cambria Math" w:cs="Arial"/>
                      <w:i/>
                    </w:rPr>
                  </w:del>
                </m:ctrlPr>
              </m:dPr>
              <m:e>
                <m:sSub>
                  <m:sSubPr>
                    <m:ctrlPr>
                      <w:del w:id="454" w:author="Shuting Han" w:date="2017-02-09T15:04:00Z">
                        <w:rPr>
                          <w:rFonts w:ascii="Cambria Math" w:hAnsi="Cambria Math" w:cs="Arial"/>
                          <w:i/>
                        </w:rPr>
                      </w:del>
                    </m:ctrlPr>
                  </m:sSubPr>
                  <m:e>
                    <m:r>
                      <w:del w:id="455" w:author="Shuting Han" w:date="2017-02-09T15:04:00Z">
                        <w:rPr>
                          <w:rFonts w:ascii="Cambria Math" w:hAnsi="Cambria Math" w:cs="Arial"/>
                        </w:rPr>
                        <m:t>θ</m:t>
                      </w:del>
                    </m:r>
                  </m:e>
                  <m:sub>
                    <m:r>
                      <w:del w:id="456" w:author="Shuting Han" w:date="2017-02-09T15:04:00Z">
                        <w:rPr>
                          <w:rFonts w:ascii="Cambria Math" w:hAnsi="Cambria Math" w:cs="Arial"/>
                        </w:rPr>
                        <m:t>\r</m:t>
                      </w:del>
                    </m:r>
                  </m:sub>
                </m:sSub>
              </m:e>
            </m:d>
          </m:e>
          <m:sub>
            <m:r>
              <w:del w:id="457" w:author="Shuting Han" w:date="2017-02-09T15:04:00Z">
                <w:rPr>
                  <w:rFonts w:ascii="Cambria Math" w:hAnsi="Cambria Math" w:cs="Arial"/>
                </w:rPr>
                <m:t>1</m:t>
              </w:del>
            </m:r>
          </m:sub>
        </m:sSub>
        <m:r>
          <w:del w:id="458" w:author="Shuting Han" w:date="2017-02-09T15:02:00Z">
            <w:rPr>
              <w:rFonts w:ascii="Cambria Math" w:hAnsi="Cambria Math" w:cs="Arial"/>
            </w:rPr>
            <m:t>}</m:t>
          </w:del>
        </m:r>
      </m:oMath>
      <w:r w:rsidR="0038237E">
        <w:rPr>
          <w:rFonts w:ascii="Arial" w:hAnsi="Arial" w:cs="Arial"/>
        </w:rPr>
        <w:t>,</w:t>
      </w:r>
    </w:p>
    <w:p w14:paraId="5593CE25" w14:textId="77777777" w:rsidR="0038237E" w:rsidRDefault="0038237E" w:rsidP="0038237E">
      <w:pPr>
        <w:spacing w:line="480" w:lineRule="auto"/>
        <w:rPr>
          <w:rFonts w:ascii="Arial" w:hAnsi="Arial" w:cs="Arial"/>
        </w:rPr>
      </w:pPr>
      <w:r>
        <w:rPr>
          <w:rFonts w:ascii="Arial" w:hAnsi="Arial" w:cs="Arial"/>
        </w:rPr>
        <w:t>where</w:t>
      </w:r>
    </w:p>
    <w:p w14:paraId="225838E3" w14:textId="77777777" w:rsidR="0038237E" w:rsidRPr="009620FA" w:rsidRDefault="0038237E" w:rsidP="0038237E">
      <w:pPr>
        <w:spacing w:line="480" w:lineRule="auto"/>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ctrlPr>
                <w:rPr>
                  <w:rFonts w:ascii="Cambria Math" w:hAnsi="Cambria Math" w:cs="Arial"/>
                  <w:i/>
                </w:rPr>
              </m:ctrlPr>
            </m:naryPr>
            <m:sub>
              <m:r>
                <w:rPr>
                  <w:rFonts w:ascii="Cambria Math" w:hAnsi="Cambria Math" w:cs="Arial"/>
                </w:rPr>
                <m:t>i=1</m:t>
              </m:r>
            </m:sub>
            <m:sup>
              <m:r>
                <w:rPr>
                  <w:rFonts w:ascii="Cambria Math" w:hAnsi="Cambria Math" w:cs="Arial"/>
                </w:rPr>
                <m:t>n</m:t>
              </m:r>
            </m:sup>
            <m:e>
              <m:func>
                <m:funcPr>
                  <m:ctrlPr>
                    <w:rPr>
                      <w:rFonts w:ascii="Cambria Math" w:hAnsi="Cambria Math" w:cs="Arial"/>
                      <w:i/>
                    </w:rPr>
                  </m:ctrlPr>
                </m:funcPr>
                <m:fName>
                  <m:r>
                    <m:rPr>
                      <m:sty m:val="p"/>
                    </m:rPr>
                    <w:rPr>
                      <w:rFonts w:ascii="Cambria Math" w:hAnsi="Cambria Math" w:cs="Arial"/>
                    </w:rPr>
                    <m:t>log</m:t>
                  </m:r>
                </m:fName>
                <m:e>
                  <m:f>
                    <m:fPr>
                      <m:ctrlPr>
                        <w:rPr>
                          <w:rFonts w:ascii="Cambria Math" w:hAnsi="Cambria Math" w:cs="Arial"/>
                          <w:i/>
                        </w:rPr>
                      </m:ctrlPr>
                    </m:fPr>
                    <m:num>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num>
                    <m:den>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r>
                        <w:rPr>
                          <w:rFonts w:ascii="Cambria Math" w:hAnsi="Cambria Math" w:cs="Arial"/>
                        </w:rPr>
                        <m:t>+1</m:t>
                      </m:r>
                    </m:den>
                  </m:f>
                </m:e>
              </m:func>
            </m:e>
          </m:nary>
          <m:r>
            <w:rPr>
              <w:rFonts w:ascii="Cambria Math" w:hAnsi="Cambria Math" w:cs="Arial"/>
            </w:rPr>
            <m:t xml:space="preserve"> </m:t>
          </m:r>
        </m:oMath>
      </m:oMathPara>
    </w:p>
    <w:p w14:paraId="2D8B0EF8" w14:textId="77777777" w:rsidR="0038237E" w:rsidRDefault="004A0CBB" w:rsidP="0038237E">
      <w:pPr>
        <w:spacing w:line="480" w:lineRule="auto"/>
        <w:jc w:val="center"/>
        <w:rPr>
          <w:rFonts w:ascii="Arial" w:hAnsi="Arial" w:cs="Arial"/>
        </w:rPr>
      </w:pPr>
      <m:oMath>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θ</m:t>
            </m:r>
          </m:e>
          <m:sub>
            <m:r>
              <w:rPr>
                <w:rFonts w:ascii="Cambria Math" w:hAnsi="Cambria Math" w:cs="Arial"/>
              </w:rPr>
              <m:t>ru</m:t>
            </m:r>
          </m:sub>
        </m:sSub>
        <m:r>
          <w:rPr>
            <w:rFonts w:ascii="Cambria Math" w:hAnsi="Cambria Math" w:cs="Arial"/>
          </w:rPr>
          <m:t>,u∈V\r}</m:t>
        </m:r>
      </m:oMath>
      <w:r w:rsidR="0038237E">
        <w:rPr>
          <w:rFonts w:ascii="Arial" w:hAnsi="Arial" w:cs="Arial"/>
        </w:rPr>
        <w:t>.</w:t>
      </w:r>
    </w:p>
    <w:p w14:paraId="4ACA03E7" w14:textId="77777777" w:rsidR="0038237E" w:rsidRDefault="0038237E" w:rsidP="0038237E">
      <w:pPr>
        <w:spacing w:line="480" w:lineRule="auto"/>
        <w:ind w:firstLine="210"/>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is a regularization parameter that controls the density of constructed structure. Then, a graph structure is learnt by thresholding the edge potentials with a given density preference </w:t>
      </w:r>
      <m:oMath>
        <m:r>
          <w:rPr>
            <w:rFonts w:ascii="Cambria Math" w:hAnsi="Cambria Math" w:cs="Arial"/>
          </w:rPr>
          <m:t>d</m:t>
        </m:r>
      </m:oMath>
      <w:r>
        <w:rPr>
          <w:rFonts w:ascii="Arial" w:hAnsi="Arial" w:cs="Arial"/>
        </w:rPr>
        <w:t xml:space="preserve">. Edges with potential values within top </w:t>
      </w:r>
      <m:oMath>
        <m:r>
          <w:rPr>
            <w:rFonts w:ascii="Cambria Math" w:hAnsi="Cambria Math" w:cs="Arial"/>
          </w:rPr>
          <m:t>d</m:t>
        </m:r>
      </m:oMath>
      <w:r>
        <w:rPr>
          <w:rFonts w:ascii="Arial" w:hAnsi="Arial" w:cs="Arial"/>
        </w:rPr>
        <w:t xml:space="preserve"> quantile were kept as the final structure. It is worth noting that although </w:t>
      </w:r>
      <m:oMath>
        <m:r>
          <w:rPr>
            <w:rFonts w:ascii="Cambria Math" w:hAnsi="Cambria Math" w:cs="Arial"/>
          </w:rPr>
          <m:t>d</m:t>
        </m:r>
      </m:oMath>
      <w:r>
        <w:rPr>
          <w:rFonts w:ascii="Arial" w:hAnsi="Arial" w:cs="Arial"/>
        </w:rPr>
        <w:t xml:space="preserve"> could bias the result, varying </w:t>
      </w:r>
      <m:oMath>
        <m:r>
          <w:rPr>
            <w:rFonts w:ascii="Cambria Math" w:hAnsi="Cambria Math" w:cs="Arial"/>
          </w:rPr>
          <m:t>d</m:t>
        </m:r>
      </m:oMath>
      <w:r>
        <w:rPr>
          <w:rFonts w:ascii="Arial" w:hAnsi="Arial" w:cs="Arial"/>
        </w:rPr>
        <w:t xml:space="preserve"> does not lead to density values that differ much. This is probably because of the sparse nature of the obtained Ising model.</w:t>
      </w:r>
    </w:p>
    <w:p w14:paraId="43049D85" w14:textId="37B5274C" w:rsidR="0038237E" w:rsidRDefault="0038237E" w:rsidP="0038237E">
      <w:pPr>
        <w:spacing w:line="480" w:lineRule="auto"/>
        <w:ind w:firstLine="210"/>
        <w:jc w:val="both"/>
        <w:rPr>
          <w:rFonts w:ascii="Arial" w:hAnsi="Arial" w:cs="Arial"/>
        </w:rPr>
      </w:pPr>
      <w:r>
        <w:rPr>
          <w:rFonts w:ascii="Arial" w:hAnsi="Arial" w:cs="Arial"/>
        </w:rPr>
        <w:t xml:space="preserve">Based on the learned structure, we use the Bethe approximation to approximate the partition function, and </w:t>
      </w:r>
      <w:r w:rsidRPr="0091270B">
        <w:rPr>
          <w:rFonts w:ascii="Arial" w:hAnsi="Arial" w:cs="Arial"/>
        </w:rPr>
        <w:t>iterative Frank-Wolfe methods</w:t>
      </w:r>
      <w:r>
        <w:rPr>
          <w:rFonts w:ascii="Arial" w:hAnsi="Arial" w:cs="Arial"/>
        </w:rPr>
        <w:t xml:space="preserve"> to perform parameter estimation by maximizing the log-likelihood of the observations with a quadratic regularizer </w:t>
      </w:r>
      <w:r w:rsidR="00AE2B85">
        <w:rPr>
          <w:rFonts w:ascii="Arial" w:hAnsi="Arial" w:cs="Arial"/>
        </w:rPr>
        <w:fldChar w:fldCharType="begin"/>
      </w:r>
      <w:r w:rsidR="00AE2B85">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AE2B85">
        <w:rPr>
          <w:rFonts w:ascii="Arial" w:hAnsi="Arial" w:cs="Arial"/>
        </w:rPr>
        <w:fldChar w:fldCharType="separate"/>
      </w:r>
      <w:r w:rsidR="00AE2B85">
        <w:rPr>
          <w:rFonts w:ascii="Arial" w:hAnsi="Arial" w:cs="Arial"/>
          <w:noProof/>
        </w:rPr>
        <w:t>(</w:t>
      </w:r>
      <w:hyperlink w:anchor="_ENREF_45" w:tooltip="Tang, 2016 #48" w:history="1">
        <w:r w:rsidR="00DC3D15">
          <w:rPr>
            <w:rFonts w:ascii="Arial" w:hAnsi="Arial" w:cs="Arial"/>
            <w:noProof/>
          </w:rPr>
          <w:t>Tang et al., 2016</w:t>
        </w:r>
      </w:hyperlink>
      <w:r w:rsidR="00AE2B85">
        <w:rPr>
          <w:rFonts w:ascii="Arial" w:hAnsi="Arial" w:cs="Arial"/>
          <w:noProof/>
        </w:rPr>
        <w:t>)</w:t>
      </w:r>
      <w:r w:rsidR="00AE2B85">
        <w:rPr>
          <w:rFonts w:ascii="Arial" w:hAnsi="Arial" w:cs="Arial"/>
        </w:rPr>
        <w:fldChar w:fldCharType="end"/>
      </w:r>
      <w:r>
        <w:rPr>
          <w:rFonts w:ascii="Arial" w:hAnsi="Arial" w:cs="Arial"/>
        </w:rPr>
        <w:t>:</w:t>
      </w:r>
    </w:p>
    <w:p w14:paraId="231BC0AC" w14:textId="77777777" w:rsidR="0038237E" w:rsidRDefault="0038237E" w:rsidP="0038237E">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7ABB59A7" w14:textId="77777777" w:rsidR="0038237E" w:rsidRPr="00044B3A" w:rsidRDefault="0038237E" w:rsidP="0038237E">
      <w:pPr>
        <w:spacing w:line="480" w:lineRule="auto"/>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is a regularization that controls the learnt parameters. Cross-validation was done to find the best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t>
      </w:r>
      <m:oMath>
        <m:r>
          <w:rPr>
            <w:rFonts w:ascii="Cambria Math"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t>
      </w:r>
      <w:r w:rsidRPr="0091270B">
        <w:rPr>
          <w:rFonts w:ascii="Arial" w:hAnsi="Arial" w:cs="Arial"/>
        </w:rPr>
        <w:t>via model likelihood.</w:t>
      </w:r>
      <w:r>
        <w:rPr>
          <w:rFonts w:ascii="Arial" w:hAnsi="Arial" w:cs="Arial"/>
        </w:rPr>
        <w:t xml:space="preserve"> We varie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ith 6 values between 0.002 and 0.5, d with 6 values between 0.25 and 0.3,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ith 5 values between 10 and 10000, all sampled uniformly. To obtain the best model </w:t>
      </w:r>
      <w:r>
        <w:rPr>
          <w:rFonts w:ascii="Arial" w:hAnsi="Arial" w:cs="Arial"/>
        </w:rPr>
        <w:lastRenderedPageBreak/>
        <w:t>parameters, 90% data were used for training, while 10% data were withheld for cross-validation. The best model parameters were determined by calculating the likelihood of the withheld data and selecting the parameter set with a locally maximum likelihood in the parameter space.</w:t>
      </w:r>
    </w:p>
    <w:p w14:paraId="2BB8BE96" w14:textId="77777777" w:rsidR="00D61077" w:rsidRPr="008F2764" w:rsidRDefault="00D61077" w:rsidP="00D61077">
      <w:pPr>
        <w:spacing w:line="480" w:lineRule="auto"/>
        <w:rPr>
          <w:ins w:id="459" w:author="Shuting Han" w:date="2017-02-09T13:55:00Z"/>
          <w:rFonts w:ascii="Arial" w:hAnsi="Arial" w:cs="Arial"/>
          <w:b/>
        </w:rPr>
      </w:pPr>
      <w:ins w:id="460" w:author="Shuting Han" w:date="2017-02-09T13:55:00Z">
        <w:r>
          <w:rPr>
            <w:rFonts w:ascii="Arial" w:hAnsi="Arial" w:cs="Arial"/>
            <w:b/>
          </w:rPr>
          <w:t>Node strength</w:t>
        </w:r>
      </w:ins>
    </w:p>
    <w:p w14:paraId="69743E75" w14:textId="77777777" w:rsidR="00D61077" w:rsidRDefault="00D61077" w:rsidP="00D61077">
      <w:pPr>
        <w:spacing w:line="480" w:lineRule="auto"/>
        <w:rPr>
          <w:ins w:id="461" w:author="Shuting Han" w:date="2017-02-09T13:55:00Z"/>
          <w:rFonts w:ascii="Arial" w:hAnsi="Arial" w:cs="Arial"/>
        </w:rPr>
      </w:pPr>
      <w:ins w:id="462" w:author="Shuting Han" w:date="2017-02-09T13:55:00Z">
        <w:r>
          <w:rPr>
            <w:rFonts w:ascii="Arial" w:hAnsi="Arial" w:cs="Arial"/>
          </w:rPr>
          <w:t>We define the node strength as the sum of the ‘11’ term of edge potentials from all connecting edges:</w:t>
        </w:r>
      </w:ins>
    </w:p>
    <w:p w14:paraId="2B8CF0A9" w14:textId="46F34507" w:rsidR="00D61077" w:rsidRPr="00EC3574" w:rsidRDefault="00D61077" w:rsidP="00D61077">
      <w:pPr>
        <w:spacing w:line="480" w:lineRule="auto"/>
        <w:rPr>
          <w:ins w:id="463" w:author="Shuting Han" w:date="2017-02-09T13:55:00Z"/>
          <w:rFonts w:ascii="Arial" w:hAnsi="Arial" w:cs="Arial"/>
        </w:rPr>
      </w:pPr>
      <m:oMathPara>
        <m:oMath>
          <m:r>
            <w:ins w:id="464" w:author="Shuting Han" w:date="2017-02-09T13:57:00Z">
              <w:rPr>
                <w:rFonts w:ascii="Cambria Math" w:hAnsi="Cambria Math" w:cs="Arial" w:hint="eastAsia"/>
              </w:rPr>
              <m:t>s</m:t>
            </w:ins>
          </m:r>
          <m:r>
            <w:ins w:id="465" w:author="Shuting Han" w:date="2017-02-09T13:55:00Z">
              <w:rPr>
                <w:rFonts w:ascii="Cambria Math" w:hAnsi="Cambria Math" w:cs="Arial"/>
              </w:rPr>
              <m:t>(i)=</m:t>
            </w:ins>
          </m:r>
          <m:nary>
            <m:naryPr>
              <m:chr m:val="∑"/>
              <m:limLoc m:val="undOvr"/>
              <m:ctrlPr>
                <w:ins w:id="466" w:author="Shuting Han" w:date="2017-02-09T13:55:00Z">
                  <w:rPr>
                    <w:rFonts w:ascii="Cambria Math" w:hAnsi="Cambria Math" w:cs="Arial"/>
                    <w:i/>
                  </w:rPr>
                </w:ins>
              </m:ctrlPr>
            </m:naryPr>
            <m:sub>
              <m:r>
                <w:ins w:id="467" w:author="Shuting Han" w:date="2017-02-09T13:55:00Z">
                  <w:rPr>
                    <w:rFonts w:ascii="Cambria Math" w:hAnsi="Cambria Math" w:cs="Arial"/>
                  </w:rPr>
                  <m:t>j=1</m:t>
                </w:ins>
              </m:r>
            </m:sub>
            <m:sup>
              <m:sSub>
                <m:sSubPr>
                  <m:ctrlPr>
                    <w:ins w:id="468" w:author="Shuting Han" w:date="2017-02-09T13:55:00Z">
                      <w:rPr>
                        <w:rFonts w:ascii="Cambria Math" w:hAnsi="Cambria Math" w:cs="Arial"/>
                        <w:i/>
                      </w:rPr>
                    </w:ins>
                  </m:ctrlPr>
                </m:sSubPr>
                <m:e>
                  <m:r>
                    <w:ins w:id="469" w:author="Shuting Han" w:date="2017-02-09T13:55:00Z">
                      <w:rPr>
                        <w:rFonts w:ascii="Cambria Math" w:hAnsi="Cambria Math" w:cs="Arial"/>
                      </w:rPr>
                      <m:t>N</m:t>
                    </w:ins>
                  </m:r>
                </m:e>
                <m:sub>
                  <m:r>
                    <w:ins w:id="470" w:author="Shuting Han" w:date="2017-02-09T13:55:00Z">
                      <w:rPr>
                        <w:rFonts w:ascii="Cambria Math" w:hAnsi="Cambria Math" w:cs="Arial"/>
                      </w:rPr>
                      <m:t>E</m:t>
                    </w:ins>
                  </m:r>
                </m:sub>
              </m:sSub>
              <m:r>
                <w:ins w:id="471" w:author="Shuting Han" w:date="2017-02-09T13:55:00Z">
                  <w:rPr>
                    <w:rFonts w:ascii="Cambria Math" w:hAnsi="Cambria Math" w:cs="Arial"/>
                  </w:rPr>
                  <m:t>(i)</m:t>
                </w:ins>
              </m:r>
            </m:sup>
            <m:e>
              <m:sSub>
                <m:sSubPr>
                  <m:ctrlPr>
                    <w:ins w:id="472" w:author="Shuting Han" w:date="2017-02-09T13:55:00Z">
                      <w:rPr>
                        <w:rFonts w:ascii="Cambria Math" w:hAnsi="Cambria Math" w:cs="Arial"/>
                        <w:i/>
                      </w:rPr>
                    </w:ins>
                  </m:ctrlPr>
                </m:sSubPr>
                <m:e>
                  <m:r>
                    <w:ins w:id="473" w:author="Shuting Han" w:date="2017-02-09T13:55:00Z">
                      <w:rPr>
                        <w:rFonts w:ascii="Cambria Math" w:hAnsi="Cambria Math" w:cs="Arial"/>
                      </w:rPr>
                      <m:t>ϕ</m:t>
                    </w:ins>
                  </m:r>
                </m:e>
                <m:sub>
                  <m:r>
                    <w:ins w:id="474" w:author="Shuting Han" w:date="2017-02-09T13:55:00Z">
                      <w:rPr>
                        <w:rFonts w:ascii="Cambria Math" w:hAnsi="Cambria Math" w:cs="Arial"/>
                      </w:rPr>
                      <m:t>11</m:t>
                    </w:ins>
                  </m:r>
                </m:sub>
              </m:sSub>
              <m:r>
                <w:ins w:id="475" w:author="Shuting Han" w:date="2017-02-09T13:55:00Z">
                  <w:rPr>
                    <w:rFonts w:ascii="Cambria Math" w:hAnsi="Cambria Math" w:cs="Arial"/>
                  </w:rPr>
                  <m:t>(i,j)</m:t>
                </w:ins>
              </m:r>
            </m:e>
          </m:nary>
          <m:r>
            <w:ins w:id="476" w:author="Shuting Han" w:date="2017-02-09T13:55:00Z">
              <w:rPr>
                <w:rFonts w:ascii="Cambria Math" w:hAnsi="Cambria Math" w:cs="Arial"/>
              </w:rPr>
              <m:t xml:space="preserve">. </m:t>
            </w:ins>
          </m:r>
        </m:oMath>
      </m:oMathPara>
    </w:p>
    <w:p w14:paraId="58F95B49" w14:textId="77777777" w:rsidR="00D61077" w:rsidRDefault="00D61077" w:rsidP="00D61077">
      <w:pPr>
        <w:spacing w:line="480" w:lineRule="auto"/>
        <w:rPr>
          <w:ins w:id="477" w:author="Shuting Han" w:date="2017-02-16T18:14:00Z"/>
          <w:rFonts w:ascii="Arial" w:hAnsi="Arial" w:cs="Arial"/>
        </w:rPr>
      </w:pPr>
      <w:ins w:id="478" w:author="Shuting Han" w:date="2017-02-09T13:55:00Z">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Pr>
            <w:rFonts w:ascii="Arial" w:hAnsi="Arial" w:cs="Arial"/>
          </w:rPr>
          <w:t xml:space="preserve"> denotes the number of connecting edges for node </w:t>
        </w:r>
        <m:oMath>
          <m:r>
            <w:rPr>
              <w:rFonts w:ascii="Cambria Math" w:hAnsi="Cambria Math" w:cs="Arial"/>
            </w:rPr>
            <m:t>i</m:t>
          </m:r>
        </m:oMath>
        <w:r>
          <w:rPr>
            <w:rFonts w:ascii="Arial" w:hAnsi="Arial" w:cs="Arial"/>
          </w:rPr>
          <w:t>. The defined node strength reflects the importance of a given cell in co-activating with other cells.</w:t>
        </w:r>
      </w:ins>
    </w:p>
    <w:p w14:paraId="54E927DD" w14:textId="3335D6E2" w:rsidR="00CF4E0C" w:rsidRPr="00CF4E0C" w:rsidRDefault="00CF4E0C" w:rsidP="00D61077">
      <w:pPr>
        <w:spacing w:line="480" w:lineRule="auto"/>
        <w:rPr>
          <w:ins w:id="479" w:author="Shuting Han" w:date="2017-02-16T18:14:00Z"/>
          <w:rFonts w:ascii="Arial" w:hAnsi="Arial" w:cs="Arial"/>
          <w:b/>
          <w:rPrChange w:id="480" w:author="Shuting Han" w:date="2017-02-16T18:14:00Z">
            <w:rPr>
              <w:ins w:id="481" w:author="Shuting Han" w:date="2017-02-16T18:14:00Z"/>
              <w:rFonts w:ascii="Arial" w:hAnsi="Arial" w:cs="Arial"/>
            </w:rPr>
          </w:rPrChange>
        </w:rPr>
      </w:pPr>
      <w:ins w:id="482" w:author="Shuting Han" w:date="2017-02-16T18:14:00Z">
        <w:r w:rsidRPr="00CF4E0C">
          <w:rPr>
            <w:rFonts w:ascii="Arial" w:hAnsi="Arial" w:cs="Arial"/>
            <w:b/>
            <w:rPrChange w:id="483" w:author="Shuting Han" w:date="2017-02-16T18:14:00Z">
              <w:rPr>
                <w:rFonts w:ascii="Arial" w:hAnsi="Arial" w:cs="Arial"/>
              </w:rPr>
            </w:rPrChange>
          </w:rPr>
          <w:t>Shuffling method</w:t>
        </w:r>
      </w:ins>
    </w:p>
    <w:p w14:paraId="0FAB21A1" w14:textId="2BFE4C5A" w:rsidR="00CF4E0C" w:rsidRDefault="00CF4E0C" w:rsidP="00D61077">
      <w:pPr>
        <w:spacing w:line="480" w:lineRule="auto"/>
        <w:rPr>
          <w:ins w:id="484" w:author="Shuting Han" w:date="2017-02-09T13:55:00Z"/>
          <w:rFonts w:ascii="Arial" w:hAnsi="Arial" w:cs="Arial"/>
        </w:rPr>
      </w:pPr>
      <w:ins w:id="485" w:author="Shuting Han" w:date="2017-02-16T18:14:00Z">
        <w:r>
          <w:rPr>
            <w:rFonts w:ascii="Arial" w:hAnsi="Arial" w:cs="Arial"/>
          </w:rPr>
          <w:t xml:space="preserve">To generate shuffled models, </w:t>
        </w:r>
      </w:ins>
      <w:ins w:id="486" w:author="Shuting Han" w:date="2017-02-16T18:15:00Z">
        <w:r>
          <w:rPr>
            <w:rFonts w:ascii="Arial" w:hAnsi="Arial" w:cs="Arial"/>
          </w:rPr>
          <w:t>we first randomize the spike raster matrices while preserving the activity per cell and per frame. Then, we trained CRF models using the shuffled spike matrices, with the cross-</w:t>
        </w:r>
      </w:ins>
      <w:ins w:id="487" w:author="Shuting Han" w:date="2017-02-16T18:21:00Z">
        <w:r w:rsidR="00D6345E">
          <w:rPr>
            <w:rFonts w:ascii="Arial" w:hAnsi="Arial" w:cs="Arial"/>
          </w:rPr>
          <w:t xml:space="preserve">validated </w:t>
        </w:r>
      </w:ins>
      <m:oMath>
        <m:sSub>
          <m:sSubPr>
            <m:ctrlPr>
              <w:ins w:id="488" w:author="Shuting Han" w:date="2017-02-16T18:16:00Z">
                <w:rPr>
                  <w:rFonts w:ascii="Cambria Math" w:hAnsi="Cambria Math" w:cs="Arial"/>
                  <w:i/>
                </w:rPr>
              </w:ins>
            </m:ctrlPr>
          </m:sSubPr>
          <m:e>
            <m:r>
              <w:ins w:id="489" w:author="Shuting Han" w:date="2017-02-16T18:16:00Z">
                <w:rPr>
                  <w:rFonts w:ascii="Cambria Math" w:hAnsi="Cambria Math" w:cs="Arial"/>
                </w:rPr>
                <m:t>λ</m:t>
              </w:ins>
            </m:r>
          </m:e>
          <m:sub>
            <m:r>
              <w:ins w:id="490" w:author="Shuting Han" w:date="2017-02-16T18:16:00Z">
                <w:rPr>
                  <w:rFonts w:ascii="Cambria Math" w:hAnsi="Cambria Math" w:cs="Arial"/>
                </w:rPr>
                <m:t>s</m:t>
              </w:ins>
            </m:r>
          </m:sub>
        </m:sSub>
      </m:oMath>
      <w:ins w:id="491" w:author="Shuting Han" w:date="2017-02-16T18:16:00Z">
        <w:r>
          <w:rPr>
            <w:rFonts w:ascii="Arial" w:hAnsi="Arial" w:cs="Arial"/>
          </w:rPr>
          <w:t xml:space="preserve">, </w:t>
        </w:r>
        <m:oMath>
          <m:r>
            <w:rPr>
              <w:rFonts w:ascii="Cambria Math"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from the real model. This procedure is repeated 100 times</w:t>
        </w:r>
      </w:ins>
      <w:ins w:id="492" w:author="Shuting Han" w:date="2017-02-16T18:17:00Z">
        <w:r w:rsidR="00CE2ECF">
          <w:rPr>
            <w:rFonts w:ascii="Arial" w:hAnsi="Arial" w:cs="Arial"/>
          </w:rPr>
          <w:t>. Random level of node strength is determined by mean</w:t>
        </w:r>
      </w:ins>
      <w:ins w:id="493" w:author="Shuting Han" w:date="2017-02-16T18:18:00Z">
        <w:r w:rsidR="00CE2ECF">
          <w:rPr>
            <w:rFonts w:ascii="Arial" w:hAnsi="Arial" w:cs="Arial"/>
          </w:rPr>
          <w:t xml:space="preserve"> ± S.D. of </w:t>
        </w:r>
      </w:ins>
      <w:ins w:id="494" w:author="Shuting Han" w:date="2017-02-16T18:19:00Z">
        <w:r w:rsidR="00CA27D8">
          <w:rPr>
            <w:rFonts w:ascii="Arial" w:hAnsi="Arial" w:cs="Arial"/>
          </w:rPr>
          <w:t xml:space="preserve">mean </w:t>
        </w:r>
      </w:ins>
      <w:ins w:id="495" w:author="Shuting Han" w:date="2017-02-16T18:18:00Z">
        <w:r w:rsidR="00CE2ECF">
          <w:rPr>
            <w:rFonts w:ascii="Arial" w:hAnsi="Arial" w:cs="Arial"/>
          </w:rPr>
          <w:t>node strengths from all shuffled models.</w:t>
        </w:r>
      </w:ins>
    </w:p>
    <w:p w14:paraId="006B4D57" w14:textId="77777777" w:rsidR="0038237E" w:rsidRPr="008F2764" w:rsidRDefault="0038237E" w:rsidP="0038237E">
      <w:pPr>
        <w:spacing w:line="480" w:lineRule="auto"/>
        <w:rPr>
          <w:rFonts w:ascii="Arial" w:hAnsi="Arial" w:cs="Arial"/>
          <w:b/>
        </w:rPr>
      </w:pPr>
      <w:r w:rsidRPr="008F2764">
        <w:rPr>
          <w:rFonts w:ascii="Arial" w:hAnsi="Arial" w:cs="Arial"/>
          <w:b/>
        </w:rPr>
        <w:t xml:space="preserve">Identifying </w:t>
      </w:r>
      <w:r>
        <w:rPr>
          <w:rFonts w:ascii="Arial" w:hAnsi="Arial" w:cs="Arial"/>
          <w:b/>
        </w:rPr>
        <w:t>the most representative</w:t>
      </w:r>
      <w:r w:rsidRPr="008F2764">
        <w:rPr>
          <w:rFonts w:ascii="Arial" w:hAnsi="Arial" w:cs="Arial"/>
          <w:b/>
        </w:rPr>
        <w:t xml:space="preserve"> cortical ensembles</w:t>
      </w:r>
    </w:p>
    <w:p w14:paraId="2F82A4D9" w14:textId="050D7A53" w:rsidR="0038237E" w:rsidRDefault="0038237E" w:rsidP="0038237E">
      <w:pPr>
        <w:spacing w:line="480" w:lineRule="auto"/>
        <w:rPr>
          <w:rFonts w:ascii="Arial" w:hAnsi="Arial" w:cs="Arial"/>
        </w:rPr>
      </w:pPr>
      <w:r>
        <w:rPr>
          <w:rFonts w:ascii="Arial" w:hAnsi="Arial" w:cs="Arial"/>
        </w:rPr>
        <w:t>To find the most representative cortical ensembles for each condition, we iterate through all the neurons and identify their contribution in predicting stimulus conditions with the population. To this end, for the</w:t>
      </w:r>
      <w:r w:rsidRPr="00575DCB">
        <w:rPr>
          <w:rFonts w:ascii="Arial" w:hAnsi="Arial" w:cs="Arial"/>
        </w:rPr>
        <w:t xml:space="preserve"> </w:t>
      </w:r>
      <m:oMath>
        <m:sSup>
          <m:sSupPr>
            <m:ctrlPr>
              <w:rPr>
                <w:rFonts w:ascii="Cambria Math" w:hAnsi="Cambria Math" w:cs="Arial"/>
              </w:rPr>
            </m:ctrlPr>
          </m:sSupPr>
          <m:e>
            <m:r>
              <m:rPr>
                <m:sty m:val="p"/>
              </m:rPr>
              <w:rPr>
                <w:rFonts w:ascii="Cambria Math" w:hAnsi="Cambria Math" w:cs="Arial" w:hint="eastAsia"/>
              </w:rPr>
              <m:t>i</m:t>
            </m:r>
          </m:e>
          <m:sup>
            <m:r>
              <m:rPr>
                <m:sty m:val="p"/>
              </m:rPr>
              <w:rPr>
                <w:rFonts w:ascii="Cambria Math" w:hAnsi="Cambria Math" w:cs="Arial" w:hint="eastAsia"/>
              </w:rPr>
              <m:t>th</m:t>
            </m:r>
          </m:sup>
        </m:sSup>
      </m:oMath>
      <w:r>
        <w:rPr>
          <w:rFonts w:ascii="Arial" w:hAnsi="Arial" w:cs="Arial"/>
        </w:rPr>
        <w:t xml:space="preserve"> neuron in population, we set its activity to be ‘1’ and ‘0’ in turn, in all M frames. With the two resulting </w:t>
      </w:r>
      <w:r>
        <w:rPr>
          <w:rFonts w:ascii="Arial" w:hAnsi="Arial" w:cs="Arial"/>
        </w:rPr>
        <w:lastRenderedPageBreak/>
        <w:t xml:space="preserve">population vectors in the </w:t>
      </w:r>
      <m:oMath>
        <m:sSup>
          <m:sSupPr>
            <m:ctrlPr>
              <w:rPr>
                <w:rFonts w:ascii="Cambria Math" w:hAnsi="Cambria Math" w:cs="Arial"/>
                <w:i/>
              </w:rPr>
            </m:ctrlPr>
          </m:sSupPr>
          <m:e>
            <m:r>
              <w:rPr>
                <w:rFonts w:ascii="Cambria Math" w:hAnsi="Cambria Math" w:cs="Arial"/>
              </w:rPr>
              <m:t>m</m:t>
            </m:r>
          </m:e>
          <m:sup>
            <m:r>
              <m:rPr>
                <m:sty m:val="p"/>
              </m:rPr>
              <w:rPr>
                <w:rFonts w:ascii="Cambria Math" w:hAnsi="Cambria Math" w:cs="Arial" w:hint="eastAsia"/>
              </w:rPr>
              <m:t>th</m:t>
            </m:r>
          </m:sup>
        </m:sSup>
      </m:oMath>
      <w:r>
        <w:rPr>
          <w:rFonts w:ascii="Arial" w:hAnsi="Arial" w:cs="Arial"/>
        </w:rPr>
        <w:t xml:space="preserve"> frame among all samples, we calculate the likelihood of them coming from the trained CRF model:</w:t>
      </w:r>
    </w:p>
    <w:p w14:paraId="41FAF30C" w14:textId="77777777" w:rsidR="0038237E" w:rsidRPr="00A619F7" w:rsidRDefault="004A0CBB" w:rsidP="0038237E">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m:t>
          </m:r>
        </m:oMath>
      </m:oMathPara>
    </w:p>
    <w:p w14:paraId="534AED03" w14:textId="77777777" w:rsidR="0038237E" w:rsidRPr="00B67B3F" w:rsidRDefault="004A0CBB" w:rsidP="0038237E">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r>
            <w:rPr>
              <w:rFonts w:ascii="Cambria Math" w:hAnsi="Cambria Math" w:cs="Arial"/>
              <w:lang w:eastAsia="zh-CN"/>
            </w:rPr>
            <m:t>.</m:t>
          </m:r>
        </m:oMath>
      </m:oMathPara>
    </w:p>
    <w:p w14:paraId="7C735F8E" w14:textId="77777777" w:rsidR="0038237E" w:rsidRPr="00F70DAE" w:rsidRDefault="0038237E" w:rsidP="0038237E">
      <w:pPr>
        <w:spacing w:line="480" w:lineRule="auto"/>
        <w:rPr>
          <w:rFonts w:ascii="Arial" w:hAnsi="Arial" w:cs="Arial"/>
          <w:lang w:eastAsia="zh-CN"/>
        </w:rPr>
      </w:pPr>
      <w:r>
        <w:rPr>
          <w:rFonts w:ascii="Arial" w:hAnsi="Arial" w:cs="Arial"/>
        </w:rPr>
        <w:t>Then, we computed the likelihood difference vector</w:t>
      </w:r>
    </w:p>
    <w:p w14:paraId="7125D81F" w14:textId="77777777" w:rsidR="0038237E" w:rsidRPr="003264F0" w:rsidRDefault="004A0CBB" w:rsidP="0038237E">
      <w:pPr>
        <w:spacing w:line="480" w:lineRule="auto"/>
        <w:ind w:firstLine="720"/>
        <w:rPr>
          <w:rFonts w:ascii="Arial" w:hAnsi="Arial" w:cs="Arial"/>
          <w:lang w:eastAsia="zh-CN"/>
        </w:rPr>
      </w:pPr>
      <m:oMathPara>
        <m:oMath>
          <m:sSub>
            <m:sSubPr>
              <m:ctrlPr>
                <w:rPr>
                  <w:rFonts w:ascii="Cambria Math" w:hAnsi="Cambria Math" w:cs="Arial"/>
                  <w:i/>
                  <w:lang w:eastAsia="zh-CN"/>
                </w:rPr>
              </m:ctrlPr>
            </m:sSubPr>
            <m:e>
              <m:r>
                <w:rPr>
                  <w:rFonts w:ascii="Cambria Math" w:hAnsi="Cambria Math" w:cs="Arial"/>
                  <w:lang w:eastAsia="zh-CN"/>
                </w:rPr>
                <m:t>l</m:t>
              </m:r>
            </m:e>
            <m:sub>
              <m:r>
                <w:rPr>
                  <w:rFonts w:ascii="Cambria Math" w:hAnsi="Cambria Math" w:cs="Arial"/>
                  <w:lang w:eastAsia="zh-CN"/>
                </w:rPr>
                <m:t>i,1-0</m:t>
              </m:r>
            </m:sub>
          </m:sSub>
          <m:r>
            <w:rPr>
              <w:rFonts w:ascii="Cambria Math" w:hAnsi="Cambria Math" w:cs="Arial"/>
              <w:lang w:eastAsia="zh-CN"/>
            </w:rPr>
            <m:t>=</m:t>
          </m:r>
          <m:d>
            <m:dPr>
              <m:begChr m:val="{"/>
              <m:endChr m:val="}"/>
              <m:ctrlPr>
                <w:rPr>
                  <w:rFonts w:ascii="Cambria Math" w:hAnsi="Cambria Math" w:cs="Arial"/>
                  <w:i/>
                  <w:lang w:eastAsia="zh-CN"/>
                </w:rPr>
              </m:ctrlPr>
            </m:dPr>
            <m:e>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e>
          </m:d>
          <m:r>
            <w:rPr>
              <w:rFonts w:ascii="Cambria Math" w:hAnsi="Cambria Math" w:cs="Arial"/>
              <w:lang w:eastAsia="zh-CN"/>
            </w:rPr>
            <m:t>, m=1, …, M</m:t>
          </m:r>
        </m:oMath>
      </m:oMathPara>
    </w:p>
    <w:p w14:paraId="53E1221C" w14:textId="0356EAC0" w:rsidR="0038237E" w:rsidRDefault="0038237E" w:rsidP="0038237E">
      <w:pPr>
        <w:spacing w:line="480" w:lineRule="auto"/>
        <w:rPr>
          <w:rFonts w:ascii="Arial" w:hAnsi="Arial" w:cs="Arial"/>
        </w:rPr>
      </w:pPr>
      <w:r>
        <w:rPr>
          <w:rFonts w:ascii="Arial" w:hAnsi="Arial" w:cs="Arial"/>
        </w:rPr>
        <w:t xml:space="preserve">and calculated the standard receiver operating characteristic (ROC) curve with the ground truth as the timing of each presented visual stimuli. The prediction ability of all nodes for all presented stimuli is then represented by an area under curve (AUC) matrix </w:t>
      </w:r>
      <m:oMath>
        <m:r>
          <w:rPr>
            <w:rFonts w:ascii="Cambria Math" w:hAnsi="Cambria Math" w:cs="Arial"/>
          </w:rPr>
          <m:t>A</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i,s</m:t>
            </m:r>
          </m:sub>
        </m:sSub>
      </m:oMath>
      <w:r>
        <w:rPr>
          <w:rFonts w:ascii="Arial" w:hAnsi="Arial" w:cs="Arial"/>
        </w:rPr>
        <w:t xml:space="preserve"> represents the AUC value of node </w:t>
      </w:r>
      <m:oMath>
        <m:r>
          <w:rPr>
            <w:rFonts w:ascii="Cambria Math" w:hAnsi="Cambria Math" w:cs="Arial"/>
          </w:rPr>
          <m:t>i</m:t>
        </m:r>
      </m:oMath>
      <w:r>
        <w:rPr>
          <w:rFonts w:ascii="Arial" w:hAnsi="Arial" w:cs="Arial"/>
        </w:rPr>
        <w:t xml:space="preserve"> predicting stimulus </w:t>
      </w:r>
      <m:oMath>
        <m:r>
          <w:del w:id="496" w:author="Shuting Han" w:date="2017-02-09T14:18:00Z">
            <w:rPr>
              <w:rFonts w:ascii="Cambria Math" w:hAnsi="Cambria Math" w:cs="Arial"/>
            </w:rPr>
            <m:t>s</m:t>
          </w:del>
        </m:r>
        <m:r>
          <w:ins w:id="497" w:author="Shuting Han" w:date="2017-02-09T14:18:00Z">
            <w:rPr>
              <w:rFonts w:ascii="Cambria Math" w:hAnsi="Cambria Math" w:cs="Arial"/>
            </w:rPr>
            <m:t>d</m:t>
          </w:ins>
        </m:r>
      </m:oMath>
      <w:r>
        <w:rPr>
          <w:rFonts w:ascii="Arial" w:hAnsi="Arial" w:cs="Arial"/>
        </w:rPr>
        <w:t>.</w:t>
      </w:r>
      <w:ins w:id="498" w:author="Shuting Han" w:date="2017-02-09T13:54:00Z">
        <w:r w:rsidR="00D61077">
          <w:rPr>
            <w:rFonts w:ascii="Arial" w:hAnsi="Arial" w:cs="Arial"/>
          </w:rPr>
          <w:t xml:space="preserve"> Additionally, we calculated the node strength </w:t>
        </w:r>
      </w:ins>
      <m:oMath>
        <m:r>
          <w:ins w:id="499" w:author="Shuting Han" w:date="2017-02-09T14:18:00Z">
            <w:rPr>
              <w:rFonts w:ascii="Cambria Math" w:hAnsi="Cambria Math" w:cs="Arial"/>
            </w:rPr>
            <m:t>s</m:t>
          </w:ins>
        </m:r>
      </m:oMath>
      <w:ins w:id="500" w:author="Shuting Han" w:date="2017-02-09T14:18:00Z">
        <w:r w:rsidR="0026398E">
          <w:rPr>
            <w:rFonts w:ascii="Arial" w:hAnsi="Arial" w:cs="Arial"/>
          </w:rPr>
          <w:t xml:space="preserve"> </w:t>
        </w:r>
      </w:ins>
      <w:ins w:id="501" w:author="Shuting Han" w:date="2017-02-09T13:54:00Z">
        <w:r w:rsidR="00D61077">
          <w:rPr>
            <w:rFonts w:ascii="Arial" w:hAnsi="Arial" w:cs="Arial"/>
          </w:rPr>
          <w:t>of each neuron in the CRF model.</w:t>
        </w:r>
      </w:ins>
    </w:p>
    <w:p w14:paraId="7EE667F5" w14:textId="00F55191" w:rsidR="0038237E" w:rsidRPr="00A619F7" w:rsidRDefault="0038237E" w:rsidP="0038237E">
      <w:pPr>
        <w:spacing w:line="480" w:lineRule="auto"/>
        <w:rPr>
          <w:rFonts w:ascii="Arial" w:hAnsi="Arial" w:cs="Arial"/>
        </w:rPr>
      </w:pPr>
      <w:r>
        <w:rPr>
          <w:rFonts w:ascii="Arial" w:hAnsi="Arial" w:cs="Arial"/>
        </w:rPr>
        <w:t xml:space="preserve">    T</w:t>
      </w:r>
      <w:r>
        <w:rPr>
          <w:rFonts w:ascii="Arial" w:hAnsi="Arial" w:cs="Arial"/>
          <w:lang w:eastAsia="zh-CN"/>
        </w:rPr>
        <w:t xml:space="preserve">he </w:t>
      </w:r>
      <w:r w:rsidR="00575DCB">
        <w:rPr>
          <w:rFonts w:ascii="Arial" w:hAnsi="Arial" w:cs="Arial"/>
          <w:lang w:eastAsia="zh-CN"/>
        </w:rPr>
        <w:t>most representative</w:t>
      </w:r>
      <w:r>
        <w:rPr>
          <w:rFonts w:ascii="Arial" w:hAnsi="Arial" w:cs="Arial"/>
          <w:lang w:eastAsia="zh-CN"/>
        </w:rPr>
        <w:t xml:space="preserve"> </w:t>
      </w:r>
      <w:r>
        <w:rPr>
          <w:rFonts w:ascii="Arial" w:hAnsi="Arial" w:cs="Arial"/>
        </w:rPr>
        <w:t xml:space="preserve">cortical ensemble for stimulus </w:t>
      </w:r>
      <m:oMath>
        <m:r>
          <w:del w:id="502" w:author="Shuting Han" w:date="2017-02-09T14:18:00Z">
            <w:rPr>
              <w:rFonts w:ascii="Cambria Math" w:hAnsi="Cambria Math" w:cs="Arial"/>
            </w:rPr>
            <m:t>s</m:t>
          </w:del>
        </m:r>
        <m:r>
          <w:ins w:id="503" w:author="Shuting Han" w:date="2017-02-09T14:18:00Z">
            <w:rPr>
              <w:rFonts w:ascii="Cambria Math" w:hAnsi="Cambria Math" w:cs="Arial"/>
            </w:rPr>
            <m:t>d</m:t>
          </w:ins>
        </m:r>
      </m:oMath>
      <w:r>
        <w:rPr>
          <w:rFonts w:ascii="Arial" w:hAnsi="Arial" w:cs="Arial"/>
        </w:rPr>
        <w:t xml:space="preserve"> is defined by the following procedure: (1) find the nodes that has maximum </w:t>
      </w:r>
      <m:oMath>
        <m:sSub>
          <m:sSubPr>
            <m:ctrlPr>
              <w:rPr>
                <w:rFonts w:ascii="Cambria Math" w:hAnsi="Cambria Math" w:cs="Arial"/>
                <w:i/>
              </w:rPr>
            </m:ctrlPr>
          </m:sSubPr>
          <m:e>
            <m:r>
              <w:rPr>
                <w:rFonts w:ascii="Cambria Math" w:hAnsi="Cambria Math" w:cs="Arial"/>
              </w:rPr>
              <m:t>A</m:t>
            </m:r>
          </m:e>
          <m:sub>
            <m:r>
              <w:rPr>
                <w:rFonts w:ascii="Cambria Math" w:hAnsi="Cambria Math" w:cs="Arial"/>
              </w:rPr>
              <m:t>i,</m:t>
            </m:r>
            <m:r>
              <w:del w:id="504" w:author="Shuting Han" w:date="2017-02-09T14:18:00Z">
                <w:rPr>
                  <w:rFonts w:ascii="Cambria Math" w:hAnsi="Cambria Math" w:cs="Arial"/>
                </w:rPr>
                <m:t>s</m:t>
              </w:del>
            </m:r>
            <m:r>
              <w:ins w:id="505" w:author="Shuting Han" w:date="2017-02-09T14:18:00Z">
                <w:rPr>
                  <w:rFonts w:ascii="Cambria Math" w:hAnsi="Cambria Math" w:cs="Arial"/>
                </w:rPr>
                <m:t>d</m:t>
              </w:ins>
            </m:r>
          </m:sub>
        </m:sSub>
      </m:oMath>
      <w:r>
        <w:rPr>
          <w:rFonts w:ascii="Arial" w:hAnsi="Arial" w:cs="Arial"/>
        </w:rPr>
        <w:t xml:space="preserve"> value at column </w:t>
      </w:r>
      <m:oMath>
        <m:r>
          <w:del w:id="506" w:author="Shuting Han" w:date="2017-02-09T14:18:00Z">
            <w:rPr>
              <w:rFonts w:ascii="Cambria Math" w:hAnsi="Cambria Math" w:cs="Arial"/>
            </w:rPr>
            <m:t>s</m:t>
          </w:del>
        </m:r>
        <m:r>
          <w:ins w:id="507" w:author="Shuting Han" w:date="2017-02-09T14:18:00Z">
            <w:rPr>
              <w:rFonts w:ascii="Cambria Math" w:hAnsi="Cambria Math" w:cs="Arial"/>
            </w:rPr>
            <m:t>d</m:t>
          </w:ins>
        </m:r>
      </m:oMath>
      <w:r>
        <w:rPr>
          <w:rFonts w:ascii="Arial" w:hAnsi="Arial" w:cs="Arial"/>
        </w:rPr>
        <w:t xml:space="preserve">; (2)  vary a threshold between 0.5 and 0.9 with a step size of 0.05, and take all the nodes in (1) that has AUC values larger than the threshold; (3) take the population vector of the resulting nodes, calculate the cosine similarity with the binary data, predict timing of stimulus </w:t>
      </w:r>
      <m:oMath>
        <m:r>
          <w:del w:id="508" w:author="Shuting Han" w:date="2017-02-09T14:19:00Z">
            <w:rPr>
              <w:rFonts w:ascii="Cambria Math" w:hAnsi="Cambria Math" w:cs="Arial"/>
            </w:rPr>
            <m:t>s</m:t>
          </w:del>
        </m:r>
        <m:r>
          <w:ins w:id="509" w:author="Shuting Han" w:date="2017-02-09T14:19:00Z">
            <w:rPr>
              <w:rFonts w:ascii="Cambria Math" w:hAnsi="Cambria Math" w:cs="Arial"/>
            </w:rPr>
            <m:t>d</m:t>
          </w:ins>
        </m:r>
      </m:oMath>
      <w:r>
        <w:rPr>
          <w:rFonts w:ascii="Arial" w:hAnsi="Arial" w:cs="Arial"/>
        </w:rPr>
        <w:t xml:space="preserve"> from the cosine similarity (see next session for details), and calculate accuracy of prediction; (4) </w:t>
      </w:r>
      <w:del w:id="510" w:author="Shuting Han" w:date="2017-02-09T14:39:00Z">
        <w:r w:rsidDel="005F3554">
          <w:rPr>
            <w:rFonts w:ascii="Arial" w:hAnsi="Arial" w:cs="Arial"/>
          </w:rPr>
          <w:delText xml:space="preserve">take the </w:delText>
        </w:r>
      </w:del>
      <w:r>
        <w:rPr>
          <w:rFonts w:ascii="Arial" w:hAnsi="Arial" w:cs="Arial"/>
        </w:rPr>
        <w:t>threshold</w:t>
      </w:r>
      <w:ins w:id="511" w:author="Shuting Han" w:date="2017-02-09T14:39:00Z">
        <w:r w:rsidR="005F3554">
          <w:rPr>
            <w:rFonts w:ascii="Arial" w:hAnsi="Arial" w:cs="Arial"/>
          </w:rPr>
          <w:t xml:space="preserve"> AUC values</w:t>
        </w:r>
      </w:ins>
      <w:r>
        <w:rPr>
          <w:rFonts w:ascii="Arial" w:hAnsi="Arial" w:cs="Arial"/>
        </w:rPr>
        <w:t xml:space="preserve"> with the </w:t>
      </w:r>
      <w:del w:id="512" w:author="Shuting Han" w:date="2017-02-09T14:40:00Z">
        <w:r w:rsidDel="005F3554">
          <w:rPr>
            <w:rFonts w:ascii="Arial" w:hAnsi="Arial" w:cs="Arial"/>
          </w:rPr>
          <w:delText>best prediction accuracy</w:delText>
        </w:r>
      </w:del>
      <w:ins w:id="513" w:author="Shuting Han" w:date="2017-02-09T14:40:00Z">
        <w:r w:rsidR="005F3554">
          <w:rPr>
            <w:rFonts w:ascii="Arial" w:hAnsi="Arial" w:cs="Arial"/>
          </w:rPr>
          <w:t xml:space="preserve">cross-validated threshold from (3) that results in the best </w:t>
        </w:r>
      </w:ins>
      <w:ins w:id="514" w:author="Shuting Han" w:date="2017-02-09T14:41:00Z">
        <w:r w:rsidR="005F3554">
          <w:rPr>
            <w:rFonts w:ascii="Arial" w:hAnsi="Arial" w:cs="Arial"/>
          </w:rPr>
          <w:t>accuracy</w:t>
        </w:r>
      </w:ins>
      <w:r>
        <w:rPr>
          <w:rFonts w:ascii="Arial" w:hAnsi="Arial" w:cs="Arial"/>
        </w:rPr>
        <w:t xml:space="preserve">; (5) </w:t>
      </w:r>
      <w:ins w:id="515" w:author="Shuting Han" w:date="2017-02-09T14:20:00Z">
        <w:r w:rsidR="0026398E">
          <w:rPr>
            <w:rFonts w:ascii="Arial" w:hAnsi="Arial" w:cs="Arial"/>
          </w:rPr>
          <w:t xml:space="preserve">shuffle </w:t>
        </w:r>
      </w:ins>
      <w:ins w:id="516" w:author="Shuting Han" w:date="2017-02-09T14:21:00Z">
        <w:r w:rsidR="0026398E">
          <w:rPr>
            <w:rFonts w:ascii="Arial" w:hAnsi="Arial" w:cs="Arial"/>
          </w:rPr>
          <w:t xml:space="preserve">the spike matrix for 100 times while preserving the activity per neuron and per frame, and train separate CRF models on shuffled data; (6) </w:t>
        </w:r>
      </w:ins>
      <w:ins w:id="517" w:author="Shuting Han" w:date="2017-02-09T14:19:00Z">
        <w:r w:rsidR="0026398E">
          <w:rPr>
            <w:rFonts w:ascii="Arial" w:hAnsi="Arial" w:cs="Arial"/>
          </w:rPr>
          <w:t>threshold</w:t>
        </w:r>
      </w:ins>
      <w:ins w:id="518" w:author="Shuting Han" w:date="2017-02-09T14:20:00Z">
        <w:r w:rsidR="0026398E">
          <w:rPr>
            <w:rFonts w:ascii="Arial" w:hAnsi="Arial" w:cs="Arial"/>
          </w:rPr>
          <w:t xml:space="preserve"> the node strength of</w:t>
        </w:r>
      </w:ins>
      <w:ins w:id="519" w:author="Shuting Han" w:date="2017-02-09T14:19:00Z">
        <w:r w:rsidR="0026398E">
          <w:rPr>
            <w:rFonts w:ascii="Arial" w:hAnsi="Arial" w:cs="Arial"/>
          </w:rPr>
          <w:t xml:space="preserve"> a</w:t>
        </w:r>
      </w:ins>
      <w:ins w:id="520" w:author="Shuting Han" w:date="2017-02-09T14:20:00Z">
        <w:r w:rsidR="0026398E">
          <w:rPr>
            <w:rFonts w:ascii="Arial" w:hAnsi="Arial" w:cs="Arial"/>
          </w:rPr>
          <w:t xml:space="preserve">ll nodes </w:t>
        </w:r>
      </w:ins>
      <w:ins w:id="521" w:author="Shuting Han" w:date="2017-02-09T14:41:00Z">
        <w:r w:rsidR="005F3554">
          <w:rPr>
            <w:rFonts w:ascii="Arial" w:hAnsi="Arial" w:cs="Arial"/>
          </w:rPr>
          <w:t xml:space="preserve">from (4) </w:t>
        </w:r>
      </w:ins>
      <w:ins w:id="522" w:author="Shuting Han" w:date="2017-02-09T14:20:00Z">
        <w:r w:rsidR="0026398E">
          <w:rPr>
            <w:rFonts w:ascii="Arial" w:hAnsi="Arial" w:cs="Arial"/>
          </w:rPr>
          <w:t xml:space="preserve">by </w:t>
        </w:r>
      </w:ins>
      <w:ins w:id="523" w:author="Shuting Han" w:date="2017-02-09T14:38:00Z">
        <w:r w:rsidR="005F3554">
          <w:rPr>
            <w:rFonts w:ascii="Arial" w:hAnsi="Arial" w:cs="Arial"/>
          </w:rPr>
          <w:t xml:space="preserve">the mean plus standard </w:t>
        </w:r>
        <w:r w:rsidR="005F3554">
          <w:rPr>
            <w:rFonts w:ascii="Arial" w:hAnsi="Arial" w:cs="Arial"/>
          </w:rPr>
          <w:lastRenderedPageBreak/>
          <w:t xml:space="preserve">deviation of node strength from shuffled models; (7) </w:t>
        </w:r>
      </w:ins>
      <w:r>
        <w:rPr>
          <w:rFonts w:ascii="Arial" w:hAnsi="Arial" w:cs="Arial"/>
        </w:rPr>
        <w:t xml:space="preserve">the final </w:t>
      </w:r>
      <w:del w:id="524" w:author="Shuting Han" w:date="2017-02-09T14:39:00Z">
        <w:r w:rsidDel="005F3554">
          <w:rPr>
            <w:rFonts w:ascii="Arial" w:hAnsi="Arial" w:cs="Arial"/>
          </w:rPr>
          <w:delText xml:space="preserve">ensemble </w:delText>
        </w:r>
      </w:del>
      <w:ins w:id="525" w:author="Shuting Han" w:date="2017-02-09T14:39:00Z">
        <w:r w:rsidR="005F3554">
          <w:rPr>
            <w:rFonts w:ascii="Arial" w:hAnsi="Arial" w:cs="Arial"/>
          </w:rPr>
          <w:t xml:space="preserve">representative cells </w:t>
        </w:r>
      </w:ins>
      <w:del w:id="526" w:author="Shuting Han" w:date="2017-02-09T14:39:00Z">
        <w:r w:rsidDel="005F3554">
          <w:rPr>
            <w:rFonts w:ascii="Arial" w:hAnsi="Arial" w:cs="Arial"/>
          </w:rPr>
          <w:delText>is</w:delText>
        </w:r>
      </w:del>
      <w:ins w:id="527" w:author="Shuting Han" w:date="2017-02-09T14:39:00Z">
        <w:r w:rsidR="005F3554">
          <w:rPr>
            <w:rFonts w:ascii="Arial" w:hAnsi="Arial" w:cs="Arial"/>
          </w:rPr>
          <w:t>are</w:t>
        </w:r>
      </w:ins>
      <w:r>
        <w:rPr>
          <w:rFonts w:ascii="Arial" w:hAnsi="Arial" w:cs="Arial"/>
        </w:rPr>
        <w:t xml:space="preserve"> </w:t>
      </w:r>
      <w:del w:id="528" w:author="Shuting Han" w:date="2017-02-09T14:41:00Z">
        <w:r w:rsidDel="005F3554">
          <w:rPr>
            <w:rFonts w:ascii="Arial" w:hAnsi="Arial" w:cs="Arial"/>
          </w:rPr>
          <w:delText>define using step (3), using the threshold from (4)</w:delText>
        </w:r>
      </w:del>
      <w:ins w:id="529" w:author="Shuting Han" w:date="2017-02-09T14:41:00Z">
        <w:r w:rsidR="005F3554">
          <w:rPr>
            <w:rFonts w:ascii="Arial" w:hAnsi="Arial" w:cs="Arial"/>
          </w:rPr>
          <w:t>the remaining cells</w:t>
        </w:r>
      </w:ins>
      <w:r>
        <w:rPr>
          <w:rFonts w:ascii="Arial" w:hAnsi="Arial" w:cs="Arial"/>
        </w:rPr>
        <w:t>.</w:t>
      </w:r>
      <w:r>
        <w:rPr>
          <w:rFonts w:ascii="Arial" w:hAnsi="Arial" w:cs="Arial"/>
          <w:lang w:eastAsia="zh-CN"/>
        </w:rPr>
        <w:t xml:space="preserve"> </w:t>
      </w:r>
    </w:p>
    <w:p w14:paraId="682F0F66" w14:textId="77777777" w:rsidR="0038237E" w:rsidRPr="008F2764" w:rsidRDefault="0038237E" w:rsidP="0038237E">
      <w:pPr>
        <w:spacing w:line="480" w:lineRule="auto"/>
        <w:rPr>
          <w:rFonts w:ascii="Arial" w:hAnsi="Arial" w:cs="Arial"/>
          <w:b/>
        </w:rPr>
      </w:pPr>
      <w:r w:rsidRPr="008F2764">
        <w:rPr>
          <w:rFonts w:ascii="Arial" w:hAnsi="Arial" w:cs="Arial"/>
          <w:b/>
        </w:rPr>
        <w:t>Prediction with cosine similarity</w:t>
      </w:r>
    </w:p>
    <w:p w14:paraId="706E9D62" w14:textId="1892D931" w:rsidR="0038237E" w:rsidRDefault="0038237E" w:rsidP="0038237E">
      <w:pPr>
        <w:spacing w:line="480" w:lineRule="auto"/>
        <w:rPr>
          <w:rFonts w:ascii="Arial" w:hAnsi="Arial" w:cs="Arial"/>
        </w:rPr>
      </w:pPr>
      <w:r w:rsidRPr="000F4E1F">
        <w:rPr>
          <w:rFonts w:ascii="Arial" w:hAnsi="Arial" w:cs="Arial"/>
        </w:rPr>
        <w:t xml:space="preserve">Identified </w:t>
      </w:r>
      <w:r w:rsidR="00283496">
        <w:rPr>
          <w:rFonts w:ascii="Arial" w:hAnsi="Arial" w:cs="Arial"/>
        </w:rPr>
        <w:t>most representative</w:t>
      </w:r>
      <w:r>
        <w:rPr>
          <w:rFonts w:ascii="Arial" w:hAnsi="Arial" w:cs="Arial"/>
        </w:rPr>
        <w:t xml:space="preserve"> cortical ensembles</w:t>
      </w:r>
      <w:r w:rsidRPr="000F4E1F">
        <w:rPr>
          <w:rFonts w:ascii="Arial" w:hAnsi="Arial" w:cs="Arial"/>
        </w:rPr>
        <w:t xml:space="preserve"> were represented by a binary vector over all neurons, and the entries corresponding to the ensemble members were set to </w:t>
      </w:r>
      <w:r>
        <w:rPr>
          <w:rFonts w:ascii="Arial" w:hAnsi="Arial" w:cs="Arial"/>
        </w:rPr>
        <w:t>‘</w:t>
      </w:r>
      <w:r w:rsidRPr="000F4E1F">
        <w:rPr>
          <w:rFonts w:ascii="Arial" w:hAnsi="Arial" w:cs="Arial"/>
        </w:rPr>
        <w:t>1</w:t>
      </w:r>
      <w:r>
        <w:rPr>
          <w:rFonts w:ascii="Arial" w:hAnsi="Arial" w:cs="Arial"/>
        </w:rPr>
        <w:t>’</w:t>
      </w:r>
      <w:r w:rsidRPr="000F4E1F">
        <w:rPr>
          <w:rFonts w:ascii="Arial" w:hAnsi="Arial" w:cs="Arial"/>
        </w:rPr>
        <w:t xml:space="preserve">, while the rest were set to </w:t>
      </w:r>
      <w:r>
        <w:rPr>
          <w:rFonts w:ascii="Arial" w:hAnsi="Arial" w:cs="Arial"/>
        </w:rPr>
        <w:t>‘</w:t>
      </w:r>
      <w:r w:rsidRPr="000F4E1F">
        <w:rPr>
          <w:rFonts w:ascii="Arial" w:hAnsi="Arial" w:cs="Arial"/>
        </w:rPr>
        <w:t>0</w:t>
      </w:r>
      <w:r>
        <w:rPr>
          <w:rFonts w:ascii="Arial" w:hAnsi="Arial" w:cs="Arial"/>
        </w:rPr>
        <w:t>’</w:t>
      </w:r>
      <w:r w:rsidRPr="000F4E1F">
        <w:rPr>
          <w:rFonts w:ascii="Arial" w:hAnsi="Arial" w:cs="Arial"/>
        </w:rPr>
        <w:t xml:space="preserve">. Cosine similarities between ensemble vectors and frame activity vectors were calculated, and a threshold was determined by </w:t>
      </w:r>
      <w:r>
        <w:rPr>
          <w:rFonts w:ascii="Arial" w:hAnsi="Arial" w:cs="Arial"/>
        </w:rPr>
        <w:t xml:space="preserve">baseline plus </w:t>
      </w:r>
      <w:r w:rsidRPr="000F4E1F">
        <w:rPr>
          <w:rFonts w:ascii="Arial" w:hAnsi="Arial" w:cs="Arial"/>
        </w:rPr>
        <w:t xml:space="preserve">3 times the standard deviation of noise. The cosine similarity between two frame activity vectors depicts the angle between </w:t>
      </w:r>
      <w:r>
        <w:rPr>
          <w:rFonts w:ascii="Arial" w:hAnsi="Arial" w:cs="Arial"/>
        </w:rPr>
        <w:t>population</w:t>
      </w:r>
      <w:r w:rsidRPr="000F4E1F">
        <w:rPr>
          <w:rFonts w:ascii="Arial" w:hAnsi="Arial" w:cs="Arial"/>
        </w:rPr>
        <w:t xml:space="preserve"> vectors in </w:t>
      </w:r>
      <w:r>
        <w:rPr>
          <w:rFonts w:ascii="Arial" w:hAnsi="Arial" w:cs="Arial"/>
        </w:rPr>
        <w:t>a high-dimensional space</w:t>
      </w:r>
      <w:r w:rsidRPr="000F4E1F">
        <w:rPr>
          <w:rFonts w:ascii="Arial" w:hAnsi="Arial" w:cs="Arial"/>
        </w:rPr>
        <w:t>.</w:t>
      </w:r>
    </w:p>
    <w:p w14:paraId="5E98B6EE" w14:textId="24EC7A58" w:rsidR="0038237E" w:rsidRPr="008F2764" w:rsidDel="00D61077" w:rsidRDefault="0038237E" w:rsidP="0038237E">
      <w:pPr>
        <w:spacing w:line="480" w:lineRule="auto"/>
        <w:rPr>
          <w:del w:id="530" w:author="Shuting Han" w:date="2017-02-09T13:55:00Z"/>
          <w:rFonts w:ascii="Arial" w:hAnsi="Arial" w:cs="Arial"/>
          <w:b/>
        </w:rPr>
      </w:pPr>
      <w:del w:id="531" w:author="Shuting Han" w:date="2017-02-09T13:55:00Z">
        <w:r w:rsidRPr="008F2764" w:rsidDel="00D61077">
          <w:rPr>
            <w:rFonts w:ascii="Arial" w:hAnsi="Arial" w:cs="Arial"/>
            <w:b/>
          </w:rPr>
          <w:delText>High-ranked cells</w:delText>
        </w:r>
      </w:del>
    </w:p>
    <w:p w14:paraId="23AEABE5" w14:textId="1F1E40B0" w:rsidR="0038237E" w:rsidDel="00D61077" w:rsidRDefault="0038237E" w:rsidP="0038237E">
      <w:pPr>
        <w:spacing w:line="480" w:lineRule="auto"/>
        <w:rPr>
          <w:del w:id="532" w:author="Shuting Han" w:date="2017-02-09T13:55:00Z"/>
          <w:rFonts w:ascii="Arial" w:hAnsi="Arial" w:cs="Arial"/>
        </w:rPr>
      </w:pPr>
      <w:del w:id="533" w:author="Shuting Han" w:date="2017-02-09T13:55:00Z">
        <w:r w:rsidDel="00D61077">
          <w:rPr>
            <w:rFonts w:ascii="Arial" w:hAnsi="Arial" w:cs="Arial"/>
          </w:rPr>
          <w:delText>We define the node strength as the sum of the ‘11’ term of edge potentials from all connecting edges:</w:delText>
        </w:r>
      </w:del>
    </w:p>
    <w:p w14:paraId="7F052516" w14:textId="1A09F0BC" w:rsidR="0038237E" w:rsidRPr="00EC3574" w:rsidDel="00D61077" w:rsidRDefault="0038237E" w:rsidP="0038237E">
      <w:pPr>
        <w:spacing w:line="480" w:lineRule="auto"/>
        <w:rPr>
          <w:del w:id="534" w:author="Shuting Han" w:date="2017-02-09T13:55:00Z"/>
          <w:rFonts w:ascii="Arial" w:hAnsi="Arial" w:cs="Arial"/>
        </w:rPr>
      </w:pPr>
      <m:oMathPara>
        <m:oMath>
          <m:r>
            <w:del w:id="535" w:author="Shuting Han" w:date="2017-02-09T13:55:00Z">
              <m:rPr>
                <m:sty m:val="p"/>
              </m:rPr>
              <w:rPr>
                <w:rFonts w:ascii="Cambria Math" w:hAnsi="Cambria Math" w:cs="Arial" w:hint="eastAsia"/>
              </w:rPr>
              <m:t>node strength</m:t>
            </w:del>
          </m:r>
          <m:r>
            <w:del w:id="536" w:author="Shuting Han" w:date="2017-02-09T13:55:00Z">
              <w:rPr>
                <w:rFonts w:ascii="Cambria Math" w:hAnsi="Cambria Math" w:cs="Arial"/>
              </w:rPr>
              <m:t>(i)=</m:t>
            </w:del>
          </m:r>
          <m:nary>
            <m:naryPr>
              <m:chr m:val="∑"/>
              <m:limLoc m:val="undOvr"/>
              <m:ctrlPr>
                <w:del w:id="537" w:author="Shuting Han" w:date="2017-02-09T13:55:00Z">
                  <w:rPr>
                    <w:rFonts w:ascii="Cambria Math" w:hAnsi="Cambria Math" w:cs="Arial"/>
                    <w:i/>
                  </w:rPr>
                </w:del>
              </m:ctrlPr>
            </m:naryPr>
            <m:sub>
              <m:r>
                <w:del w:id="538" w:author="Shuting Han" w:date="2017-02-09T13:55:00Z">
                  <w:rPr>
                    <w:rFonts w:ascii="Cambria Math" w:hAnsi="Cambria Math" w:cs="Arial"/>
                  </w:rPr>
                  <m:t>j=1</m:t>
                </w:del>
              </m:r>
            </m:sub>
            <m:sup>
              <m:sSub>
                <m:sSubPr>
                  <m:ctrlPr>
                    <w:del w:id="539" w:author="Shuting Han" w:date="2017-02-09T13:55:00Z">
                      <w:rPr>
                        <w:rFonts w:ascii="Cambria Math" w:hAnsi="Cambria Math" w:cs="Arial"/>
                        <w:i/>
                      </w:rPr>
                    </w:del>
                  </m:ctrlPr>
                </m:sSubPr>
                <m:e>
                  <m:r>
                    <w:del w:id="540" w:author="Shuting Han" w:date="2017-02-09T13:55:00Z">
                      <w:rPr>
                        <w:rFonts w:ascii="Cambria Math" w:hAnsi="Cambria Math" w:cs="Arial"/>
                      </w:rPr>
                      <m:t>N</m:t>
                    </w:del>
                  </m:r>
                </m:e>
                <m:sub>
                  <m:r>
                    <w:del w:id="541" w:author="Shuting Han" w:date="2017-02-09T13:55:00Z">
                      <w:rPr>
                        <w:rFonts w:ascii="Cambria Math" w:hAnsi="Cambria Math" w:cs="Arial"/>
                      </w:rPr>
                      <m:t>E</m:t>
                    </w:del>
                  </m:r>
                </m:sub>
              </m:sSub>
              <m:r>
                <w:del w:id="542" w:author="Shuting Han" w:date="2017-02-09T13:55:00Z">
                  <w:rPr>
                    <w:rFonts w:ascii="Cambria Math" w:hAnsi="Cambria Math" w:cs="Arial"/>
                  </w:rPr>
                  <m:t>(i)</m:t>
                </w:del>
              </m:r>
            </m:sup>
            <m:e>
              <m:sSub>
                <m:sSubPr>
                  <m:ctrlPr>
                    <w:del w:id="543" w:author="Shuting Han" w:date="2017-02-09T13:55:00Z">
                      <w:rPr>
                        <w:rFonts w:ascii="Cambria Math" w:hAnsi="Cambria Math" w:cs="Arial"/>
                        <w:i/>
                      </w:rPr>
                    </w:del>
                  </m:ctrlPr>
                </m:sSubPr>
                <m:e>
                  <m:r>
                    <w:del w:id="544" w:author="Shuting Han" w:date="2017-02-09T13:55:00Z">
                      <w:rPr>
                        <w:rFonts w:ascii="Cambria Math" w:hAnsi="Cambria Math" w:cs="Arial"/>
                      </w:rPr>
                      <m:t>ϕ</m:t>
                    </w:del>
                  </m:r>
                </m:e>
                <m:sub>
                  <m:r>
                    <w:del w:id="545" w:author="Shuting Han" w:date="2017-02-09T13:55:00Z">
                      <w:rPr>
                        <w:rFonts w:ascii="Cambria Math" w:hAnsi="Cambria Math" w:cs="Arial"/>
                      </w:rPr>
                      <m:t>11</m:t>
                    </w:del>
                  </m:r>
                </m:sub>
              </m:sSub>
              <m:r>
                <w:del w:id="546" w:author="Shuting Han" w:date="2017-02-09T13:55:00Z">
                  <w:rPr>
                    <w:rFonts w:ascii="Cambria Math" w:hAnsi="Cambria Math" w:cs="Arial"/>
                  </w:rPr>
                  <m:t>(i,j)</m:t>
                </w:del>
              </m:r>
            </m:e>
          </m:nary>
          <m:r>
            <w:del w:id="547" w:author="Shuting Han" w:date="2017-02-09T13:55:00Z">
              <w:rPr>
                <w:rFonts w:ascii="Cambria Math" w:hAnsi="Cambria Math" w:cs="Arial"/>
              </w:rPr>
              <m:t xml:space="preserve">. </m:t>
            </w:del>
          </m:r>
        </m:oMath>
      </m:oMathPara>
    </w:p>
    <w:p w14:paraId="036CC657" w14:textId="6B6F6669" w:rsidR="0038237E" w:rsidDel="00D61077" w:rsidRDefault="0038237E" w:rsidP="0038237E">
      <w:pPr>
        <w:spacing w:line="480" w:lineRule="auto"/>
        <w:rPr>
          <w:del w:id="548" w:author="Shuting Han" w:date="2017-02-09T13:55:00Z"/>
          <w:rFonts w:ascii="Arial" w:hAnsi="Arial" w:cs="Arial"/>
        </w:rPr>
      </w:pPr>
      <w:del w:id="549" w:author="Shuting Han" w:date="2017-02-09T13:55:00Z">
        <w:r w:rsidDel="00D61077">
          <w:rPr>
            <w:rFonts w:ascii="Arial" w:hAnsi="Arial" w:cs="Arial"/>
          </w:rPr>
          <w:delText xml:space="preserve">Here </w:delTex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sidDel="00D61077">
          <w:rPr>
            <w:rFonts w:ascii="Arial" w:hAnsi="Arial" w:cs="Arial"/>
          </w:rPr>
          <w:delText xml:space="preserve"> denotes the number of connecting edges for node </w:delText>
        </w:r>
        <m:oMath>
          <m:r>
            <w:rPr>
              <w:rFonts w:ascii="Cambria Math" w:hAnsi="Cambria Math" w:cs="Arial"/>
            </w:rPr>
            <m:t>i</m:t>
          </m:r>
        </m:oMath>
        <w:r w:rsidDel="00D61077">
          <w:rPr>
            <w:rFonts w:ascii="Arial" w:hAnsi="Arial" w:cs="Arial"/>
          </w:rPr>
          <w:delText>. The defined rank reflects the importance of a given cell in co-activating with other cells.</w:delText>
        </w:r>
      </w:del>
    </w:p>
    <w:p w14:paraId="7F01A921" w14:textId="77777777" w:rsidR="0038237E" w:rsidRPr="008F2764" w:rsidRDefault="0038237E" w:rsidP="0038237E">
      <w:pPr>
        <w:spacing w:line="480" w:lineRule="auto"/>
        <w:jc w:val="both"/>
        <w:rPr>
          <w:rFonts w:ascii="Arial" w:hAnsi="Arial" w:cs="Arial"/>
          <w:b/>
        </w:rPr>
      </w:pPr>
      <w:r w:rsidRPr="008F2764">
        <w:rPr>
          <w:rFonts w:ascii="Arial" w:hAnsi="Arial" w:cs="Arial"/>
          <w:b/>
        </w:rPr>
        <w:t>Graph properties</w:t>
      </w:r>
    </w:p>
    <w:p w14:paraId="7DC259A9" w14:textId="77777777" w:rsidR="0038237E" w:rsidRDefault="0038237E" w:rsidP="0038237E">
      <w:pPr>
        <w:spacing w:line="480" w:lineRule="auto"/>
        <w:jc w:val="both"/>
        <w:rPr>
          <w:rFonts w:ascii="Arial" w:hAnsi="Arial" w:cs="Arial"/>
        </w:rPr>
      </w:pPr>
      <w:r>
        <w:rPr>
          <w:rFonts w:ascii="Arial" w:hAnsi="Arial" w:cs="Arial"/>
        </w:rPr>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node </w:t>
      </w:r>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p>
    <w:p w14:paraId="23F6A035" w14:textId="77777777" w:rsidR="0038237E" w:rsidRPr="00193B06" w:rsidRDefault="0038237E" w:rsidP="0038237E">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476CD5D0" w14:textId="77777777" w:rsidR="0038237E" w:rsidRDefault="0038237E" w:rsidP="0038237E">
      <w:pPr>
        <w:spacing w:line="480" w:lineRule="auto"/>
        <w:jc w:val="both"/>
        <w:rPr>
          <w:rFonts w:ascii="Arial" w:hAnsi="Arial" w:cs="Arial"/>
        </w:rPr>
      </w:pPr>
      <w:r>
        <w:rPr>
          <w:rFonts w:ascii="Arial" w:hAnsi="Arial" w:cs="Arial"/>
        </w:rPr>
        <w:t xml:space="preserve">wher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p>
    <w:p w14:paraId="35536E1F" w14:textId="77777777" w:rsidR="0038237E" w:rsidRDefault="004A0CBB" w:rsidP="0038237E">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38237E">
        <w:rPr>
          <w:rFonts w:ascii="Arial" w:hAnsi="Arial" w:cs="Arial"/>
        </w:rPr>
        <w:t>.</w:t>
      </w:r>
    </w:p>
    <w:p w14:paraId="5CB461C5" w14:textId="77777777" w:rsidR="0038237E" w:rsidRDefault="0038237E" w:rsidP="0038237E">
      <w:pPr>
        <w:spacing w:line="480" w:lineRule="auto"/>
        <w:rPr>
          <w:rFonts w:ascii="Arial" w:hAnsi="Arial" w:cs="Arial"/>
        </w:rPr>
      </w:pPr>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 xml:space="preserve">edges between the node's </w:t>
      </w:r>
      <w:r>
        <w:rPr>
          <w:rFonts w:ascii="Arial" w:hAnsi="Arial" w:cs="Arial"/>
        </w:rPr>
        <w:lastRenderedPageBreak/>
        <w:t>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p>
    <w:p w14:paraId="0F17997D" w14:textId="77777777" w:rsidR="0038237E" w:rsidRDefault="004A0CBB" w:rsidP="0038237E">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1767F880" w14:textId="77777777" w:rsidR="0038237E" w:rsidRDefault="0038237E" w:rsidP="0038237E">
      <w:pPr>
        <w:spacing w:line="480" w:lineRule="auto"/>
        <w:rPr>
          <w:rFonts w:ascii="Arial" w:hAnsi="Arial" w:cs="Arial"/>
        </w:rPr>
      </w:pPr>
      <w:r>
        <w:rPr>
          <w:rFonts w:ascii="Arial" w:hAnsi="Arial" w:cs="Arial"/>
        </w:rPr>
        <w:t>This can be written in the form of eigenvector equation:</w:t>
      </w:r>
    </w:p>
    <w:p w14:paraId="0AB500CC" w14:textId="77777777" w:rsidR="0038237E" w:rsidRPr="00000106" w:rsidRDefault="0038237E" w:rsidP="0038237E">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5CEC51B9" w14:textId="5FE77DCD" w:rsidR="0038237E" w:rsidRDefault="0038237E" w:rsidP="0038237E">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node</w:t>
      </w:r>
      <w:del w:id="550" w:author="Shuting Han" w:date="2017-03-07T13:27:00Z">
        <w:r w:rsidDel="00DC3D15">
          <w:rPr>
            <w:rFonts w:ascii="Arial" w:hAnsi="Arial" w:cs="Arial"/>
          </w:rPr>
          <w:delText xml:space="preserve"> </w:delText>
        </w:r>
      </w:del>
      <w:r>
        <w:rPr>
          <w:rFonts w:ascii="Arial" w:hAnsi="Arial" w:cs="Arial"/>
        </w:rPr>
        <w:t>.</w:t>
      </w:r>
    </w:p>
    <w:p w14:paraId="71080836" w14:textId="77777777" w:rsidR="0038237E" w:rsidRDefault="0038237E" w:rsidP="0038237E">
      <w:pPr>
        <w:spacing w:line="480" w:lineRule="auto"/>
        <w:rPr>
          <w:rFonts w:ascii="Arial" w:hAnsi="Arial" w:cs="Arial"/>
        </w:rPr>
      </w:pPr>
    </w:p>
    <w:p w14:paraId="5C2FEFEF" w14:textId="77777777" w:rsidR="0038237E" w:rsidRPr="0013118F" w:rsidRDefault="0038237E" w:rsidP="0038237E">
      <w:pPr>
        <w:spacing w:line="480" w:lineRule="auto"/>
        <w:rPr>
          <w:rFonts w:ascii="Arial" w:hAnsi="Arial" w:cs="Arial"/>
          <w:b/>
        </w:rPr>
      </w:pPr>
      <w:r w:rsidRPr="0013118F">
        <w:rPr>
          <w:rFonts w:ascii="Arial" w:hAnsi="Arial" w:cs="Arial"/>
          <w:b/>
        </w:rPr>
        <w:t>QUANTIFICATION AND STATISTICAL ANALYSIS</w:t>
      </w:r>
    </w:p>
    <w:p w14:paraId="36148874" w14:textId="77777777" w:rsidR="0038237E" w:rsidRDefault="0038237E" w:rsidP="0038237E">
      <w:pPr>
        <w:spacing w:line="480" w:lineRule="auto"/>
        <w:rPr>
          <w:rFonts w:ascii="Arial" w:hAnsi="Arial" w:cs="Arial"/>
        </w:rPr>
      </w:pPr>
      <w:r>
        <w:rPr>
          <w:rFonts w:ascii="Arial" w:hAnsi="Arial" w:cs="Arial"/>
        </w:rPr>
        <w:t>CRF models were trained using the Columbia Yeti shared HPC cluster. MATLAB R2016a (MathWorks) were used for data analysis. Statistical details of each specific experiments, including the statistical methods, the meaning and value of n, and the significance level can be found in figure legends.</w:t>
      </w:r>
    </w:p>
    <w:p w14:paraId="4CC3A1CE" w14:textId="77777777" w:rsidR="0038237E" w:rsidRDefault="0038237E" w:rsidP="0038237E">
      <w:pPr>
        <w:spacing w:line="480" w:lineRule="auto"/>
        <w:rPr>
          <w:rFonts w:ascii="Arial" w:hAnsi="Arial" w:cs="Arial"/>
        </w:rPr>
      </w:pPr>
    </w:p>
    <w:p w14:paraId="0823499C" w14:textId="77777777" w:rsidR="0038237E" w:rsidRPr="0013118F" w:rsidRDefault="0038237E" w:rsidP="0038237E">
      <w:pPr>
        <w:spacing w:line="480" w:lineRule="auto"/>
        <w:rPr>
          <w:rFonts w:ascii="Arial" w:hAnsi="Arial" w:cs="Arial"/>
          <w:b/>
        </w:rPr>
      </w:pPr>
      <w:r w:rsidRPr="0013118F">
        <w:rPr>
          <w:rFonts w:ascii="Arial" w:hAnsi="Arial" w:cs="Arial"/>
          <w:b/>
        </w:rPr>
        <w:t>DATA AND SOFTWARE AVAILABILITY</w:t>
      </w:r>
    </w:p>
    <w:p w14:paraId="4CCB9D1E" w14:textId="4D9172A2" w:rsidR="0038237E" w:rsidRDefault="0038237E" w:rsidP="0038237E">
      <w:pPr>
        <w:spacing w:line="480" w:lineRule="auto"/>
        <w:jc w:val="both"/>
        <w:rPr>
          <w:rFonts w:ascii="Arial" w:hAnsi="Arial" w:cs="Arial"/>
        </w:rPr>
      </w:pPr>
      <w:r>
        <w:rPr>
          <w:rFonts w:ascii="Arial" w:hAnsi="Arial" w:cs="Arial"/>
        </w:rPr>
        <w:t xml:space="preserve">The analysis of simultaneous two-photon imaging and two-photon optogenetic stimulation data was performed from experiments previously published </w:t>
      </w:r>
      <w:r>
        <w:rPr>
          <w:rFonts w:ascii="Arial" w:hAnsi="Arial" w:cs="Arial"/>
        </w:rPr>
        <w:fldChar w:fldCharType="begin"/>
      </w:r>
      <w:r>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9" w:tooltip="Carrillo-Reid, 2016 #73" w:history="1">
        <w:r w:rsidR="00DC3D15">
          <w:rPr>
            <w:rFonts w:ascii="Arial" w:hAnsi="Arial" w:cs="Arial"/>
            <w:noProof/>
          </w:rPr>
          <w:t>Carrillo-Reid et al., 2016</w:t>
        </w:r>
      </w:hyperlink>
      <w:r>
        <w:rPr>
          <w:rFonts w:ascii="Arial" w:hAnsi="Arial" w:cs="Arial"/>
          <w:noProof/>
        </w:rPr>
        <w:t>)</w:t>
      </w:r>
      <w:r>
        <w:rPr>
          <w:rFonts w:ascii="Arial" w:hAnsi="Arial" w:cs="Arial"/>
        </w:rPr>
        <w:fldChar w:fldCharType="end"/>
      </w:r>
      <w:r>
        <w:rPr>
          <w:rFonts w:ascii="Arial" w:hAnsi="Arial" w:cs="Arial"/>
        </w:rPr>
        <w:t xml:space="preserve">. </w:t>
      </w:r>
    </w:p>
    <w:p w14:paraId="3A57719F" w14:textId="77777777" w:rsidR="0038237E" w:rsidRDefault="0038237E" w:rsidP="0038237E">
      <w:pPr>
        <w:spacing w:line="480" w:lineRule="auto"/>
        <w:ind w:firstLine="720"/>
        <w:jc w:val="both"/>
        <w:rPr>
          <w:rFonts w:ascii="Arial" w:hAnsi="Arial" w:cs="Arial"/>
        </w:rPr>
      </w:pPr>
      <w:r>
        <w:rPr>
          <w:rFonts w:ascii="Arial" w:hAnsi="Arial" w:cs="Arial"/>
        </w:rPr>
        <w:t>We also used a publicly available dataset from the Allen Brain Observatory (</w:t>
      </w:r>
      <w:hyperlink r:id="rId12" w:history="1">
        <w:r w:rsidRPr="0099296E">
          <w:rPr>
            <w:rStyle w:val="Hyperlink"/>
            <w:rFonts w:ascii="Arial" w:hAnsi="Arial" w:cs="Arial"/>
          </w:rPr>
          <w:t>http://observatory.brain-map.org/visualcoding</w:t>
        </w:r>
      </w:hyperlink>
      <w:r>
        <w:rPr>
          <w:rFonts w:ascii="Arial" w:hAnsi="Arial" w:cs="Arial"/>
        </w:rPr>
        <w:t>) along with the SDK for extracting related information (</w:t>
      </w:r>
      <w:hyperlink r:id="rId13" w:history="1">
        <w:r w:rsidRPr="0099296E">
          <w:rPr>
            <w:rStyle w:val="Hyperlink"/>
            <w:rFonts w:ascii="Arial" w:hAnsi="Arial" w:cs="Arial"/>
          </w:rPr>
          <w:t>http://alleninstitute.github.io/AllenSDK/</w:t>
        </w:r>
      </w:hyperlink>
      <w:r>
        <w:rPr>
          <w:rFonts w:ascii="Arial" w:hAnsi="Arial" w:cs="Arial"/>
        </w:rPr>
        <w:t xml:space="preserve">) by </w:t>
      </w:r>
      <w:r>
        <w:rPr>
          <w:rFonts w:ascii="Arial" w:hAnsi="Arial" w:cs="Arial"/>
        </w:rPr>
        <w:lastRenderedPageBreak/>
        <w:t xml:space="preserve">Allen Institute of Brain Science. The experiments IDs are: 511507650, 511509529, 511510650, 511510670, 511510718, and 511510855. </w:t>
      </w:r>
    </w:p>
    <w:p w14:paraId="47AEC5EA" w14:textId="77777777" w:rsidR="0038237E" w:rsidRPr="00B75225" w:rsidRDefault="0038237E" w:rsidP="0038237E">
      <w:pPr>
        <w:spacing w:line="480" w:lineRule="auto"/>
        <w:ind w:firstLine="720"/>
        <w:jc w:val="both"/>
        <w:rPr>
          <w:rFonts w:ascii="Arial" w:hAnsi="Arial" w:cs="Arial"/>
        </w:rPr>
      </w:pPr>
      <w:r>
        <w:rPr>
          <w:rFonts w:ascii="Arial" w:hAnsi="Arial" w:cs="Arial"/>
        </w:rPr>
        <w:t xml:space="preserve">All data processing, analysis and plotting code in this paper can be found at </w:t>
      </w:r>
      <w:hyperlink r:id="rId14" w:history="1">
        <w:r w:rsidRPr="00761A55">
          <w:rPr>
            <w:rStyle w:val="Hyperlink"/>
            <w:rFonts w:ascii="Arial" w:hAnsi="Arial" w:cs="Arial"/>
          </w:rPr>
          <w:t>https://github.com/hanshuting/graph_ensemble</w:t>
        </w:r>
      </w:hyperlink>
      <w:r>
        <w:rPr>
          <w:rFonts w:ascii="Arial" w:hAnsi="Arial" w:cs="Arial"/>
        </w:rPr>
        <w:t xml:space="preserve">. </w:t>
      </w:r>
    </w:p>
    <w:p w14:paraId="0B70A2C2" w14:textId="77777777" w:rsidR="00C91625" w:rsidRDefault="00C91625" w:rsidP="00A86303">
      <w:pPr>
        <w:spacing w:line="480" w:lineRule="auto"/>
        <w:jc w:val="both"/>
        <w:rPr>
          <w:rFonts w:ascii="Arial" w:hAnsi="Arial" w:cs="Arial"/>
        </w:rPr>
      </w:pPr>
    </w:p>
    <w:p w14:paraId="16738288" w14:textId="77777777" w:rsidR="00C91625" w:rsidRDefault="00C91625">
      <w:pPr>
        <w:rPr>
          <w:rFonts w:ascii="Arial" w:hAnsi="Arial" w:cs="Arial"/>
        </w:rPr>
      </w:pPr>
      <w:r>
        <w:rPr>
          <w:rFonts w:ascii="Arial" w:hAnsi="Arial" w:cs="Arial"/>
        </w:rPr>
        <w:br w:type="page"/>
      </w:r>
    </w:p>
    <w:p w14:paraId="2A7805FA" w14:textId="598A1AB1" w:rsidR="002F7C7D" w:rsidRPr="00572F34" w:rsidRDefault="002F7C7D" w:rsidP="00064CC0">
      <w:pPr>
        <w:spacing w:line="480" w:lineRule="auto"/>
        <w:jc w:val="center"/>
        <w:rPr>
          <w:rFonts w:ascii="Arial" w:hAnsi="Arial" w:cs="Arial"/>
          <w:b/>
          <w:sz w:val="28"/>
          <w:szCs w:val="28"/>
        </w:rPr>
      </w:pPr>
      <w:r w:rsidRPr="00572F34">
        <w:rPr>
          <w:rFonts w:ascii="Arial" w:hAnsi="Arial" w:cs="Arial"/>
          <w:b/>
          <w:sz w:val="28"/>
          <w:szCs w:val="28"/>
        </w:rPr>
        <w:lastRenderedPageBreak/>
        <w:t>Supplementary Information</w:t>
      </w:r>
    </w:p>
    <w:p w14:paraId="7BA1CAF5" w14:textId="1D0D836F" w:rsidR="00A86303" w:rsidRPr="000F4E1F" w:rsidRDefault="00A86303" w:rsidP="00A86303">
      <w:pPr>
        <w:spacing w:line="480" w:lineRule="auto"/>
        <w:jc w:val="both"/>
        <w:rPr>
          <w:rFonts w:ascii="Arial" w:hAnsi="Arial" w:cs="Arial"/>
          <w:b/>
        </w:rPr>
      </w:pPr>
      <w:r>
        <w:rPr>
          <w:rFonts w:ascii="Arial" w:hAnsi="Arial" w:cs="Arial"/>
          <w:b/>
        </w:rPr>
        <w:t xml:space="preserve">Supplementary </w:t>
      </w:r>
      <w:r w:rsidRPr="000F4E1F">
        <w:rPr>
          <w:rFonts w:ascii="Arial" w:hAnsi="Arial" w:cs="Arial"/>
          <w:b/>
        </w:rPr>
        <w:t xml:space="preserve">Figure </w:t>
      </w:r>
      <w:r>
        <w:rPr>
          <w:rFonts w:ascii="Arial" w:hAnsi="Arial" w:cs="Arial"/>
          <w:b/>
        </w:rPr>
        <w:t>S</w:t>
      </w:r>
      <w:r w:rsidRPr="000F4E1F">
        <w:rPr>
          <w:rFonts w:ascii="Arial" w:hAnsi="Arial" w:cs="Arial"/>
          <w:b/>
        </w:rPr>
        <w:t xml:space="preserve">1. </w:t>
      </w:r>
      <w:r>
        <w:rPr>
          <w:rFonts w:ascii="Arial" w:hAnsi="Arial" w:cs="Arial"/>
          <w:b/>
        </w:rPr>
        <w:t>Cortical ensembles as a representation of multidimensional population vectors obtained with two-photon calcium imaging</w:t>
      </w:r>
      <w:r w:rsidRPr="000F4E1F">
        <w:rPr>
          <w:rFonts w:ascii="Arial" w:hAnsi="Arial" w:cs="Arial"/>
        </w:rPr>
        <w:t xml:space="preserve"> </w:t>
      </w:r>
    </w:p>
    <w:p w14:paraId="08F41BE8" w14:textId="77777777" w:rsidR="00A86303" w:rsidRPr="000F4E1F" w:rsidRDefault="00A86303" w:rsidP="00A86303">
      <w:pPr>
        <w:spacing w:line="480" w:lineRule="auto"/>
        <w:jc w:val="both"/>
        <w:rPr>
          <w:rFonts w:ascii="Arial" w:hAnsi="Arial" w:cs="Arial"/>
        </w:rPr>
      </w:pPr>
      <w:r w:rsidRPr="000F4E1F">
        <w:rPr>
          <w:rFonts w:ascii="Arial" w:hAnsi="Arial" w:cs="Arial"/>
        </w:rPr>
        <w:t xml:space="preserve">(A) </w:t>
      </w:r>
      <w:r>
        <w:rPr>
          <w:rFonts w:ascii="Arial" w:hAnsi="Arial" w:cs="Arial"/>
        </w:rPr>
        <w:t xml:space="preserve">Schematic representation of active neurons at different frames. Black dots represent active neurons at different times (left). Binary raster plot representing the overall network activity of observed neurons (right). Population vectors capture the coordinated activity of a given neuronal ensemble. </w:t>
      </w:r>
      <w:r w:rsidRPr="000F4E1F">
        <w:rPr>
          <w:rFonts w:ascii="Arial" w:hAnsi="Arial" w:cs="Arial"/>
        </w:rPr>
        <w:t>(B)</w:t>
      </w:r>
      <w:r>
        <w:rPr>
          <w:rFonts w:ascii="Arial" w:hAnsi="Arial" w:cs="Arial"/>
        </w:rPr>
        <w:t xml:space="preserve"> Population vectors can be understood as a multidimensional array in which clusters of population vectors taken from different times define network states. </w:t>
      </w:r>
    </w:p>
    <w:p w14:paraId="17DF5359" w14:textId="77777777" w:rsidR="00A86303" w:rsidRDefault="00A86303" w:rsidP="00A86303">
      <w:pPr>
        <w:spacing w:line="480" w:lineRule="auto"/>
        <w:jc w:val="both"/>
        <w:rPr>
          <w:rFonts w:ascii="Arial" w:hAnsi="Arial" w:cs="Arial"/>
          <w:b/>
        </w:rPr>
      </w:pPr>
    </w:p>
    <w:p w14:paraId="6D8D3C6B" w14:textId="77777777" w:rsidR="00A86303" w:rsidRDefault="00A86303" w:rsidP="00A86303">
      <w:pPr>
        <w:spacing w:line="480" w:lineRule="auto"/>
        <w:jc w:val="both"/>
        <w:rPr>
          <w:rFonts w:ascii="Arial" w:hAnsi="Arial" w:cs="Arial"/>
          <w:b/>
        </w:rPr>
      </w:pPr>
      <w:r>
        <w:rPr>
          <w:rFonts w:ascii="Arial" w:hAnsi="Arial" w:cs="Arial"/>
          <w:b/>
        </w:rPr>
        <w:t>Supplementary Figure S2. Added nodes does not affect graph properties</w:t>
      </w:r>
    </w:p>
    <w:p w14:paraId="5E53D2D3" w14:textId="61057EC9" w:rsidR="00A86303" w:rsidRDefault="00A86303" w:rsidP="00A86303">
      <w:pPr>
        <w:spacing w:line="480" w:lineRule="auto"/>
        <w:jc w:val="both"/>
        <w:rPr>
          <w:rFonts w:ascii="Arial" w:hAnsi="Arial" w:cs="Arial"/>
        </w:rPr>
      </w:pPr>
      <w:r w:rsidRPr="00DB4633">
        <w:rPr>
          <w:rFonts w:ascii="Arial" w:hAnsi="Arial" w:cs="Arial"/>
        </w:rPr>
        <w:t>(A)</w:t>
      </w:r>
      <w:r>
        <w:rPr>
          <w:rFonts w:ascii="Arial" w:hAnsi="Arial" w:cs="Arial"/>
        </w:rPr>
        <w:t xml:space="preserve"> CRF graphs of baseline model (no added nodes) and </w:t>
      </w:r>
      <w:r w:rsidR="00340D05">
        <w:rPr>
          <w:rFonts w:ascii="Arial" w:hAnsi="Arial" w:cs="Arial"/>
        </w:rPr>
        <w:t>the added</w:t>
      </w:r>
      <w:r>
        <w:rPr>
          <w:rFonts w:ascii="Arial" w:hAnsi="Arial" w:cs="Arial"/>
        </w:rPr>
        <w:t xml:space="preserve"> node model, trained with the same experiment. Edge color represents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Pr>
          <w:rFonts w:ascii="Arial" w:hAnsi="Arial" w:cs="Arial"/>
        </w:rPr>
        <w:t>; node color represents node strength. Node size represents the node degree. Scale bar represents 50μm. (B) Graph densities</w:t>
      </w:r>
      <w:r w:rsidR="00810BE2">
        <w:rPr>
          <w:rFonts w:ascii="Arial" w:hAnsi="Arial" w:cs="Arial"/>
        </w:rPr>
        <w:t xml:space="preserve"> (n=6 </w:t>
      </w:r>
      <w:del w:id="551" w:author="Shuting Han" w:date="2017-03-06T16:22:00Z">
        <w:r w:rsidR="00810BE2" w:rsidDel="000A156C">
          <w:rPr>
            <w:rFonts w:ascii="Arial" w:hAnsi="Arial" w:cs="Arial"/>
          </w:rPr>
          <w:delText>experiments</w:delText>
        </w:r>
      </w:del>
      <w:ins w:id="552" w:author="Shuting Han" w:date="2017-03-06T16:22:00Z">
        <w:r w:rsidR="000A156C">
          <w:rPr>
            <w:rFonts w:ascii="Arial" w:hAnsi="Arial" w:cs="Arial"/>
          </w:rPr>
          <w:t>mice</w:t>
        </w:r>
      </w:ins>
      <w:r w:rsidR="00797A2F">
        <w:rPr>
          <w:rFonts w:ascii="Arial" w:hAnsi="Arial" w:cs="Arial"/>
        </w:rPr>
        <w:t>)</w:t>
      </w:r>
      <w:r>
        <w:rPr>
          <w:rFonts w:ascii="Arial" w:hAnsi="Arial" w:cs="Arial"/>
        </w:rPr>
        <w:t>, (C) node strength</w:t>
      </w:r>
      <w:r w:rsidR="00797A2F">
        <w:rPr>
          <w:rFonts w:ascii="Arial" w:hAnsi="Arial" w:cs="Arial"/>
        </w:rPr>
        <w:t xml:space="preserve"> (</w:t>
      </w:r>
      <w:del w:id="553" w:author="Shuting Han" w:date="2017-03-02T14:39:00Z">
        <w:r w:rsidR="00797A2F" w:rsidDel="006F5EEA">
          <w:rPr>
            <w:rFonts w:ascii="Arial" w:hAnsi="Arial" w:cs="Arial"/>
          </w:rPr>
          <w:delText>one experiment shown here; 3/6 experiments show significant change</w:delText>
        </w:r>
      </w:del>
      <w:ins w:id="554" w:author="Shuting Han" w:date="2017-03-02T14:39:00Z">
        <w:r w:rsidR="006F5EEA">
          <w:rPr>
            <w:rFonts w:ascii="Arial" w:hAnsi="Arial" w:cs="Arial"/>
          </w:rPr>
          <w:t>p=0.9650</w:t>
        </w:r>
      </w:ins>
      <w:r w:rsidR="00797A2F">
        <w:rPr>
          <w:rFonts w:ascii="Arial" w:hAnsi="Arial" w:cs="Arial"/>
        </w:rPr>
        <w:t>)</w:t>
      </w:r>
      <w:r>
        <w:rPr>
          <w:rFonts w:ascii="Arial" w:hAnsi="Arial" w:cs="Arial"/>
        </w:rPr>
        <w:t>, (D) node degrees</w:t>
      </w:r>
      <w:r w:rsidR="00797A2F">
        <w:rPr>
          <w:rFonts w:ascii="Arial" w:hAnsi="Arial" w:cs="Arial"/>
        </w:rPr>
        <w:t xml:space="preserve"> (</w:t>
      </w:r>
      <w:del w:id="555" w:author="Shuting Han" w:date="2017-03-02T14:40:00Z">
        <w:r w:rsidR="00797A2F" w:rsidDel="006F5EEA">
          <w:rPr>
            <w:rFonts w:ascii="Arial" w:hAnsi="Arial" w:cs="Arial"/>
          </w:rPr>
          <w:delText>one experiment shown here; 6/6 experiments show significant change</w:delText>
        </w:r>
      </w:del>
      <w:ins w:id="556" w:author="Shuting Han" w:date="2017-03-02T14:40:00Z">
        <w:r w:rsidR="006F5EEA">
          <w:rPr>
            <w:rFonts w:ascii="Arial" w:hAnsi="Arial" w:cs="Arial"/>
          </w:rPr>
          <w:t>p=0.6826</w:t>
        </w:r>
      </w:ins>
      <w:r w:rsidR="00797A2F">
        <w:rPr>
          <w:rFonts w:ascii="Arial" w:hAnsi="Arial" w:cs="Arial"/>
        </w:rPr>
        <w:t>)</w:t>
      </w:r>
      <w:r>
        <w:rPr>
          <w:rFonts w:ascii="Arial" w:hAnsi="Arial" w:cs="Arial"/>
        </w:rPr>
        <w:t>, (E) clustering coefficients</w:t>
      </w:r>
      <w:r w:rsidR="00797A2F">
        <w:rPr>
          <w:rFonts w:ascii="Arial" w:hAnsi="Arial" w:cs="Arial"/>
        </w:rPr>
        <w:t xml:space="preserve"> (</w:t>
      </w:r>
      <w:del w:id="557" w:author="Shuting Han" w:date="2017-03-02T14:40:00Z">
        <w:r w:rsidR="00797A2F" w:rsidDel="006F5EEA">
          <w:rPr>
            <w:rFonts w:ascii="Arial" w:hAnsi="Arial" w:cs="Arial"/>
          </w:rPr>
          <w:delText>one experiment shown here; 6/6 experiments show significant change</w:delText>
        </w:r>
      </w:del>
      <w:ins w:id="558" w:author="Shuting Han" w:date="2017-03-02T14:40:00Z">
        <w:r w:rsidR="006F5EEA">
          <w:rPr>
            <w:rFonts w:ascii="Arial" w:hAnsi="Arial" w:cs="Arial"/>
          </w:rPr>
          <w:t>p=0.0839</w:t>
        </w:r>
      </w:ins>
      <w:r w:rsidR="00797A2F">
        <w:rPr>
          <w:rFonts w:ascii="Arial" w:hAnsi="Arial" w:cs="Arial"/>
        </w:rPr>
        <w:t>)</w:t>
      </w:r>
      <w:r>
        <w:rPr>
          <w:rFonts w:ascii="Arial" w:hAnsi="Arial" w:cs="Arial"/>
        </w:rPr>
        <w:t xml:space="preserve"> and (F) centrality</w:t>
      </w:r>
      <w:r w:rsidR="00797A2F">
        <w:rPr>
          <w:rFonts w:ascii="Arial" w:hAnsi="Arial" w:cs="Arial"/>
        </w:rPr>
        <w:t xml:space="preserve"> (</w:t>
      </w:r>
      <w:del w:id="559" w:author="Shuting Han" w:date="2017-03-02T14:40:00Z">
        <w:r w:rsidR="00797A2F" w:rsidDel="006F5EEA">
          <w:rPr>
            <w:rFonts w:ascii="Arial" w:hAnsi="Arial" w:cs="Arial"/>
          </w:rPr>
          <w:delText>one experiment shown here; 2/6 experiments show significant change</w:delText>
        </w:r>
      </w:del>
      <w:ins w:id="560" w:author="Shuting Han" w:date="2017-03-02T14:40:00Z">
        <w:r w:rsidR="006F5EEA">
          <w:rPr>
            <w:rFonts w:ascii="Arial" w:hAnsi="Arial" w:cs="Arial"/>
          </w:rPr>
          <w:t>p=0.9570</w:t>
        </w:r>
      </w:ins>
      <w:r w:rsidR="00797A2F">
        <w:rPr>
          <w:rFonts w:ascii="Arial" w:hAnsi="Arial" w:cs="Arial"/>
        </w:rPr>
        <w:t>)</w:t>
      </w:r>
      <w:r>
        <w:rPr>
          <w:rFonts w:ascii="Arial" w:hAnsi="Arial" w:cs="Arial"/>
        </w:rPr>
        <w:t xml:space="preserve"> </w:t>
      </w:r>
      <w:r w:rsidR="00797A2F">
        <w:rPr>
          <w:rFonts w:ascii="Arial" w:hAnsi="Arial" w:cs="Arial"/>
        </w:rPr>
        <w:t xml:space="preserve">comparison </w:t>
      </w:r>
      <w:r>
        <w:rPr>
          <w:rFonts w:ascii="Arial" w:hAnsi="Arial" w:cs="Arial"/>
        </w:rPr>
        <w:t>between the two models (</w:t>
      </w:r>
      <w:ins w:id="561" w:author="Shuting Han" w:date="2017-03-02T14:40:00Z">
        <w:r w:rsidR="006F5EEA">
          <w:rPr>
            <w:rFonts w:ascii="Arial" w:hAnsi="Arial" w:cs="Arial"/>
          </w:rPr>
          <w:t>n</w:t>
        </w:r>
      </w:ins>
      <w:ins w:id="562" w:author="Shuting Han" w:date="2017-03-07T10:33:00Z">
        <w:r w:rsidR="003A5F94">
          <w:rPr>
            <w:rFonts w:ascii="Arial" w:hAnsi="Arial" w:cs="Arial"/>
          </w:rPr>
          <w:t xml:space="preserve"> </w:t>
        </w:r>
      </w:ins>
      <w:ins w:id="563" w:author="Shuting Han" w:date="2017-03-02T14:40:00Z">
        <w:r w:rsidR="006F5EEA">
          <w:rPr>
            <w:rFonts w:ascii="Arial" w:hAnsi="Arial" w:cs="Arial"/>
          </w:rPr>
          <w:t>=</w:t>
        </w:r>
      </w:ins>
      <w:ins w:id="564" w:author="Shuting Han" w:date="2017-03-07T10:33:00Z">
        <w:r w:rsidR="003A5F94">
          <w:rPr>
            <w:rFonts w:ascii="Arial" w:hAnsi="Arial" w:cs="Arial"/>
          </w:rPr>
          <w:t xml:space="preserve"> </w:t>
        </w:r>
      </w:ins>
      <w:ins w:id="565" w:author="Shuting Han" w:date="2017-03-02T14:40:00Z">
        <w:r w:rsidR="006F5EEA">
          <w:rPr>
            <w:rFonts w:ascii="Arial" w:hAnsi="Arial" w:cs="Arial"/>
          </w:rPr>
          <w:t xml:space="preserve">6 </w:t>
        </w:r>
      </w:ins>
      <w:ins w:id="566" w:author="Shuting Han" w:date="2017-03-06T16:22:00Z">
        <w:r w:rsidR="000A156C">
          <w:rPr>
            <w:rFonts w:ascii="Arial" w:hAnsi="Arial" w:cs="Arial"/>
          </w:rPr>
          <w:t>mice</w:t>
        </w:r>
      </w:ins>
      <w:ins w:id="567" w:author="Shuting Han" w:date="2017-03-02T14:40:00Z">
        <w:r w:rsidR="006F5EEA">
          <w:rPr>
            <w:rFonts w:ascii="Arial" w:hAnsi="Arial" w:cs="Arial"/>
          </w:rPr>
          <w:t xml:space="preserve">; </w:t>
        </w:r>
      </w:ins>
      <w:r w:rsidR="00F334BD">
        <w:rPr>
          <w:rFonts w:ascii="Arial" w:hAnsi="Arial" w:cs="Arial"/>
        </w:rPr>
        <w:t>Wilcoxon signed rank-test</w:t>
      </w:r>
      <w:r>
        <w:rPr>
          <w:rFonts w:ascii="Arial" w:hAnsi="Arial" w:cs="Arial"/>
        </w:rPr>
        <w:t xml:space="preserve">; n.s. p&gt;0.05). </w:t>
      </w:r>
    </w:p>
    <w:p w14:paraId="50CBCF87" w14:textId="529A14BF" w:rsidR="00A86303" w:rsidDel="003176E4" w:rsidRDefault="00A86303" w:rsidP="00A86303">
      <w:pPr>
        <w:spacing w:line="480" w:lineRule="auto"/>
        <w:jc w:val="both"/>
        <w:rPr>
          <w:del w:id="568" w:author="Shuting Han" w:date="2017-03-06T12:23:00Z"/>
          <w:rFonts w:ascii="Arial" w:hAnsi="Arial" w:cs="Arial"/>
          <w:b/>
        </w:rPr>
      </w:pPr>
    </w:p>
    <w:p w14:paraId="2F33EBCB" w14:textId="0A2100B9" w:rsidR="007C3D1D" w:rsidDel="003176E4" w:rsidRDefault="007C3D1D" w:rsidP="00A86303">
      <w:pPr>
        <w:spacing w:line="480" w:lineRule="auto"/>
        <w:jc w:val="both"/>
        <w:rPr>
          <w:del w:id="569" w:author="Shuting Han" w:date="2017-03-06T12:23:00Z"/>
          <w:rFonts w:ascii="Arial" w:hAnsi="Arial" w:cs="Arial"/>
          <w:b/>
        </w:rPr>
      </w:pPr>
      <w:del w:id="570" w:author="Shuting Han" w:date="2017-03-06T12:23:00Z">
        <w:r w:rsidDel="003176E4">
          <w:rPr>
            <w:rFonts w:ascii="Arial" w:hAnsi="Arial" w:cs="Arial"/>
            <w:b/>
          </w:rPr>
          <w:delText>Supplementary Figure S3.</w:delText>
        </w:r>
        <w:r w:rsidR="006E027A" w:rsidDel="003176E4">
          <w:rPr>
            <w:rFonts w:ascii="Arial" w:hAnsi="Arial" w:cs="Arial"/>
            <w:b/>
          </w:rPr>
          <w:delText xml:space="preserve"> </w:delText>
        </w:r>
        <w:r w:rsidR="00CB64D2" w:rsidDel="003176E4">
          <w:rPr>
            <w:rFonts w:ascii="Arial" w:hAnsi="Arial" w:cs="Arial"/>
            <w:b/>
          </w:rPr>
          <w:delText>Classification performance of CRFs for different visual stimuli</w:delText>
        </w:r>
      </w:del>
    </w:p>
    <w:p w14:paraId="75E99DEA" w14:textId="7C4103BA" w:rsidR="007C3D1D" w:rsidDel="003176E4" w:rsidRDefault="007C3D1D" w:rsidP="00A86303">
      <w:pPr>
        <w:spacing w:line="480" w:lineRule="auto"/>
        <w:jc w:val="both"/>
        <w:rPr>
          <w:del w:id="571" w:author="Shuting Han" w:date="2017-03-06T12:23:00Z"/>
          <w:rFonts w:ascii="Arial" w:hAnsi="Arial" w:cs="Arial"/>
        </w:rPr>
      </w:pPr>
      <w:del w:id="572" w:author="Shuting Han" w:date="2017-03-06T12:23:00Z">
        <w:r w:rsidDel="003176E4">
          <w:rPr>
            <w:rFonts w:ascii="Arial" w:hAnsi="Arial" w:cs="Arial"/>
          </w:rPr>
          <w:delText>(</w:delText>
        </w:r>
        <w:r w:rsidR="00CB64D2" w:rsidDel="003176E4">
          <w:rPr>
            <w:rFonts w:ascii="Arial" w:hAnsi="Arial" w:cs="Arial"/>
          </w:rPr>
          <w:delText>A</w:delText>
        </w:r>
        <w:r w:rsidDel="003176E4">
          <w:rPr>
            <w:rFonts w:ascii="Arial" w:hAnsi="Arial" w:cs="Arial"/>
          </w:rPr>
          <w:delText>) Mean likelihood difference during horizontal and vertical visual stimuli.</w:delText>
        </w:r>
        <w:r w:rsidR="00CB64D2" w:rsidDel="003176E4">
          <w:rPr>
            <w:rFonts w:ascii="Arial" w:hAnsi="Arial" w:cs="Arial"/>
          </w:rPr>
          <w:delText xml:space="preserve"> (B</w:delText>
        </w:r>
        <w:r w:rsidDel="003176E4">
          <w:rPr>
            <w:rFonts w:ascii="Arial" w:hAnsi="Arial" w:cs="Arial"/>
          </w:rPr>
          <w:delText>) Area under curve (AUC) in ROC curves for horizontal and vertical stimuli. (</w:delText>
        </w:r>
        <w:r w:rsidR="00CB64D2" w:rsidDel="003176E4">
          <w:rPr>
            <w:rFonts w:ascii="Arial" w:hAnsi="Arial" w:cs="Arial"/>
          </w:rPr>
          <w:delText>C</w:delText>
        </w:r>
        <w:r w:rsidDel="003176E4">
          <w:rPr>
            <w:rFonts w:ascii="Arial" w:hAnsi="Arial" w:cs="Arial"/>
          </w:rPr>
          <w:delText>) Accuracy, (</w:delText>
        </w:r>
        <w:r w:rsidR="00CB64D2" w:rsidDel="003176E4">
          <w:rPr>
            <w:rFonts w:ascii="Arial" w:hAnsi="Arial" w:cs="Arial"/>
          </w:rPr>
          <w:delText>D</w:delText>
        </w:r>
        <w:r w:rsidDel="003176E4">
          <w:rPr>
            <w:rFonts w:ascii="Arial" w:hAnsi="Arial" w:cs="Arial"/>
          </w:rPr>
          <w:delText>) precision and (</w:delText>
        </w:r>
        <w:r w:rsidR="00CB64D2" w:rsidDel="003176E4">
          <w:rPr>
            <w:rFonts w:ascii="Arial" w:hAnsi="Arial" w:cs="Arial"/>
          </w:rPr>
          <w:delText>E</w:delText>
        </w:r>
        <w:r w:rsidDel="003176E4">
          <w:rPr>
            <w:rFonts w:ascii="Arial" w:hAnsi="Arial" w:cs="Arial"/>
          </w:rPr>
          <w:delText>) recall for vertical and horizontal drifting-gratings.</w:delText>
        </w:r>
        <w:r w:rsidR="00312E14" w:rsidDel="003176E4">
          <w:rPr>
            <w:rFonts w:ascii="Arial" w:hAnsi="Arial" w:cs="Arial"/>
          </w:rPr>
          <w:delText xml:space="preserve"> n</w:delText>
        </w:r>
      </w:del>
      <w:del w:id="573" w:author="Shuting Han" w:date="2017-03-02T14:44:00Z">
        <w:r w:rsidR="00312E14" w:rsidDel="00D03EB1">
          <w:rPr>
            <w:rFonts w:ascii="Arial" w:hAnsi="Arial" w:cs="Arial"/>
          </w:rPr>
          <w:delText xml:space="preserve"> </w:delText>
        </w:r>
      </w:del>
      <w:del w:id="574" w:author="Shuting Han" w:date="2017-03-06T12:23:00Z">
        <w:r w:rsidR="00312E14" w:rsidDel="003176E4">
          <w:rPr>
            <w:rFonts w:ascii="Arial" w:hAnsi="Arial" w:cs="Arial"/>
          </w:rPr>
          <w:delText>=</w:delText>
        </w:r>
      </w:del>
      <w:del w:id="575" w:author="Shuting Han" w:date="2017-03-02T14:44:00Z">
        <w:r w:rsidR="00312E14" w:rsidDel="00D03EB1">
          <w:rPr>
            <w:rFonts w:ascii="Arial" w:hAnsi="Arial" w:cs="Arial"/>
          </w:rPr>
          <w:delText xml:space="preserve"> </w:delText>
        </w:r>
      </w:del>
      <w:del w:id="576" w:author="Shuting Han" w:date="2017-03-02T14:48:00Z">
        <w:r w:rsidR="00312E14" w:rsidDel="0084269F">
          <w:rPr>
            <w:rFonts w:ascii="Arial" w:hAnsi="Arial" w:cs="Arial"/>
          </w:rPr>
          <w:delText>4</w:delText>
        </w:r>
      </w:del>
      <w:del w:id="577" w:author="Shuting Han" w:date="2017-03-06T12:23:00Z">
        <w:r w:rsidR="00312E14" w:rsidDel="003176E4">
          <w:rPr>
            <w:rFonts w:ascii="Arial" w:hAnsi="Arial" w:cs="Arial"/>
          </w:rPr>
          <w:delText xml:space="preserve"> </w:delText>
        </w:r>
        <w:r w:rsidR="00FD6EDC" w:rsidDel="003176E4">
          <w:rPr>
            <w:rFonts w:ascii="Arial" w:hAnsi="Arial" w:cs="Arial"/>
          </w:rPr>
          <w:delText>ensembles</w:delText>
        </w:r>
        <w:r w:rsidR="00312E14" w:rsidDel="003176E4">
          <w:rPr>
            <w:rFonts w:ascii="Arial" w:hAnsi="Arial" w:cs="Arial"/>
          </w:rPr>
          <w:delText>; Wilcoxon signed rank-test ; *: p&lt;0.0</w:delText>
        </w:r>
      </w:del>
      <w:del w:id="578" w:author="Shuting Han" w:date="2017-03-02T14:48:00Z">
        <w:r w:rsidR="00312E14" w:rsidDel="0084269F">
          <w:rPr>
            <w:rFonts w:ascii="Arial" w:hAnsi="Arial" w:cs="Arial"/>
          </w:rPr>
          <w:delText>5</w:delText>
        </w:r>
      </w:del>
      <w:del w:id="579" w:author="Shuting Han" w:date="2017-03-06T12:23:00Z">
        <w:r w:rsidR="00312E14" w:rsidDel="003176E4">
          <w:rPr>
            <w:rFonts w:ascii="Arial" w:hAnsi="Arial" w:cs="Arial"/>
          </w:rPr>
          <w:delText>; for randomly down- or up-sample ensembles (A-</w:delText>
        </w:r>
        <w:r w:rsidR="00A77A23" w:rsidDel="003176E4">
          <w:rPr>
            <w:rFonts w:ascii="Arial" w:hAnsi="Arial" w:cs="Arial"/>
          </w:rPr>
          <w:delText>B</w:delText>
        </w:r>
        <w:r w:rsidR="00312E14" w:rsidDel="003176E4">
          <w:rPr>
            <w:rFonts w:ascii="Arial" w:hAnsi="Arial" w:cs="Arial"/>
          </w:rPr>
          <w:delText>), statistical tests were down by comparing resampled ensembles with the original ensembles; for random chosen ensembles</w:delText>
        </w:r>
        <w:r w:rsidR="00A77A23" w:rsidDel="003176E4">
          <w:rPr>
            <w:rFonts w:ascii="Arial" w:hAnsi="Arial" w:cs="Arial"/>
          </w:rPr>
          <w:delText xml:space="preserve"> (D-E</w:delText>
        </w:r>
        <w:r w:rsidR="00312E14" w:rsidDel="003176E4">
          <w:rPr>
            <w:rFonts w:ascii="Arial" w:hAnsi="Arial" w:cs="Arial"/>
          </w:rPr>
          <w:delText>), statistical tests were down by comparing random ensembles with the original ensembles.</w:delText>
        </w:r>
      </w:del>
    </w:p>
    <w:p w14:paraId="366FA05B" w14:textId="77777777" w:rsidR="007C3D1D" w:rsidRDefault="007C3D1D" w:rsidP="00A86303">
      <w:pPr>
        <w:spacing w:line="480" w:lineRule="auto"/>
        <w:jc w:val="both"/>
        <w:rPr>
          <w:rFonts w:ascii="Arial" w:hAnsi="Arial" w:cs="Arial"/>
          <w:b/>
        </w:rPr>
      </w:pPr>
    </w:p>
    <w:p w14:paraId="4D538C5C" w14:textId="79126ADA" w:rsidR="00A86303" w:rsidRDefault="00A86303" w:rsidP="00A86303">
      <w:pPr>
        <w:spacing w:line="480" w:lineRule="auto"/>
        <w:jc w:val="both"/>
        <w:rPr>
          <w:rFonts w:ascii="Arial" w:hAnsi="Arial" w:cs="Arial"/>
          <w:b/>
        </w:rPr>
      </w:pPr>
      <w:r>
        <w:rPr>
          <w:rFonts w:ascii="Arial" w:hAnsi="Arial" w:cs="Arial"/>
          <w:b/>
        </w:rPr>
        <w:t xml:space="preserve">Supplementary Figure </w:t>
      </w:r>
      <w:del w:id="580" w:author="Shuting Han" w:date="2017-03-06T12:23:00Z">
        <w:r w:rsidDel="003176E4">
          <w:rPr>
            <w:rFonts w:ascii="Arial" w:hAnsi="Arial" w:cs="Arial"/>
            <w:b/>
          </w:rPr>
          <w:delText>S</w:delText>
        </w:r>
        <w:r w:rsidR="006E027A" w:rsidDel="003176E4">
          <w:rPr>
            <w:rFonts w:ascii="Arial" w:hAnsi="Arial" w:cs="Arial"/>
            <w:b/>
          </w:rPr>
          <w:delText>4</w:delText>
        </w:r>
      </w:del>
      <w:ins w:id="581" w:author="Shuting Han" w:date="2017-03-06T12:23:00Z">
        <w:r w:rsidR="003176E4">
          <w:rPr>
            <w:rFonts w:ascii="Arial" w:hAnsi="Arial" w:cs="Arial"/>
            <w:b/>
          </w:rPr>
          <w:t>S3</w:t>
        </w:r>
      </w:ins>
      <w:r>
        <w:rPr>
          <w:rFonts w:ascii="Arial" w:hAnsi="Arial" w:cs="Arial"/>
          <w:b/>
        </w:rPr>
        <w:t>. CRF ensembles are able to predict multiple stimuli</w:t>
      </w:r>
    </w:p>
    <w:p w14:paraId="193C967E" w14:textId="38C4AA6D" w:rsidR="00A86303" w:rsidRDefault="00A86303" w:rsidP="00A86303">
      <w:pPr>
        <w:spacing w:line="480" w:lineRule="auto"/>
        <w:jc w:val="both"/>
        <w:rPr>
          <w:rFonts w:ascii="Arial" w:hAnsi="Arial" w:cs="Arial"/>
        </w:rPr>
      </w:pPr>
      <w:r w:rsidRPr="00BF73EC">
        <w:rPr>
          <w:rFonts w:ascii="Arial" w:hAnsi="Arial" w:cs="Arial"/>
        </w:rPr>
        <w:lastRenderedPageBreak/>
        <w:t xml:space="preserve">(A) An example of </w:t>
      </w:r>
      <w:r>
        <w:rPr>
          <w:rFonts w:ascii="Arial" w:hAnsi="Arial" w:cs="Arial"/>
        </w:rPr>
        <w:t xml:space="preserve">constructed CRF </w:t>
      </w:r>
      <w:del w:id="582" w:author="Shuting Han" w:date="2017-03-06T16:20:00Z">
        <w:r w:rsidDel="00532B0B">
          <w:rPr>
            <w:rFonts w:ascii="Arial" w:hAnsi="Arial" w:cs="Arial"/>
          </w:rPr>
          <w:delText xml:space="preserve">graph </w:delText>
        </w:r>
      </w:del>
      <w:ins w:id="583" w:author="Shuting Han" w:date="2017-03-06T16:20:00Z">
        <w:r w:rsidR="00532B0B">
          <w:rPr>
            <w:rFonts w:ascii="Arial" w:hAnsi="Arial" w:cs="Arial"/>
          </w:rPr>
          <w:t xml:space="preserve">models </w:t>
        </w:r>
      </w:ins>
      <w:r>
        <w:rPr>
          <w:rFonts w:ascii="Arial" w:hAnsi="Arial" w:cs="Arial"/>
        </w:rPr>
        <w:t>from the Allen</w:t>
      </w:r>
      <w:r w:rsidR="00C92904">
        <w:rPr>
          <w:rFonts w:ascii="Arial" w:hAnsi="Arial" w:cs="Arial"/>
        </w:rPr>
        <w:t xml:space="preserve"> Brain Observatory</w:t>
      </w:r>
      <w:r>
        <w:rPr>
          <w:rFonts w:ascii="Arial" w:hAnsi="Arial" w:cs="Arial"/>
        </w:rPr>
        <w:t xml:space="preserve"> dataset, with four orientations of drifting grating stimuli (squares). Edge color indicates the strength of inferred connections; node size indicates the node degrees. (B) Temporal course of ensemble classification for four drifting-gratings. Colored</w:t>
      </w:r>
      <w:r w:rsidRPr="000F4E1F">
        <w:rPr>
          <w:rFonts w:ascii="Arial" w:hAnsi="Arial" w:cs="Arial"/>
        </w:rPr>
        <w:t xml:space="preserve"> stripes indicate </w:t>
      </w:r>
      <w:r>
        <w:rPr>
          <w:rFonts w:ascii="Arial" w:hAnsi="Arial" w:cs="Arial"/>
        </w:rPr>
        <w:t>visual</w:t>
      </w:r>
      <w:r w:rsidRPr="000F4E1F">
        <w:rPr>
          <w:rFonts w:ascii="Arial" w:hAnsi="Arial" w:cs="Arial"/>
        </w:rPr>
        <w:t xml:space="preserve"> stimuli</w:t>
      </w:r>
      <w:r>
        <w:rPr>
          <w:rFonts w:ascii="Arial" w:hAnsi="Arial" w:cs="Arial"/>
        </w:rPr>
        <w:t xml:space="preserve">. Scale bar represents 200 frames. (C) </w:t>
      </w:r>
      <w:ins w:id="584" w:author="Shuting Han" w:date="2017-03-06T16:20:00Z">
        <w:r w:rsidR="00532B0B">
          <w:rPr>
            <w:rFonts w:ascii="Arial" w:hAnsi="Arial" w:cs="Arial"/>
          </w:rPr>
          <w:t xml:space="preserve">Two examples of </w:t>
        </w:r>
      </w:ins>
      <w:ins w:id="585" w:author="Shuting Han" w:date="2017-03-06T16:19:00Z">
        <w:r w:rsidR="00532B0B">
          <w:rPr>
            <w:rFonts w:ascii="Arial" w:hAnsi="Arial" w:cs="Arial"/>
          </w:rPr>
          <w:t>ROC curves of CRF models</w:t>
        </w:r>
      </w:ins>
      <w:ins w:id="586" w:author="Shuting Han" w:date="2017-03-06T16:21:00Z">
        <w:r w:rsidR="00532B0B">
          <w:rPr>
            <w:rFonts w:ascii="Arial" w:hAnsi="Arial" w:cs="Arial"/>
          </w:rPr>
          <w:t xml:space="preserve"> trained with temporal frequency 1 Hz</w:t>
        </w:r>
      </w:ins>
      <w:ins w:id="587" w:author="Shuting Han" w:date="2017-03-06T16:19:00Z">
        <w:r w:rsidR="00532B0B">
          <w:rPr>
            <w:rFonts w:ascii="Arial" w:hAnsi="Arial" w:cs="Arial"/>
          </w:rPr>
          <w:t xml:space="preserve"> </w:t>
        </w:r>
      </w:ins>
      <w:ins w:id="588" w:author="Shuting Han" w:date="2017-03-06T16:20:00Z">
        <w:r w:rsidR="00532B0B">
          <w:rPr>
            <w:rFonts w:ascii="Arial" w:hAnsi="Arial" w:cs="Arial"/>
          </w:rPr>
          <w:t>predicting visual stimuli</w:t>
        </w:r>
      </w:ins>
      <w:ins w:id="589" w:author="Shuting Han" w:date="2017-03-06T16:21:00Z">
        <w:r w:rsidR="00532B0B">
          <w:rPr>
            <w:rFonts w:ascii="Arial" w:hAnsi="Arial" w:cs="Arial"/>
          </w:rPr>
          <w:t xml:space="preserve"> with temporal frequency 1, 2, 4, 8 and 15 Hz</w:t>
        </w:r>
      </w:ins>
      <w:ins w:id="590" w:author="Shuting Han" w:date="2017-03-06T16:20:00Z">
        <w:r w:rsidR="00532B0B">
          <w:rPr>
            <w:rFonts w:ascii="Arial" w:hAnsi="Arial" w:cs="Arial"/>
          </w:rPr>
          <w:t xml:space="preserve">. Horizontal (left) and vertical (right) stimuli prediction are shown here. </w:t>
        </w:r>
      </w:ins>
      <w:ins w:id="591" w:author="Shuting Han" w:date="2017-03-06T16:21:00Z">
        <w:r w:rsidR="0050013A">
          <w:rPr>
            <w:rFonts w:ascii="Arial" w:hAnsi="Arial" w:cs="Arial"/>
          </w:rPr>
          <w:t xml:space="preserve">(D) </w:t>
        </w:r>
      </w:ins>
      <w:del w:id="592" w:author="Shuting Han" w:date="2017-03-06T16:23:00Z">
        <w:r w:rsidDel="00925CA0">
          <w:rPr>
            <w:rFonts w:ascii="Arial" w:hAnsi="Arial" w:cs="Arial"/>
          </w:rPr>
          <w:delText>Accuracy</w:delText>
        </w:r>
      </w:del>
      <w:ins w:id="593" w:author="Shuting Han" w:date="2017-03-06T16:23:00Z">
        <w:r w:rsidR="00925CA0">
          <w:rPr>
            <w:rFonts w:ascii="Arial" w:hAnsi="Arial" w:cs="Arial"/>
          </w:rPr>
          <w:t xml:space="preserve">AUC </w:t>
        </w:r>
      </w:ins>
      <w:ins w:id="594" w:author="Shuting Han" w:date="2017-03-06T16:22:00Z">
        <w:r w:rsidR="00925CA0">
          <w:rPr>
            <w:rFonts w:ascii="Arial" w:hAnsi="Arial" w:cs="Arial"/>
          </w:rPr>
          <w:t>(p=</w:t>
        </w:r>
        <w:r w:rsidR="00925CA0" w:rsidRPr="00925CA0">
          <w:t xml:space="preserve"> </w:t>
        </w:r>
        <w:r w:rsidR="00925CA0" w:rsidRPr="00925CA0">
          <w:rPr>
            <w:rFonts w:ascii="Arial" w:hAnsi="Arial" w:cs="Arial"/>
          </w:rPr>
          <w:t>0.6923</w:t>
        </w:r>
        <w:r w:rsidR="00925CA0">
          <w:rPr>
            <w:rFonts w:ascii="Arial" w:hAnsi="Arial" w:cs="Arial"/>
          </w:rPr>
          <w:t xml:space="preserve">, </w:t>
        </w:r>
        <w:r w:rsidR="00925CA0" w:rsidRPr="00925CA0">
          <w:rPr>
            <w:rFonts w:ascii="Arial" w:hAnsi="Arial" w:cs="Arial"/>
          </w:rPr>
          <w:t>0.0098</w:t>
        </w:r>
        <w:r w:rsidR="00925CA0">
          <w:rPr>
            <w:rFonts w:ascii="Arial" w:hAnsi="Arial" w:cs="Arial"/>
          </w:rPr>
          <w:t xml:space="preserve">, </w:t>
        </w:r>
        <w:r w:rsidR="00925CA0" w:rsidRPr="00925CA0">
          <w:rPr>
            <w:rFonts w:ascii="Arial" w:hAnsi="Arial" w:cs="Arial"/>
          </w:rPr>
          <w:t>2.642e-05</w:t>
        </w:r>
        <w:r w:rsidR="00925CA0">
          <w:rPr>
            <w:rFonts w:ascii="Arial" w:hAnsi="Arial" w:cs="Arial"/>
          </w:rPr>
          <w:t xml:space="preserve">, </w:t>
        </w:r>
        <w:r w:rsidR="00925CA0" w:rsidRPr="00925CA0">
          <w:rPr>
            <w:rFonts w:ascii="Arial" w:hAnsi="Arial" w:cs="Arial"/>
          </w:rPr>
          <w:t>1.5449e-06</w:t>
        </w:r>
        <w:r w:rsidR="00925CA0">
          <w:rPr>
            <w:rFonts w:ascii="Arial" w:hAnsi="Arial" w:cs="Arial"/>
          </w:rPr>
          <w:t>)</w:t>
        </w:r>
      </w:ins>
      <w:ins w:id="595" w:author="Shuting Han" w:date="2017-03-06T16:23:00Z">
        <w:r w:rsidR="00925CA0">
          <w:rPr>
            <w:rFonts w:ascii="Arial" w:hAnsi="Arial" w:cs="Arial"/>
          </w:rPr>
          <w:t xml:space="preserve"> (E) accuracy (p=0.8653, 0.0275, </w:t>
        </w:r>
        <w:r w:rsidR="00925CA0" w:rsidRPr="00925CA0">
          <w:rPr>
            <w:rFonts w:ascii="Arial" w:hAnsi="Arial" w:cs="Arial"/>
          </w:rPr>
          <w:t>0.00</w:t>
        </w:r>
      </w:ins>
      <w:ins w:id="596" w:author="Shuting Han" w:date="2017-03-06T16:24:00Z">
        <w:r w:rsidR="00925CA0">
          <w:rPr>
            <w:rFonts w:ascii="Arial" w:hAnsi="Arial" w:cs="Arial"/>
          </w:rPr>
          <w:t xml:space="preserve">10, </w:t>
        </w:r>
      </w:ins>
      <w:ins w:id="597" w:author="Shuting Han" w:date="2017-03-06T16:23:00Z">
        <w:r w:rsidR="00925CA0" w:rsidRPr="00925CA0">
          <w:rPr>
            <w:rFonts w:ascii="Arial" w:hAnsi="Arial" w:cs="Arial"/>
          </w:rPr>
          <w:t>4.6488e-06</w:t>
        </w:r>
        <w:r w:rsidR="00925CA0">
          <w:rPr>
            <w:rFonts w:ascii="Arial" w:hAnsi="Arial" w:cs="Arial"/>
          </w:rPr>
          <w:t>)</w:t>
        </w:r>
      </w:ins>
      <w:r>
        <w:rPr>
          <w:rFonts w:ascii="Arial" w:hAnsi="Arial" w:cs="Arial"/>
        </w:rPr>
        <w:t>, (</w:t>
      </w:r>
      <w:del w:id="598" w:author="Shuting Han" w:date="2017-03-06T16:21:00Z">
        <w:r w:rsidDel="0050013A">
          <w:rPr>
            <w:rFonts w:ascii="Arial" w:hAnsi="Arial" w:cs="Arial"/>
          </w:rPr>
          <w:delText>D</w:delText>
        </w:r>
      </w:del>
      <w:ins w:id="599" w:author="Shuting Han" w:date="2017-03-06T16:23:00Z">
        <w:r w:rsidR="00925CA0">
          <w:rPr>
            <w:rFonts w:ascii="Arial" w:hAnsi="Arial" w:cs="Arial"/>
          </w:rPr>
          <w:t>F</w:t>
        </w:r>
      </w:ins>
      <w:r>
        <w:rPr>
          <w:rFonts w:ascii="Arial" w:hAnsi="Arial" w:cs="Arial"/>
        </w:rPr>
        <w:t>) precision</w:t>
      </w:r>
      <w:ins w:id="600" w:author="Shuting Han" w:date="2017-03-06T16:24:00Z">
        <w:r w:rsidR="00925CA0">
          <w:rPr>
            <w:rFonts w:ascii="Arial" w:hAnsi="Arial" w:cs="Arial"/>
          </w:rPr>
          <w:t xml:space="preserve"> (p=</w:t>
        </w:r>
        <w:r w:rsidR="00925CA0" w:rsidRPr="00925CA0">
          <w:t xml:space="preserve"> </w:t>
        </w:r>
        <w:r w:rsidR="00925CA0">
          <w:rPr>
            <w:rFonts w:ascii="Arial" w:hAnsi="Arial" w:cs="Arial"/>
          </w:rPr>
          <w:t xml:space="preserve">0.4183, </w:t>
        </w:r>
        <w:r w:rsidR="00925CA0" w:rsidRPr="00925CA0">
          <w:rPr>
            <w:rFonts w:ascii="Arial" w:hAnsi="Arial" w:cs="Arial"/>
          </w:rPr>
          <w:t>0.303</w:t>
        </w:r>
        <w:r w:rsidR="00925CA0">
          <w:rPr>
            <w:rFonts w:ascii="Arial" w:hAnsi="Arial" w:cs="Arial"/>
          </w:rPr>
          <w:t xml:space="preserve">9, </w:t>
        </w:r>
        <w:r w:rsidR="00925CA0" w:rsidRPr="00925CA0">
          <w:rPr>
            <w:rFonts w:ascii="Arial" w:hAnsi="Arial" w:cs="Arial"/>
          </w:rPr>
          <w:t>0.0373</w:t>
        </w:r>
        <w:r w:rsidR="00925CA0">
          <w:rPr>
            <w:rFonts w:ascii="Arial" w:hAnsi="Arial" w:cs="Arial"/>
          </w:rPr>
          <w:t xml:space="preserve">, </w:t>
        </w:r>
        <w:r w:rsidR="00925CA0" w:rsidRPr="00925CA0">
          <w:rPr>
            <w:rFonts w:ascii="Arial" w:hAnsi="Arial" w:cs="Arial"/>
          </w:rPr>
          <w:t>0.0001</w:t>
        </w:r>
        <w:r w:rsidR="00925CA0">
          <w:rPr>
            <w:rFonts w:ascii="Arial" w:hAnsi="Arial" w:cs="Arial"/>
          </w:rPr>
          <w:t>)</w:t>
        </w:r>
      </w:ins>
      <w:r>
        <w:rPr>
          <w:rFonts w:ascii="Arial" w:hAnsi="Arial" w:cs="Arial"/>
        </w:rPr>
        <w:t xml:space="preserve"> and (</w:t>
      </w:r>
      <w:del w:id="601" w:author="Shuting Han" w:date="2017-03-06T16:21:00Z">
        <w:r w:rsidDel="0050013A">
          <w:rPr>
            <w:rFonts w:ascii="Arial" w:hAnsi="Arial" w:cs="Arial"/>
          </w:rPr>
          <w:delText>E</w:delText>
        </w:r>
      </w:del>
      <w:ins w:id="602" w:author="Shuting Han" w:date="2017-03-06T16:23:00Z">
        <w:r w:rsidR="00925CA0">
          <w:rPr>
            <w:rFonts w:ascii="Arial" w:hAnsi="Arial" w:cs="Arial"/>
          </w:rPr>
          <w:t>G</w:t>
        </w:r>
      </w:ins>
      <w:r>
        <w:rPr>
          <w:rFonts w:ascii="Arial" w:hAnsi="Arial" w:cs="Arial"/>
        </w:rPr>
        <w:t>) recall</w:t>
      </w:r>
      <w:ins w:id="603" w:author="Shuting Han" w:date="2017-03-06T16:24:00Z">
        <w:r w:rsidR="00925CA0">
          <w:rPr>
            <w:rFonts w:ascii="Arial" w:hAnsi="Arial" w:cs="Arial"/>
          </w:rPr>
          <w:t xml:space="preserve"> (p=1, 0.0458, 0.0006, </w:t>
        </w:r>
        <w:r w:rsidR="00925CA0" w:rsidRPr="00925CA0">
          <w:rPr>
            <w:rFonts w:ascii="Arial" w:hAnsi="Arial" w:cs="Arial"/>
          </w:rPr>
          <w:t>3.557e-05</w:t>
        </w:r>
        <w:r w:rsidR="00925CA0">
          <w:rPr>
            <w:rFonts w:ascii="Arial" w:hAnsi="Arial" w:cs="Arial"/>
          </w:rPr>
          <w:t>)</w:t>
        </w:r>
      </w:ins>
      <w:r>
        <w:rPr>
          <w:rFonts w:ascii="Arial" w:hAnsi="Arial" w:cs="Arial"/>
        </w:rPr>
        <w:t xml:space="preserve"> of prediction with CRF model trained with temporal frequency 1Hz, on dataset</w:t>
      </w:r>
      <w:ins w:id="604" w:author="Shuting Han" w:date="2017-03-06T16:25:00Z">
        <w:r w:rsidR="005C6E9B">
          <w:rPr>
            <w:rFonts w:ascii="Arial" w:hAnsi="Arial" w:cs="Arial"/>
          </w:rPr>
          <w:t>s</w:t>
        </w:r>
      </w:ins>
      <w:r>
        <w:rPr>
          <w:rFonts w:ascii="Arial" w:hAnsi="Arial" w:cs="Arial"/>
        </w:rPr>
        <w:t xml:space="preserve"> </w:t>
      </w:r>
      <w:del w:id="605" w:author="Shuting Han" w:date="2017-03-06T16:25:00Z">
        <w:r w:rsidDel="00A63B43">
          <w:rPr>
            <w:rFonts w:ascii="Arial" w:hAnsi="Arial" w:cs="Arial"/>
          </w:rPr>
          <w:delText xml:space="preserve">of </w:delText>
        </w:r>
      </w:del>
      <w:ins w:id="606" w:author="Shuting Han" w:date="2017-03-06T16:25:00Z">
        <w:r w:rsidR="00A63B43">
          <w:rPr>
            <w:rFonts w:ascii="Arial" w:hAnsi="Arial" w:cs="Arial"/>
          </w:rPr>
          <w:t xml:space="preserve">with visual stimulus </w:t>
        </w:r>
      </w:ins>
      <w:r>
        <w:rPr>
          <w:rFonts w:ascii="Arial" w:hAnsi="Arial" w:cs="Arial"/>
        </w:rPr>
        <w:t xml:space="preserve">temporal frequency </w:t>
      </w:r>
      <w:ins w:id="607" w:author="Shuting Han" w:date="2017-03-06T16:25:00Z">
        <w:r w:rsidR="005A4F55">
          <w:rPr>
            <w:rFonts w:ascii="Arial" w:hAnsi="Arial" w:cs="Arial"/>
          </w:rPr>
          <w:t xml:space="preserve">1, </w:t>
        </w:r>
      </w:ins>
      <w:r>
        <w:rPr>
          <w:rFonts w:ascii="Arial" w:hAnsi="Arial" w:cs="Arial"/>
        </w:rPr>
        <w:t>2, 4, 8, and 15Hz</w:t>
      </w:r>
      <w:ins w:id="608" w:author="Shuting Han" w:date="2017-03-07T10:17:00Z">
        <w:r w:rsidR="000D4448">
          <w:rPr>
            <w:rFonts w:ascii="Arial" w:hAnsi="Arial" w:cs="Arial"/>
          </w:rPr>
          <w:t>.</w:t>
        </w:r>
      </w:ins>
      <w:r w:rsidR="00A51E51">
        <w:rPr>
          <w:rFonts w:ascii="Arial" w:hAnsi="Arial" w:cs="Arial"/>
        </w:rPr>
        <w:t xml:space="preserve"> (n</w:t>
      </w:r>
      <w:ins w:id="609" w:author="Shuting Han" w:date="2017-03-07T10:17:00Z">
        <w:r w:rsidR="00CD54AC">
          <w:rPr>
            <w:rFonts w:ascii="Arial" w:hAnsi="Arial" w:cs="Arial"/>
          </w:rPr>
          <w:t xml:space="preserve"> </w:t>
        </w:r>
      </w:ins>
      <w:r w:rsidR="00A51E51">
        <w:rPr>
          <w:rFonts w:ascii="Arial" w:hAnsi="Arial" w:cs="Arial"/>
        </w:rPr>
        <w:t>=</w:t>
      </w:r>
      <w:ins w:id="610" w:author="Shuting Han" w:date="2017-03-07T10:17:00Z">
        <w:r w:rsidR="00CD54AC">
          <w:rPr>
            <w:rFonts w:ascii="Arial" w:hAnsi="Arial" w:cs="Arial"/>
          </w:rPr>
          <w:t xml:space="preserve"> </w:t>
        </w:r>
      </w:ins>
      <w:del w:id="611" w:author="Shuting Han" w:date="2017-03-06T16:22:00Z">
        <w:r w:rsidR="00A51E51" w:rsidDel="002E23A2">
          <w:rPr>
            <w:rFonts w:ascii="Arial" w:hAnsi="Arial" w:cs="Arial"/>
          </w:rPr>
          <w:delText xml:space="preserve">6 </w:delText>
        </w:r>
      </w:del>
      <w:ins w:id="612" w:author="Shuting Han" w:date="2017-03-06T16:22:00Z">
        <w:r w:rsidR="002E23A2">
          <w:rPr>
            <w:rFonts w:ascii="Arial" w:hAnsi="Arial" w:cs="Arial"/>
          </w:rPr>
          <w:t xml:space="preserve">4 </w:t>
        </w:r>
      </w:ins>
      <w:r w:rsidR="00A51E51">
        <w:rPr>
          <w:rFonts w:ascii="Arial" w:hAnsi="Arial" w:cs="Arial"/>
        </w:rPr>
        <w:t>mice</w:t>
      </w:r>
      <w:ins w:id="613" w:author="Shuting Han" w:date="2017-03-07T10:16:00Z">
        <w:r w:rsidR="00CD54AC">
          <w:rPr>
            <w:rFonts w:ascii="Arial" w:hAnsi="Arial" w:cs="Arial"/>
          </w:rPr>
          <w:t>; Wilcoxon signed rank-test; *p&lt;0.05; **p&lt;0.01; ***p&lt;0.001</w:t>
        </w:r>
      </w:ins>
      <w:r w:rsidR="00A51E51">
        <w:rPr>
          <w:rFonts w:ascii="Arial" w:hAnsi="Arial" w:cs="Arial"/>
        </w:rPr>
        <w:t>)</w:t>
      </w:r>
      <w:del w:id="614" w:author="Shuting Han" w:date="2017-03-07T10:17:00Z">
        <w:r w:rsidDel="000D4448">
          <w:rPr>
            <w:rFonts w:ascii="Arial" w:hAnsi="Arial" w:cs="Arial"/>
          </w:rPr>
          <w:delText>.</w:delText>
        </w:r>
      </w:del>
    </w:p>
    <w:p w14:paraId="6EFFDFE2" w14:textId="77777777" w:rsidR="00D21681" w:rsidRDefault="00D21681" w:rsidP="007D633E">
      <w:pPr>
        <w:spacing w:line="480" w:lineRule="auto"/>
        <w:jc w:val="both"/>
        <w:rPr>
          <w:rFonts w:ascii="Arial" w:hAnsi="Arial" w:cs="Arial"/>
          <w:b/>
        </w:rPr>
      </w:pPr>
    </w:p>
    <w:p w14:paraId="0825545F" w14:textId="6EE137CC" w:rsidR="00BD60C1" w:rsidRDefault="00BD60C1" w:rsidP="007D633E">
      <w:pPr>
        <w:spacing w:line="480" w:lineRule="auto"/>
        <w:jc w:val="both"/>
        <w:rPr>
          <w:rFonts w:ascii="Arial" w:hAnsi="Arial" w:cs="Arial"/>
          <w:b/>
        </w:rPr>
      </w:pPr>
      <w:r>
        <w:rPr>
          <w:rFonts w:ascii="Arial" w:hAnsi="Arial" w:cs="Arial"/>
          <w:b/>
        </w:rPr>
        <w:t xml:space="preserve">Supplementary Figure </w:t>
      </w:r>
      <w:del w:id="615" w:author="Shuting Han" w:date="2017-03-06T12:23:00Z">
        <w:r w:rsidDel="003176E4">
          <w:rPr>
            <w:rFonts w:ascii="Arial" w:hAnsi="Arial" w:cs="Arial"/>
            <w:b/>
          </w:rPr>
          <w:delText>S5</w:delText>
        </w:r>
      </w:del>
      <w:ins w:id="616" w:author="Shuting Han" w:date="2017-03-06T12:23:00Z">
        <w:r w:rsidR="003176E4">
          <w:rPr>
            <w:rFonts w:ascii="Arial" w:hAnsi="Arial" w:cs="Arial"/>
            <w:b/>
          </w:rPr>
          <w:t>S4</w:t>
        </w:r>
      </w:ins>
      <w:r>
        <w:rPr>
          <w:rFonts w:ascii="Arial" w:hAnsi="Arial" w:cs="Arial"/>
          <w:b/>
        </w:rPr>
        <w:t xml:space="preserve">. </w:t>
      </w:r>
      <w:r w:rsidR="00B77819">
        <w:rPr>
          <w:rFonts w:ascii="Arial" w:hAnsi="Arial" w:cs="Arial"/>
          <w:b/>
        </w:rPr>
        <w:t>CRF ensembles are the most representative cells for predicting corresponding visual stimuli</w:t>
      </w:r>
    </w:p>
    <w:p w14:paraId="7DC9F182" w14:textId="25E35124" w:rsidR="00BD60C1" w:rsidRDefault="00BD60C1" w:rsidP="00BD60C1">
      <w:pPr>
        <w:spacing w:line="480" w:lineRule="auto"/>
        <w:jc w:val="both"/>
        <w:rPr>
          <w:rFonts w:ascii="Arial" w:hAnsi="Arial" w:cs="Arial"/>
        </w:rPr>
      </w:pPr>
      <w:r>
        <w:rPr>
          <w:rFonts w:ascii="Arial" w:hAnsi="Arial" w:cs="Arial"/>
        </w:rPr>
        <w:t xml:space="preserve">(A) Accuracy, (B) precision and (C) recall </w:t>
      </w:r>
      <w:r w:rsidRPr="000F4E1F">
        <w:rPr>
          <w:rFonts w:ascii="Arial" w:hAnsi="Arial" w:cs="Arial"/>
        </w:rPr>
        <w:t>of predictions from randomly down-sampled or up-sampled</w:t>
      </w:r>
      <w:r>
        <w:rPr>
          <w:rFonts w:ascii="Arial" w:hAnsi="Arial" w:cs="Arial"/>
        </w:rPr>
        <w:t xml:space="preserve"> </w:t>
      </w:r>
      <w:r w:rsidR="003E641E">
        <w:rPr>
          <w:rFonts w:ascii="Arial" w:hAnsi="Arial" w:cs="Arial"/>
        </w:rPr>
        <w:t>CRF</w:t>
      </w:r>
      <w:r w:rsidRPr="000F4E1F">
        <w:rPr>
          <w:rFonts w:ascii="Arial" w:hAnsi="Arial" w:cs="Arial"/>
        </w:rPr>
        <w:t xml:space="preserve"> ensembl</w:t>
      </w:r>
      <w:r>
        <w:rPr>
          <w:rFonts w:ascii="Arial" w:hAnsi="Arial" w:cs="Arial"/>
        </w:rPr>
        <w:t>es, calculated by using the similarity values to predict the time of visual stimuli.</w:t>
      </w:r>
      <w:r w:rsidRPr="000F4E1F">
        <w:rPr>
          <w:rFonts w:ascii="Arial" w:hAnsi="Arial" w:cs="Arial"/>
        </w:rPr>
        <w:t xml:space="preserve"> </w:t>
      </w:r>
      <w:r>
        <w:rPr>
          <w:rFonts w:ascii="Arial" w:hAnsi="Arial" w:cs="Arial"/>
        </w:rPr>
        <w:t>(D) Accuracy, (E) precision and (F) recall</w:t>
      </w:r>
      <w:r w:rsidRPr="000F4E1F">
        <w:rPr>
          <w:rFonts w:ascii="Arial" w:hAnsi="Arial" w:cs="Arial"/>
        </w:rPr>
        <w:t xml:space="preserve"> of predictions from randomly </w:t>
      </w:r>
      <w:r>
        <w:rPr>
          <w:rFonts w:ascii="Arial" w:hAnsi="Arial" w:cs="Arial"/>
        </w:rPr>
        <w:t>chosen</w:t>
      </w:r>
      <w:r w:rsidRPr="000F4E1F">
        <w:rPr>
          <w:rFonts w:ascii="Arial" w:hAnsi="Arial" w:cs="Arial"/>
        </w:rPr>
        <w:t xml:space="preserve"> ensemble</w:t>
      </w:r>
      <w:r>
        <w:rPr>
          <w:rFonts w:ascii="Arial" w:hAnsi="Arial" w:cs="Arial"/>
        </w:rPr>
        <w:t>s.</w:t>
      </w:r>
      <w:ins w:id="617" w:author="Shuting Han" w:date="2017-03-07T10:17:00Z">
        <w:r w:rsidR="00CD54AC">
          <w:rPr>
            <w:rFonts w:ascii="Arial" w:hAnsi="Arial" w:cs="Arial"/>
          </w:rPr>
          <w:t xml:space="preserve"> (n = 6 mice; n = 20 ensembles; Wilcoxon signed rank-test; *p&lt;0.05; **p&lt;0.01; ***p&lt;0.001)</w:t>
        </w:r>
      </w:ins>
    </w:p>
    <w:p w14:paraId="102D4B96" w14:textId="77777777" w:rsidR="00BD60C1" w:rsidRDefault="00BD60C1" w:rsidP="007D633E">
      <w:pPr>
        <w:spacing w:line="480" w:lineRule="auto"/>
        <w:jc w:val="both"/>
        <w:rPr>
          <w:ins w:id="618" w:author="Shuting Han" w:date="2017-03-06T12:23:00Z"/>
          <w:rFonts w:ascii="Arial" w:hAnsi="Arial" w:cs="Arial"/>
          <w:b/>
        </w:rPr>
      </w:pPr>
    </w:p>
    <w:p w14:paraId="18364F6C" w14:textId="3D42561C" w:rsidR="003176E4" w:rsidRPr="000F4E1F" w:rsidRDefault="003176E4" w:rsidP="003176E4">
      <w:pPr>
        <w:spacing w:line="480" w:lineRule="auto"/>
        <w:jc w:val="both"/>
        <w:rPr>
          <w:ins w:id="619" w:author="Shuting Han" w:date="2017-03-06T12:23:00Z"/>
          <w:rFonts w:ascii="Arial" w:hAnsi="Arial" w:cs="Arial"/>
          <w:b/>
        </w:rPr>
      </w:pPr>
      <w:ins w:id="620" w:author="Shuting Han" w:date="2017-03-06T12:23:00Z">
        <w:r>
          <w:rPr>
            <w:rFonts w:ascii="Arial" w:hAnsi="Arial" w:cs="Arial"/>
            <w:b/>
          </w:rPr>
          <w:lastRenderedPageBreak/>
          <w:t xml:space="preserve">Figure </w:t>
        </w:r>
      </w:ins>
      <w:ins w:id="621" w:author="Shuting Han" w:date="2017-03-06T13:46:00Z">
        <w:r w:rsidR="00706079">
          <w:rPr>
            <w:rFonts w:ascii="Arial" w:hAnsi="Arial" w:cs="Arial"/>
            <w:b/>
          </w:rPr>
          <w:t>S</w:t>
        </w:r>
      </w:ins>
      <w:ins w:id="622" w:author="Shuting Han" w:date="2017-03-06T12:23:00Z">
        <w:r>
          <w:rPr>
            <w:rFonts w:ascii="Arial" w:hAnsi="Arial" w:cs="Arial"/>
            <w:b/>
          </w:rPr>
          <w:t>5. Comparison of prediction performance with CRF ensembles and high OSI cells</w:t>
        </w:r>
      </w:ins>
    </w:p>
    <w:p w14:paraId="76919BA0" w14:textId="7B955C6B" w:rsidR="003176E4" w:rsidRDefault="003176E4" w:rsidP="003176E4">
      <w:pPr>
        <w:spacing w:line="480" w:lineRule="auto"/>
        <w:jc w:val="both"/>
        <w:rPr>
          <w:ins w:id="623" w:author="Shuting Han" w:date="2017-03-06T12:23:00Z"/>
          <w:rFonts w:ascii="Arial" w:hAnsi="Arial" w:cs="Arial"/>
        </w:rPr>
      </w:pPr>
      <w:ins w:id="624" w:author="Shuting Han" w:date="2017-03-06T12:23:00Z">
        <w:r>
          <w:rPr>
            <w:rFonts w:ascii="Arial" w:hAnsi="Arial" w:cs="Arial"/>
          </w:rPr>
          <w:t xml:space="preserve">(A) ROC curves of the </w:t>
        </w:r>
        <w:r w:rsidR="00706079">
          <w:rPr>
            <w:rFonts w:ascii="Arial" w:hAnsi="Arial" w:cs="Arial"/>
          </w:rPr>
          <w:t xml:space="preserve">classification result with SVD ensembles and </w:t>
        </w:r>
        <w:r>
          <w:rPr>
            <w:rFonts w:ascii="Arial" w:hAnsi="Arial" w:cs="Arial"/>
          </w:rPr>
          <w:t xml:space="preserve">high OSI cells. Dashed line represent random chance. (B) Area under curve (AUC) of ROC curves (p=0.9461). (C) </w:t>
        </w:r>
        <w:r w:rsidRPr="000F4E1F">
          <w:rPr>
            <w:rFonts w:ascii="Arial" w:hAnsi="Arial" w:cs="Arial"/>
          </w:rPr>
          <w:t>Accuracy</w:t>
        </w:r>
        <w:r>
          <w:rPr>
            <w:rFonts w:ascii="Arial" w:hAnsi="Arial" w:cs="Arial"/>
          </w:rPr>
          <w:t xml:space="preserve"> (p=0.0001)</w:t>
        </w:r>
        <w:r w:rsidRPr="000F4E1F">
          <w:rPr>
            <w:rFonts w:ascii="Arial" w:hAnsi="Arial" w:cs="Arial"/>
          </w:rPr>
          <w:t>, (</w:t>
        </w:r>
        <w:r>
          <w:rPr>
            <w:rFonts w:ascii="Arial" w:hAnsi="Arial" w:cs="Arial"/>
          </w:rPr>
          <w:t>D</w:t>
        </w:r>
        <w:r w:rsidRPr="000F4E1F">
          <w:rPr>
            <w:rFonts w:ascii="Arial" w:hAnsi="Arial" w:cs="Arial"/>
          </w:rPr>
          <w:t>)</w:t>
        </w:r>
        <w:r>
          <w:rPr>
            <w:rFonts w:ascii="Arial" w:hAnsi="Arial" w:cs="Arial"/>
          </w:rPr>
          <w:t xml:space="preserve"> </w:t>
        </w:r>
        <w:r w:rsidRPr="000F4E1F">
          <w:rPr>
            <w:rFonts w:ascii="Arial" w:hAnsi="Arial" w:cs="Arial"/>
          </w:rPr>
          <w:t>precision</w:t>
        </w:r>
        <w:r>
          <w:rPr>
            <w:rFonts w:ascii="Arial" w:hAnsi="Arial" w:cs="Arial"/>
          </w:rPr>
          <w:t xml:space="preserve"> (p=0.0002)</w:t>
        </w:r>
        <w:r w:rsidRPr="000F4E1F">
          <w:rPr>
            <w:rFonts w:ascii="Arial" w:hAnsi="Arial" w:cs="Arial"/>
          </w:rPr>
          <w:t xml:space="preserve"> and (</w:t>
        </w:r>
        <w:r>
          <w:rPr>
            <w:rFonts w:ascii="Arial" w:hAnsi="Arial" w:cs="Arial"/>
          </w:rPr>
          <w:t>E</w:t>
        </w:r>
        <w:r w:rsidRPr="000F4E1F">
          <w:rPr>
            <w:rFonts w:ascii="Arial" w:hAnsi="Arial" w:cs="Arial"/>
          </w:rPr>
          <w:t xml:space="preserve">) recall </w:t>
        </w:r>
        <w:r>
          <w:rPr>
            <w:rFonts w:ascii="Arial" w:hAnsi="Arial" w:cs="Arial"/>
          </w:rPr>
          <w:t xml:space="preserve">(p=0.3104) </w:t>
        </w:r>
        <w:r w:rsidRPr="000F4E1F">
          <w:rPr>
            <w:rFonts w:ascii="Arial" w:hAnsi="Arial" w:cs="Arial"/>
          </w:rPr>
          <w:t>of predictions</w:t>
        </w:r>
        <w:r>
          <w:rPr>
            <w:rFonts w:ascii="Arial" w:hAnsi="Arial" w:cs="Arial"/>
          </w:rPr>
          <w:t xml:space="preserve"> for each visual stimuli using the three methods</w:t>
        </w:r>
        <w:r w:rsidRPr="000F4E1F">
          <w:rPr>
            <w:rFonts w:ascii="Arial" w:hAnsi="Arial" w:cs="Arial"/>
          </w:rPr>
          <w:t>.</w:t>
        </w:r>
        <w:r>
          <w:rPr>
            <w:rFonts w:ascii="Arial" w:hAnsi="Arial" w:cs="Arial"/>
          </w:rPr>
          <w:t xml:space="preserve"> (F)</w:t>
        </w:r>
        <w:r w:rsidRPr="00145E74">
          <w:rPr>
            <w:rFonts w:ascii="Arial" w:hAnsi="Arial" w:cs="Arial"/>
          </w:rPr>
          <w:t xml:space="preserve"> </w:t>
        </w:r>
        <w:r w:rsidRPr="000F4E1F">
          <w:rPr>
            <w:rFonts w:ascii="Arial" w:hAnsi="Arial" w:cs="Arial"/>
          </w:rPr>
          <w:t xml:space="preserve">Percentage of </w:t>
        </w:r>
        <w:r>
          <w:rPr>
            <w:rFonts w:ascii="Arial" w:hAnsi="Arial" w:cs="Arial"/>
          </w:rPr>
          <w:t>shared neurons between CRF ensembles and high OSI cells.</w:t>
        </w:r>
        <w:r w:rsidRPr="000F4E1F">
          <w:rPr>
            <w:rFonts w:ascii="Arial" w:hAnsi="Arial" w:cs="Arial"/>
          </w:rPr>
          <w:t xml:space="preserve"> Percentage is calculated by number of cells </w:t>
        </w:r>
        <w:r>
          <w:rPr>
            <w:rFonts w:ascii="Arial" w:hAnsi="Arial" w:cs="Arial"/>
          </w:rPr>
          <w:t xml:space="preserve">that </w:t>
        </w:r>
        <w:r w:rsidRPr="000F4E1F">
          <w:rPr>
            <w:rFonts w:ascii="Arial" w:hAnsi="Arial" w:cs="Arial"/>
          </w:rPr>
          <w:t xml:space="preserve">belong to both </w:t>
        </w:r>
        <w:r>
          <w:rPr>
            <w:rFonts w:ascii="Arial" w:hAnsi="Arial" w:cs="Arial"/>
          </w:rPr>
          <w:t>methods</w:t>
        </w:r>
        <w:r w:rsidRPr="000F4E1F">
          <w:rPr>
            <w:rFonts w:ascii="Arial" w:hAnsi="Arial" w:cs="Arial"/>
          </w:rPr>
          <w:t xml:space="preserve"> divided by the </w:t>
        </w:r>
        <w:r>
          <w:rPr>
            <w:rFonts w:ascii="Arial" w:hAnsi="Arial" w:cs="Arial"/>
          </w:rPr>
          <w:t xml:space="preserve">total </w:t>
        </w:r>
        <w:r w:rsidRPr="000F4E1F">
          <w:rPr>
            <w:rFonts w:ascii="Arial" w:hAnsi="Arial" w:cs="Arial"/>
          </w:rPr>
          <w:t xml:space="preserve">number of </w:t>
        </w:r>
        <w:r>
          <w:rPr>
            <w:rFonts w:ascii="Arial" w:hAnsi="Arial" w:cs="Arial"/>
          </w:rPr>
          <w:t xml:space="preserve">unique </w:t>
        </w:r>
        <w:r w:rsidRPr="000F4E1F">
          <w:rPr>
            <w:rFonts w:ascii="Arial" w:hAnsi="Arial" w:cs="Arial"/>
          </w:rPr>
          <w:t>cells</w:t>
        </w:r>
        <w:r>
          <w:rPr>
            <w:rFonts w:ascii="Arial" w:hAnsi="Arial" w:cs="Arial"/>
          </w:rPr>
          <w:t xml:space="preserve"> in both methods</w:t>
        </w:r>
        <w:r w:rsidRPr="000F4E1F">
          <w:rPr>
            <w:rFonts w:ascii="Arial" w:hAnsi="Arial" w:cs="Arial"/>
          </w:rPr>
          <w:t>.</w:t>
        </w:r>
        <w:r>
          <w:rPr>
            <w:rFonts w:ascii="Arial" w:hAnsi="Arial" w:cs="Arial"/>
          </w:rPr>
          <w:t xml:space="preserve"> (G) </w:t>
        </w:r>
        <w:r w:rsidRPr="000F4E1F">
          <w:rPr>
            <w:rFonts w:ascii="Arial" w:hAnsi="Arial" w:cs="Arial"/>
          </w:rPr>
          <w:t xml:space="preserve">Examples of </w:t>
        </w:r>
        <w:r>
          <w:rPr>
            <w:rFonts w:ascii="Arial" w:hAnsi="Arial" w:cs="Arial"/>
          </w:rPr>
          <w:t>the most representative neurons from cortical ensembles</w:t>
        </w:r>
        <w:r w:rsidRPr="000F4E1F">
          <w:rPr>
            <w:rFonts w:ascii="Arial" w:hAnsi="Arial" w:cs="Arial"/>
          </w:rPr>
          <w:t xml:space="preserve"> identified using </w:t>
        </w:r>
        <w:r>
          <w:rPr>
            <w:rFonts w:ascii="Arial" w:hAnsi="Arial" w:cs="Arial"/>
          </w:rPr>
          <w:t>CRF (orange), and high OSI cells (gray).</w:t>
        </w:r>
        <w:r w:rsidRPr="000F4E1F">
          <w:rPr>
            <w:rFonts w:ascii="Arial" w:hAnsi="Arial" w:cs="Arial"/>
          </w:rPr>
          <w:t xml:space="preserve"> </w:t>
        </w:r>
        <w:r>
          <w:rPr>
            <w:rFonts w:ascii="Arial" w:hAnsi="Arial" w:cs="Arial"/>
          </w:rPr>
          <w:t>C</w:t>
        </w:r>
        <w:r w:rsidRPr="000F4E1F">
          <w:rPr>
            <w:rFonts w:ascii="Arial" w:hAnsi="Arial" w:cs="Arial"/>
          </w:rPr>
          <w:t xml:space="preserve">ircles represent </w:t>
        </w:r>
        <w:r>
          <w:rPr>
            <w:rFonts w:ascii="Arial" w:hAnsi="Arial" w:cs="Arial"/>
          </w:rPr>
          <w:t>neurons</w:t>
        </w:r>
        <w:r w:rsidRPr="000F4E1F">
          <w:rPr>
            <w:rFonts w:ascii="Arial" w:hAnsi="Arial" w:cs="Arial"/>
          </w:rPr>
          <w:t xml:space="preserve"> of horizontal</w:t>
        </w:r>
        <w:r>
          <w:rPr>
            <w:rFonts w:ascii="Arial" w:hAnsi="Arial" w:cs="Arial"/>
          </w:rPr>
          <w:t xml:space="preserve"> (left)</w:t>
        </w:r>
        <w:r w:rsidRPr="000F4E1F">
          <w:rPr>
            <w:rFonts w:ascii="Arial" w:hAnsi="Arial" w:cs="Arial"/>
          </w:rPr>
          <w:t xml:space="preserve"> and vertical</w:t>
        </w:r>
        <w:r>
          <w:rPr>
            <w:rFonts w:ascii="Arial" w:hAnsi="Arial" w:cs="Arial"/>
          </w:rPr>
          <w:t xml:space="preserve"> (right)</w:t>
        </w:r>
        <w:r w:rsidRPr="000F4E1F">
          <w:rPr>
            <w:rFonts w:ascii="Arial" w:hAnsi="Arial" w:cs="Arial"/>
          </w:rPr>
          <w:t xml:space="preserve"> visual stimuli, respectively</w:t>
        </w:r>
        <w:r>
          <w:rPr>
            <w:rFonts w:ascii="Arial" w:hAnsi="Arial" w:cs="Arial"/>
          </w:rPr>
          <w:t>. Neurons shared between CRF and high OSI cells are represented by orange dots circled by gray. Scale bar represents 50μm. (H)</w:t>
        </w:r>
        <w:r w:rsidRPr="006B4007">
          <w:rPr>
            <w:rFonts w:ascii="Arial" w:hAnsi="Arial" w:cs="Arial"/>
          </w:rPr>
          <w:t xml:space="preserve"> </w:t>
        </w:r>
        <w:r>
          <w:rPr>
            <w:rFonts w:ascii="Arial" w:hAnsi="Arial" w:cs="Arial"/>
          </w:rPr>
          <w:t>Percentage from the total population size representing representative ensemble neurons from CRF methods and high OSI cells (p=0.5075). (n</w:t>
        </w:r>
      </w:ins>
      <w:ins w:id="625" w:author="Shuting Han" w:date="2017-03-07T10:33:00Z">
        <w:r w:rsidR="003A5F94">
          <w:rPr>
            <w:rFonts w:ascii="Arial" w:hAnsi="Arial" w:cs="Arial"/>
          </w:rPr>
          <w:t xml:space="preserve"> </w:t>
        </w:r>
      </w:ins>
      <w:ins w:id="626" w:author="Shuting Han" w:date="2017-03-06T12:23:00Z">
        <w:r>
          <w:rPr>
            <w:rFonts w:ascii="Arial" w:hAnsi="Arial" w:cs="Arial"/>
          </w:rPr>
          <w:t>=</w:t>
        </w:r>
      </w:ins>
      <w:ins w:id="627" w:author="Shuting Han" w:date="2017-03-07T10:33:00Z">
        <w:r w:rsidR="003A5F94">
          <w:rPr>
            <w:rFonts w:ascii="Arial" w:hAnsi="Arial" w:cs="Arial"/>
          </w:rPr>
          <w:t xml:space="preserve"> </w:t>
        </w:r>
      </w:ins>
      <w:ins w:id="628" w:author="Shuting Han" w:date="2017-03-06T12:23:00Z">
        <w:r>
          <w:rPr>
            <w:rFonts w:ascii="Arial" w:hAnsi="Arial" w:cs="Arial"/>
          </w:rPr>
          <w:t xml:space="preserve">6 </w:t>
        </w:r>
      </w:ins>
      <w:ins w:id="629" w:author="Shuting Han" w:date="2017-03-06T16:29:00Z">
        <w:r w:rsidR="00930E27">
          <w:rPr>
            <w:rFonts w:ascii="Arial" w:hAnsi="Arial" w:cs="Arial"/>
          </w:rPr>
          <w:t>mice</w:t>
        </w:r>
      </w:ins>
      <w:ins w:id="630" w:author="Shuting Han" w:date="2017-03-06T12:23:00Z">
        <w:r>
          <w:rPr>
            <w:rFonts w:ascii="Arial" w:hAnsi="Arial" w:cs="Arial"/>
          </w:rPr>
          <w:t>; n</w:t>
        </w:r>
      </w:ins>
      <w:ins w:id="631" w:author="Shuting Han" w:date="2017-03-07T10:33:00Z">
        <w:r w:rsidR="003A5F94">
          <w:rPr>
            <w:rFonts w:ascii="Arial" w:hAnsi="Arial" w:cs="Arial"/>
          </w:rPr>
          <w:t xml:space="preserve"> </w:t>
        </w:r>
      </w:ins>
      <w:ins w:id="632" w:author="Shuting Han" w:date="2017-03-06T12:23:00Z">
        <w:r>
          <w:rPr>
            <w:rFonts w:ascii="Arial" w:hAnsi="Arial" w:cs="Arial"/>
          </w:rPr>
          <w:t>=</w:t>
        </w:r>
      </w:ins>
      <w:ins w:id="633" w:author="Shuting Han" w:date="2017-03-07T10:33:00Z">
        <w:r w:rsidR="003A5F94">
          <w:rPr>
            <w:rFonts w:ascii="Arial" w:hAnsi="Arial" w:cs="Arial"/>
          </w:rPr>
          <w:t xml:space="preserve"> </w:t>
        </w:r>
      </w:ins>
      <w:ins w:id="634" w:author="Shuting Han" w:date="2017-03-06T12:23:00Z">
        <w:r>
          <w:rPr>
            <w:rFonts w:ascii="Arial" w:hAnsi="Arial" w:cs="Arial"/>
          </w:rPr>
          <w:t>20 CRF</w:t>
        </w:r>
      </w:ins>
      <w:ins w:id="635" w:author="Shuting Han" w:date="2017-03-06T13:48:00Z">
        <w:r w:rsidR="00706079">
          <w:rPr>
            <w:rFonts w:ascii="Arial" w:hAnsi="Arial" w:cs="Arial"/>
          </w:rPr>
          <w:t xml:space="preserve"> and </w:t>
        </w:r>
      </w:ins>
      <w:ins w:id="636" w:author="Shuting Han" w:date="2017-03-06T12:23:00Z">
        <w:r>
          <w:rPr>
            <w:rFonts w:ascii="Arial" w:hAnsi="Arial" w:cs="Arial"/>
          </w:rPr>
          <w:t>OSI ensembles; Wilcoxon signed rank-test; *: p&lt;0.05; **: p&lt;0.01; ***: p&lt;0.001; n.s. p&gt;0.05).</w:t>
        </w:r>
      </w:ins>
    </w:p>
    <w:p w14:paraId="390F3A24" w14:textId="4B0C4E92" w:rsidR="003176E4" w:rsidDel="003176E4" w:rsidRDefault="003176E4" w:rsidP="007D633E">
      <w:pPr>
        <w:spacing w:line="480" w:lineRule="auto"/>
        <w:jc w:val="both"/>
        <w:rPr>
          <w:del w:id="637" w:author="Shuting Han" w:date="2017-03-06T12:23:00Z"/>
          <w:rFonts w:ascii="Arial" w:hAnsi="Arial" w:cs="Arial"/>
          <w:b/>
        </w:rPr>
      </w:pPr>
    </w:p>
    <w:p w14:paraId="34B96ED8" w14:textId="77777777" w:rsidR="00BD60C1" w:rsidRDefault="00BD60C1" w:rsidP="007D633E">
      <w:pPr>
        <w:spacing w:line="480" w:lineRule="auto"/>
        <w:jc w:val="both"/>
        <w:rPr>
          <w:rFonts w:ascii="Arial" w:hAnsi="Arial" w:cs="Arial"/>
          <w:b/>
        </w:rPr>
      </w:pPr>
    </w:p>
    <w:p w14:paraId="1D9DFF16" w14:textId="6A9C458E" w:rsidR="007D633E" w:rsidRDefault="007D633E" w:rsidP="007D633E">
      <w:pPr>
        <w:spacing w:line="480" w:lineRule="auto"/>
        <w:jc w:val="both"/>
        <w:rPr>
          <w:rFonts w:ascii="Arial" w:hAnsi="Arial" w:cs="Arial"/>
          <w:b/>
        </w:rPr>
      </w:pPr>
      <w:r>
        <w:rPr>
          <w:rFonts w:ascii="Arial" w:hAnsi="Arial" w:cs="Arial"/>
          <w:b/>
        </w:rPr>
        <w:t>Supplementary Figure S</w:t>
      </w:r>
      <w:r w:rsidR="00BD60C1">
        <w:rPr>
          <w:rFonts w:ascii="Arial" w:hAnsi="Arial" w:cs="Arial"/>
          <w:b/>
        </w:rPr>
        <w:t>6</w:t>
      </w:r>
      <w:r>
        <w:rPr>
          <w:rFonts w:ascii="Arial" w:hAnsi="Arial" w:cs="Arial"/>
          <w:b/>
        </w:rPr>
        <w:t>. Global network properties of cortical microcircuits induced by two-photon optogenetic population manipulation</w:t>
      </w:r>
    </w:p>
    <w:p w14:paraId="7EAED977" w14:textId="29CDDC47" w:rsidR="00706C11" w:rsidRDefault="007D633E" w:rsidP="00706C11">
      <w:pPr>
        <w:spacing w:line="480" w:lineRule="auto"/>
        <w:jc w:val="both"/>
        <w:rPr>
          <w:rFonts w:ascii="Arial" w:hAnsi="Arial" w:cs="Arial"/>
        </w:rPr>
      </w:pPr>
      <w:r>
        <w:rPr>
          <w:rFonts w:ascii="Arial" w:hAnsi="Arial" w:cs="Arial"/>
        </w:rPr>
        <w:t xml:space="preserve">(A) </w:t>
      </w:r>
      <w:r w:rsidR="00706C11">
        <w:rPr>
          <w:rFonts w:ascii="Arial" w:hAnsi="Arial" w:cs="Arial"/>
        </w:rPr>
        <w:t xml:space="preserve">Density, (B) node strength, (C) node degree, (D) clustering coefficients and (E) centrality values of the whole network remain unchanged after the imprinting protocol. </w:t>
      </w:r>
      <w:r w:rsidR="009470BD">
        <w:rPr>
          <w:rFonts w:ascii="Arial" w:hAnsi="Arial" w:cs="Arial"/>
        </w:rPr>
        <w:t>(n = 74</w:t>
      </w:r>
      <w:r w:rsidR="00706C11">
        <w:rPr>
          <w:rFonts w:ascii="Arial" w:hAnsi="Arial" w:cs="Arial"/>
        </w:rPr>
        <w:t xml:space="preserve"> neurons; </w:t>
      </w:r>
      <w:r w:rsidR="00F334BD">
        <w:rPr>
          <w:rFonts w:ascii="Arial" w:hAnsi="Arial" w:cs="Arial"/>
        </w:rPr>
        <w:t>Wilcoxon signed rank-test</w:t>
      </w:r>
      <w:r w:rsidR="00706C11">
        <w:rPr>
          <w:rFonts w:ascii="Arial" w:hAnsi="Arial" w:cs="Arial"/>
        </w:rPr>
        <w:t xml:space="preserve">; n.s. p&gt;0.05). </w:t>
      </w:r>
    </w:p>
    <w:p w14:paraId="0281D892" w14:textId="1C00287A" w:rsidR="007D633E" w:rsidRDefault="007D633E" w:rsidP="00A86303">
      <w:pPr>
        <w:spacing w:line="480" w:lineRule="auto"/>
        <w:jc w:val="both"/>
        <w:rPr>
          <w:rFonts w:ascii="Arial" w:hAnsi="Arial" w:cs="Arial"/>
        </w:rPr>
      </w:pPr>
    </w:p>
    <w:p w14:paraId="4A5E1D00" w14:textId="77777777" w:rsidR="007D633E" w:rsidRPr="00BF73EC" w:rsidRDefault="007D633E" w:rsidP="00A86303">
      <w:pPr>
        <w:spacing w:line="480" w:lineRule="auto"/>
        <w:jc w:val="both"/>
        <w:rPr>
          <w:rFonts w:ascii="Arial" w:hAnsi="Arial" w:cs="Arial"/>
        </w:rPr>
      </w:pPr>
    </w:p>
    <w:p w14:paraId="39A91F8F" w14:textId="29EC7491" w:rsidR="002E79C7" w:rsidRPr="00B910D6" w:rsidRDefault="002E79C7" w:rsidP="00B910D6">
      <w:pPr>
        <w:spacing w:line="480" w:lineRule="auto"/>
        <w:rPr>
          <w:rFonts w:ascii="Arial" w:hAnsi="Arial" w:cs="Arial"/>
        </w:rPr>
      </w:pPr>
      <w:bookmarkStart w:id="638" w:name="_GoBack"/>
      <w:bookmarkEnd w:id="638"/>
    </w:p>
    <w:sectPr w:rsidR="002E79C7" w:rsidRPr="00B910D6" w:rsidSect="00FF30DD">
      <w:footerReference w:type="even" r:id="rId15"/>
      <w:footerReference w:type="default" r:id="rId16"/>
      <w:pgSz w:w="12240" w:h="15840"/>
      <w:pgMar w:top="1440"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huting Han" w:date="2017-03-07T11:46:00Z" w:initials="SH">
    <w:p w14:paraId="6B66691C" w14:textId="32062D19" w:rsidR="00C92E1E" w:rsidRDefault="00C92E1E">
      <w:pPr>
        <w:pStyle w:val="CommentText"/>
      </w:pPr>
      <w:r>
        <w:rPr>
          <w:rStyle w:val="CommentReference"/>
        </w:rPr>
        <w:annotationRef/>
      </w:r>
      <w:r>
        <w:t>there’s no investigation in this paper?</w:t>
      </w:r>
    </w:p>
  </w:comment>
  <w:comment w:id="148" w:author="Shuting Han" w:date="2017-03-07T12:01:00Z" w:initials="SH">
    <w:p w14:paraId="21AEF573" w14:textId="5341AAA6" w:rsidR="00C92E1E" w:rsidRDefault="00C92E1E">
      <w:pPr>
        <w:pStyle w:val="CommentText"/>
      </w:pPr>
      <w:r>
        <w:rPr>
          <w:rStyle w:val="CommentReference"/>
        </w:rPr>
        <w:annotationRef/>
      </w:r>
      <w:r>
        <w:t>shall we write a bit more about the results in this figure?</w:t>
      </w:r>
    </w:p>
  </w:comment>
  <w:comment w:id="216" w:author="Rafael Yuste" w:date="2016-12-27T11:06:00Z" w:initials="RY">
    <w:p w14:paraId="52F793AF" w14:textId="633E894C" w:rsidR="00C92E1E" w:rsidRDefault="00C92E1E">
      <w:pPr>
        <w:pStyle w:val="CommentText"/>
      </w:pPr>
      <w:r>
        <w:rPr>
          <w:rStyle w:val="CommentReference"/>
        </w:rPr>
        <w:annotationRef/>
      </w:r>
      <w:r>
        <w:t>Numbers and statstiics missing</w:t>
      </w:r>
    </w:p>
  </w:comment>
  <w:comment w:id="256" w:author="Rafael Yuste" w:date="2017-01-31T16:11:00Z" w:initials="RY">
    <w:p w14:paraId="16F69981" w14:textId="77777777" w:rsidR="00C92E1E" w:rsidRDefault="00C92E1E" w:rsidP="00AB290A">
      <w:pPr>
        <w:pStyle w:val="CommentText"/>
      </w:pPr>
      <w:r>
        <w:rPr>
          <w:rStyle w:val="CommentReference"/>
        </w:rPr>
        <w:annotationRef/>
      </w:r>
      <w:r>
        <w:t>Need to show the results with numbers and statistic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66691C" w15:done="0"/>
  <w15:commentEx w15:paraId="21AEF573" w15:done="0"/>
  <w15:commentEx w15:paraId="52F793AF" w15:done="0"/>
  <w15:commentEx w15:paraId="16F699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98355A" w14:textId="77777777" w:rsidR="00110232" w:rsidRDefault="00110232" w:rsidP="00A96F7A">
      <w:r>
        <w:separator/>
      </w:r>
    </w:p>
  </w:endnote>
  <w:endnote w:type="continuationSeparator" w:id="0">
    <w:p w14:paraId="0CBC8A9E" w14:textId="77777777" w:rsidR="00110232" w:rsidRDefault="00110232"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67FD3" w14:textId="77777777" w:rsidR="00C92E1E" w:rsidRDefault="00C92E1E"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3B43D" w14:textId="77777777" w:rsidR="00C92E1E" w:rsidRDefault="00C92E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84031" w14:textId="77777777" w:rsidR="00C92E1E" w:rsidRDefault="00C92E1E"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E60BF">
      <w:rPr>
        <w:rStyle w:val="PageNumber"/>
        <w:noProof/>
      </w:rPr>
      <w:t>39</w:t>
    </w:r>
    <w:r>
      <w:rPr>
        <w:rStyle w:val="PageNumber"/>
      </w:rPr>
      <w:fldChar w:fldCharType="end"/>
    </w:r>
  </w:p>
  <w:p w14:paraId="67CCFF3A" w14:textId="77777777" w:rsidR="00C92E1E" w:rsidRDefault="00C92E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24DA97" w14:textId="77777777" w:rsidR="00110232" w:rsidRDefault="00110232" w:rsidP="00A96F7A">
      <w:r>
        <w:separator/>
      </w:r>
    </w:p>
  </w:footnote>
  <w:footnote w:type="continuationSeparator" w:id="0">
    <w:p w14:paraId="0574C9E6" w14:textId="77777777" w:rsidR="00110232" w:rsidRDefault="00110232"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7&lt;/item&gt;&lt;item&gt;128&lt;/item&gt;&lt;item&gt;129&lt;/item&gt;&lt;item&gt;130&lt;/item&gt;&lt;item&gt;131&lt;/item&gt;&lt;item&gt;132&lt;/item&gt;&lt;item&gt;133&lt;/item&gt;&lt;/record-ids&gt;&lt;/item&gt;&lt;/Libraries&gt;"/>
  </w:docVars>
  <w:rsids>
    <w:rsidRoot w:val="00F80040"/>
    <w:rsid w:val="00000106"/>
    <w:rsid w:val="00000A68"/>
    <w:rsid w:val="00002CD3"/>
    <w:rsid w:val="00003253"/>
    <w:rsid w:val="00003966"/>
    <w:rsid w:val="00003BFC"/>
    <w:rsid w:val="00005B0D"/>
    <w:rsid w:val="00007261"/>
    <w:rsid w:val="00007317"/>
    <w:rsid w:val="000121C4"/>
    <w:rsid w:val="000123B6"/>
    <w:rsid w:val="00012461"/>
    <w:rsid w:val="00012FBD"/>
    <w:rsid w:val="00020E27"/>
    <w:rsid w:val="00020E68"/>
    <w:rsid w:val="000210AE"/>
    <w:rsid w:val="00021137"/>
    <w:rsid w:val="0002179F"/>
    <w:rsid w:val="00024149"/>
    <w:rsid w:val="00024404"/>
    <w:rsid w:val="000252E8"/>
    <w:rsid w:val="0002536E"/>
    <w:rsid w:val="0002703E"/>
    <w:rsid w:val="0002764F"/>
    <w:rsid w:val="000277BB"/>
    <w:rsid w:val="00030FEE"/>
    <w:rsid w:val="0003296C"/>
    <w:rsid w:val="0003379E"/>
    <w:rsid w:val="00033A8A"/>
    <w:rsid w:val="00034A05"/>
    <w:rsid w:val="00034CCC"/>
    <w:rsid w:val="00034D1F"/>
    <w:rsid w:val="00035671"/>
    <w:rsid w:val="00035B86"/>
    <w:rsid w:val="00040B6E"/>
    <w:rsid w:val="000412CD"/>
    <w:rsid w:val="000413BF"/>
    <w:rsid w:val="00041445"/>
    <w:rsid w:val="0004264E"/>
    <w:rsid w:val="00044A05"/>
    <w:rsid w:val="00044B3A"/>
    <w:rsid w:val="00044F8D"/>
    <w:rsid w:val="00045631"/>
    <w:rsid w:val="00047722"/>
    <w:rsid w:val="00051A7A"/>
    <w:rsid w:val="00052587"/>
    <w:rsid w:val="000533D5"/>
    <w:rsid w:val="00054F16"/>
    <w:rsid w:val="00055EE1"/>
    <w:rsid w:val="00055F0D"/>
    <w:rsid w:val="00056DBE"/>
    <w:rsid w:val="000603A6"/>
    <w:rsid w:val="00060CE8"/>
    <w:rsid w:val="00060DA6"/>
    <w:rsid w:val="00060EC0"/>
    <w:rsid w:val="0006101B"/>
    <w:rsid w:val="00061EDD"/>
    <w:rsid w:val="00062976"/>
    <w:rsid w:val="00063B9F"/>
    <w:rsid w:val="0006468C"/>
    <w:rsid w:val="00064CC0"/>
    <w:rsid w:val="0006504B"/>
    <w:rsid w:val="00065C7A"/>
    <w:rsid w:val="00065DAC"/>
    <w:rsid w:val="00065FB0"/>
    <w:rsid w:val="00067283"/>
    <w:rsid w:val="000672C2"/>
    <w:rsid w:val="0006750B"/>
    <w:rsid w:val="00067988"/>
    <w:rsid w:val="00067E52"/>
    <w:rsid w:val="00070A71"/>
    <w:rsid w:val="00071C79"/>
    <w:rsid w:val="00072359"/>
    <w:rsid w:val="00077894"/>
    <w:rsid w:val="00077A3C"/>
    <w:rsid w:val="00082ABE"/>
    <w:rsid w:val="00085197"/>
    <w:rsid w:val="00085EF1"/>
    <w:rsid w:val="00086019"/>
    <w:rsid w:val="00086D96"/>
    <w:rsid w:val="00087A2D"/>
    <w:rsid w:val="00087B30"/>
    <w:rsid w:val="000900BE"/>
    <w:rsid w:val="000908C8"/>
    <w:rsid w:val="00090D52"/>
    <w:rsid w:val="00092498"/>
    <w:rsid w:val="00092754"/>
    <w:rsid w:val="00092CD7"/>
    <w:rsid w:val="00093C8A"/>
    <w:rsid w:val="00093E33"/>
    <w:rsid w:val="0009407A"/>
    <w:rsid w:val="00095169"/>
    <w:rsid w:val="0009580D"/>
    <w:rsid w:val="00095F12"/>
    <w:rsid w:val="00096176"/>
    <w:rsid w:val="0009664D"/>
    <w:rsid w:val="0009677F"/>
    <w:rsid w:val="00096D9D"/>
    <w:rsid w:val="000979D6"/>
    <w:rsid w:val="00097F11"/>
    <w:rsid w:val="000A156C"/>
    <w:rsid w:val="000A20D8"/>
    <w:rsid w:val="000A23B9"/>
    <w:rsid w:val="000A3370"/>
    <w:rsid w:val="000A3716"/>
    <w:rsid w:val="000A4F84"/>
    <w:rsid w:val="000A5AD8"/>
    <w:rsid w:val="000A6047"/>
    <w:rsid w:val="000A625A"/>
    <w:rsid w:val="000A641D"/>
    <w:rsid w:val="000A6FF8"/>
    <w:rsid w:val="000A7F35"/>
    <w:rsid w:val="000B0040"/>
    <w:rsid w:val="000B0F4E"/>
    <w:rsid w:val="000B1095"/>
    <w:rsid w:val="000B24A1"/>
    <w:rsid w:val="000B2DC3"/>
    <w:rsid w:val="000B2FE1"/>
    <w:rsid w:val="000B3D9C"/>
    <w:rsid w:val="000B4C3A"/>
    <w:rsid w:val="000B5A6B"/>
    <w:rsid w:val="000B5BA8"/>
    <w:rsid w:val="000B5DC1"/>
    <w:rsid w:val="000B613E"/>
    <w:rsid w:val="000B68AD"/>
    <w:rsid w:val="000B72A1"/>
    <w:rsid w:val="000B76F7"/>
    <w:rsid w:val="000C0DD1"/>
    <w:rsid w:val="000C467C"/>
    <w:rsid w:val="000C6390"/>
    <w:rsid w:val="000C66C6"/>
    <w:rsid w:val="000C675A"/>
    <w:rsid w:val="000C7F3F"/>
    <w:rsid w:val="000D07C9"/>
    <w:rsid w:val="000D07EC"/>
    <w:rsid w:val="000D0BFF"/>
    <w:rsid w:val="000D2069"/>
    <w:rsid w:val="000D4012"/>
    <w:rsid w:val="000D4448"/>
    <w:rsid w:val="000D4E5D"/>
    <w:rsid w:val="000D5421"/>
    <w:rsid w:val="000D651B"/>
    <w:rsid w:val="000D66F2"/>
    <w:rsid w:val="000D6BE3"/>
    <w:rsid w:val="000D7919"/>
    <w:rsid w:val="000E0EAA"/>
    <w:rsid w:val="000E140C"/>
    <w:rsid w:val="000E2401"/>
    <w:rsid w:val="000E3956"/>
    <w:rsid w:val="000E4D9F"/>
    <w:rsid w:val="000E74F3"/>
    <w:rsid w:val="000E7BDF"/>
    <w:rsid w:val="000F04CD"/>
    <w:rsid w:val="000F0732"/>
    <w:rsid w:val="000F0842"/>
    <w:rsid w:val="000F1571"/>
    <w:rsid w:val="000F294C"/>
    <w:rsid w:val="000F2D35"/>
    <w:rsid w:val="000F397B"/>
    <w:rsid w:val="000F404A"/>
    <w:rsid w:val="000F459D"/>
    <w:rsid w:val="000F5696"/>
    <w:rsid w:val="000F6876"/>
    <w:rsid w:val="00101F60"/>
    <w:rsid w:val="0010299E"/>
    <w:rsid w:val="00106854"/>
    <w:rsid w:val="00106EBA"/>
    <w:rsid w:val="00107347"/>
    <w:rsid w:val="001079F2"/>
    <w:rsid w:val="00110232"/>
    <w:rsid w:val="001109CE"/>
    <w:rsid w:val="0011456F"/>
    <w:rsid w:val="00116602"/>
    <w:rsid w:val="00117152"/>
    <w:rsid w:val="001177E2"/>
    <w:rsid w:val="00120561"/>
    <w:rsid w:val="00122303"/>
    <w:rsid w:val="0012504E"/>
    <w:rsid w:val="0012779B"/>
    <w:rsid w:val="00127860"/>
    <w:rsid w:val="00130394"/>
    <w:rsid w:val="00131579"/>
    <w:rsid w:val="0013702F"/>
    <w:rsid w:val="00141F7D"/>
    <w:rsid w:val="001420F9"/>
    <w:rsid w:val="001421B7"/>
    <w:rsid w:val="0014224F"/>
    <w:rsid w:val="0014330C"/>
    <w:rsid w:val="00144C4D"/>
    <w:rsid w:val="00145E74"/>
    <w:rsid w:val="00147691"/>
    <w:rsid w:val="00147D03"/>
    <w:rsid w:val="00151B41"/>
    <w:rsid w:val="00151E3C"/>
    <w:rsid w:val="0015270D"/>
    <w:rsid w:val="001527CE"/>
    <w:rsid w:val="0015282D"/>
    <w:rsid w:val="00152C64"/>
    <w:rsid w:val="00153608"/>
    <w:rsid w:val="00153A86"/>
    <w:rsid w:val="00153D35"/>
    <w:rsid w:val="00154AC1"/>
    <w:rsid w:val="00154B5B"/>
    <w:rsid w:val="00155ACC"/>
    <w:rsid w:val="00161D5D"/>
    <w:rsid w:val="00162607"/>
    <w:rsid w:val="00162D50"/>
    <w:rsid w:val="00163D9D"/>
    <w:rsid w:val="00167911"/>
    <w:rsid w:val="001679D7"/>
    <w:rsid w:val="001706D5"/>
    <w:rsid w:val="00171F3F"/>
    <w:rsid w:val="001727C5"/>
    <w:rsid w:val="00172F48"/>
    <w:rsid w:val="0017656B"/>
    <w:rsid w:val="00176D25"/>
    <w:rsid w:val="001775E9"/>
    <w:rsid w:val="00177A6D"/>
    <w:rsid w:val="00181C09"/>
    <w:rsid w:val="00182922"/>
    <w:rsid w:val="001829DD"/>
    <w:rsid w:val="00182CA1"/>
    <w:rsid w:val="00183C28"/>
    <w:rsid w:val="00184CC6"/>
    <w:rsid w:val="00185024"/>
    <w:rsid w:val="00186772"/>
    <w:rsid w:val="0019011E"/>
    <w:rsid w:val="00190138"/>
    <w:rsid w:val="001905F2"/>
    <w:rsid w:val="00193B06"/>
    <w:rsid w:val="001945D0"/>
    <w:rsid w:val="00194C4D"/>
    <w:rsid w:val="0019577E"/>
    <w:rsid w:val="001959EB"/>
    <w:rsid w:val="00195F7F"/>
    <w:rsid w:val="0019608E"/>
    <w:rsid w:val="0019724C"/>
    <w:rsid w:val="001A075B"/>
    <w:rsid w:val="001A3956"/>
    <w:rsid w:val="001A3EBD"/>
    <w:rsid w:val="001A62E5"/>
    <w:rsid w:val="001A7013"/>
    <w:rsid w:val="001A75E1"/>
    <w:rsid w:val="001B03B5"/>
    <w:rsid w:val="001B0680"/>
    <w:rsid w:val="001B1C1A"/>
    <w:rsid w:val="001B4515"/>
    <w:rsid w:val="001B4EC1"/>
    <w:rsid w:val="001B5424"/>
    <w:rsid w:val="001B704F"/>
    <w:rsid w:val="001C029D"/>
    <w:rsid w:val="001C1ACD"/>
    <w:rsid w:val="001C2533"/>
    <w:rsid w:val="001C43A6"/>
    <w:rsid w:val="001C693C"/>
    <w:rsid w:val="001C6E70"/>
    <w:rsid w:val="001C712A"/>
    <w:rsid w:val="001C72C1"/>
    <w:rsid w:val="001D0F3E"/>
    <w:rsid w:val="001D1C27"/>
    <w:rsid w:val="001D34B4"/>
    <w:rsid w:val="001D6B7A"/>
    <w:rsid w:val="001D7C3D"/>
    <w:rsid w:val="001E3240"/>
    <w:rsid w:val="001E3882"/>
    <w:rsid w:val="001E3C25"/>
    <w:rsid w:val="001E3FAA"/>
    <w:rsid w:val="001E4A0F"/>
    <w:rsid w:val="001E4D70"/>
    <w:rsid w:val="001E6057"/>
    <w:rsid w:val="001E6113"/>
    <w:rsid w:val="001E7583"/>
    <w:rsid w:val="001F1A38"/>
    <w:rsid w:val="001F3C07"/>
    <w:rsid w:val="001F583C"/>
    <w:rsid w:val="001F68ED"/>
    <w:rsid w:val="001F69F0"/>
    <w:rsid w:val="001F7692"/>
    <w:rsid w:val="001F79D8"/>
    <w:rsid w:val="002003E0"/>
    <w:rsid w:val="00200CAA"/>
    <w:rsid w:val="00201BAA"/>
    <w:rsid w:val="00201C99"/>
    <w:rsid w:val="002021E4"/>
    <w:rsid w:val="00202D85"/>
    <w:rsid w:val="00204437"/>
    <w:rsid w:val="00205E04"/>
    <w:rsid w:val="002076FD"/>
    <w:rsid w:val="00210813"/>
    <w:rsid w:val="00210AF5"/>
    <w:rsid w:val="00210CEA"/>
    <w:rsid w:val="00211309"/>
    <w:rsid w:val="0021286F"/>
    <w:rsid w:val="00212B7B"/>
    <w:rsid w:val="00212B7F"/>
    <w:rsid w:val="00215FE8"/>
    <w:rsid w:val="002169E6"/>
    <w:rsid w:val="00217385"/>
    <w:rsid w:val="002175ED"/>
    <w:rsid w:val="00220749"/>
    <w:rsid w:val="002215A7"/>
    <w:rsid w:val="00223800"/>
    <w:rsid w:val="00224774"/>
    <w:rsid w:val="00226E0A"/>
    <w:rsid w:val="00227689"/>
    <w:rsid w:val="0023034C"/>
    <w:rsid w:val="00230C67"/>
    <w:rsid w:val="00231545"/>
    <w:rsid w:val="0023215C"/>
    <w:rsid w:val="00232A92"/>
    <w:rsid w:val="0023312F"/>
    <w:rsid w:val="002331E4"/>
    <w:rsid w:val="002341A2"/>
    <w:rsid w:val="002374A3"/>
    <w:rsid w:val="00237688"/>
    <w:rsid w:val="0023774F"/>
    <w:rsid w:val="00237D73"/>
    <w:rsid w:val="00240096"/>
    <w:rsid w:val="00240D30"/>
    <w:rsid w:val="00241109"/>
    <w:rsid w:val="00242A92"/>
    <w:rsid w:val="0024348C"/>
    <w:rsid w:val="002436AF"/>
    <w:rsid w:val="002460E2"/>
    <w:rsid w:val="002477B9"/>
    <w:rsid w:val="00247BCA"/>
    <w:rsid w:val="00250AAF"/>
    <w:rsid w:val="00251095"/>
    <w:rsid w:val="00252878"/>
    <w:rsid w:val="00252956"/>
    <w:rsid w:val="00252CB8"/>
    <w:rsid w:val="0025317E"/>
    <w:rsid w:val="002534AA"/>
    <w:rsid w:val="00253F4E"/>
    <w:rsid w:val="0025449D"/>
    <w:rsid w:val="00254E4A"/>
    <w:rsid w:val="002568B9"/>
    <w:rsid w:val="00257567"/>
    <w:rsid w:val="00260062"/>
    <w:rsid w:val="0026398E"/>
    <w:rsid w:val="00264D89"/>
    <w:rsid w:val="002664C9"/>
    <w:rsid w:val="00267110"/>
    <w:rsid w:val="00271F87"/>
    <w:rsid w:val="0027469C"/>
    <w:rsid w:val="002754AD"/>
    <w:rsid w:val="00275C62"/>
    <w:rsid w:val="0027657F"/>
    <w:rsid w:val="00276E50"/>
    <w:rsid w:val="0027729B"/>
    <w:rsid w:val="002776E8"/>
    <w:rsid w:val="00280242"/>
    <w:rsid w:val="0028111E"/>
    <w:rsid w:val="00282CBB"/>
    <w:rsid w:val="00283496"/>
    <w:rsid w:val="0028391D"/>
    <w:rsid w:val="0028403D"/>
    <w:rsid w:val="00284B2F"/>
    <w:rsid w:val="00285EE6"/>
    <w:rsid w:val="002863AE"/>
    <w:rsid w:val="0028778D"/>
    <w:rsid w:val="002910DC"/>
    <w:rsid w:val="00291AB2"/>
    <w:rsid w:val="00291AD1"/>
    <w:rsid w:val="00292529"/>
    <w:rsid w:val="00292AB8"/>
    <w:rsid w:val="00292B72"/>
    <w:rsid w:val="00293AE6"/>
    <w:rsid w:val="002954E3"/>
    <w:rsid w:val="0029571E"/>
    <w:rsid w:val="00297FE4"/>
    <w:rsid w:val="002A204F"/>
    <w:rsid w:val="002A255A"/>
    <w:rsid w:val="002A5E2C"/>
    <w:rsid w:val="002A6406"/>
    <w:rsid w:val="002A728A"/>
    <w:rsid w:val="002A7BEB"/>
    <w:rsid w:val="002B065A"/>
    <w:rsid w:val="002B103E"/>
    <w:rsid w:val="002B1AD9"/>
    <w:rsid w:val="002B2EAD"/>
    <w:rsid w:val="002B3159"/>
    <w:rsid w:val="002B60BB"/>
    <w:rsid w:val="002B71FC"/>
    <w:rsid w:val="002C05C8"/>
    <w:rsid w:val="002C10BC"/>
    <w:rsid w:val="002C358E"/>
    <w:rsid w:val="002C39F0"/>
    <w:rsid w:val="002C493F"/>
    <w:rsid w:val="002C6B1C"/>
    <w:rsid w:val="002C7077"/>
    <w:rsid w:val="002C79E6"/>
    <w:rsid w:val="002C7F86"/>
    <w:rsid w:val="002D0815"/>
    <w:rsid w:val="002D1ECC"/>
    <w:rsid w:val="002D31C8"/>
    <w:rsid w:val="002D3A86"/>
    <w:rsid w:val="002D4ACB"/>
    <w:rsid w:val="002D4FAB"/>
    <w:rsid w:val="002D5710"/>
    <w:rsid w:val="002D5C0A"/>
    <w:rsid w:val="002D600A"/>
    <w:rsid w:val="002D6CEA"/>
    <w:rsid w:val="002E07FE"/>
    <w:rsid w:val="002E23A2"/>
    <w:rsid w:val="002E30B7"/>
    <w:rsid w:val="002E3579"/>
    <w:rsid w:val="002E3A31"/>
    <w:rsid w:val="002E3D70"/>
    <w:rsid w:val="002E460D"/>
    <w:rsid w:val="002E460E"/>
    <w:rsid w:val="002E50D4"/>
    <w:rsid w:val="002E56FD"/>
    <w:rsid w:val="002E6BD2"/>
    <w:rsid w:val="002E6C2D"/>
    <w:rsid w:val="002E79C7"/>
    <w:rsid w:val="002F219F"/>
    <w:rsid w:val="002F38C7"/>
    <w:rsid w:val="002F4C1C"/>
    <w:rsid w:val="002F4D62"/>
    <w:rsid w:val="002F6454"/>
    <w:rsid w:val="002F784A"/>
    <w:rsid w:val="002F7C7D"/>
    <w:rsid w:val="0030116B"/>
    <w:rsid w:val="003026E7"/>
    <w:rsid w:val="0030282A"/>
    <w:rsid w:val="00302AF0"/>
    <w:rsid w:val="00303F86"/>
    <w:rsid w:val="00310C67"/>
    <w:rsid w:val="00312E14"/>
    <w:rsid w:val="00313609"/>
    <w:rsid w:val="00315E86"/>
    <w:rsid w:val="0031691D"/>
    <w:rsid w:val="00317406"/>
    <w:rsid w:val="0031763F"/>
    <w:rsid w:val="003176E4"/>
    <w:rsid w:val="00320387"/>
    <w:rsid w:val="003204FE"/>
    <w:rsid w:val="00320F4A"/>
    <w:rsid w:val="00323472"/>
    <w:rsid w:val="00323513"/>
    <w:rsid w:val="003239C1"/>
    <w:rsid w:val="003264BE"/>
    <w:rsid w:val="003264F0"/>
    <w:rsid w:val="00332B51"/>
    <w:rsid w:val="00332F13"/>
    <w:rsid w:val="003331AF"/>
    <w:rsid w:val="00333C4F"/>
    <w:rsid w:val="00334791"/>
    <w:rsid w:val="00334A24"/>
    <w:rsid w:val="00334BD6"/>
    <w:rsid w:val="00335226"/>
    <w:rsid w:val="0033543A"/>
    <w:rsid w:val="00335627"/>
    <w:rsid w:val="0034058C"/>
    <w:rsid w:val="00340D05"/>
    <w:rsid w:val="003426EA"/>
    <w:rsid w:val="00342780"/>
    <w:rsid w:val="00342C2C"/>
    <w:rsid w:val="003441B6"/>
    <w:rsid w:val="00344541"/>
    <w:rsid w:val="00344638"/>
    <w:rsid w:val="00344AB3"/>
    <w:rsid w:val="00345A71"/>
    <w:rsid w:val="00346F5D"/>
    <w:rsid w:val="0034747D"/>
    <w:rsid w:val="003474E6"/>
    <w:rsid w:val="00347BA1"/>
    <w:rsid w:val="00347EA8"/>
    <w:rsid w:val="00347F84"/>
    <w:rsid w:val="003513B6"/>
    <w:rsid w:val="003514DC"/>
    <w:rsid w:val="0035174F"/>
    <w:rsid w:val="00351AE2"/>
    <w:rsid w:val="0035566B"/>
    <w:rsid w:val="00355B8A"/>
    <w:rsid w:val="00356D86"/>
    <w:rsid w:val="00360F14"/>
    <w:rsid w:val="00361650"/>
    <w:rsid w:val="00362642"/>
    <w:rsid w:val="003627A6"/>
    <w:rsid w:val="00363AF1"/>
    <w:rsid w:val="00364D3F"/>
    <w:rsid w:val="00365559"/>
    <w:rsid w:val="0036571A"/>
    <w:rsid w:val="003677BC"/>
    <w:rsid w:val="003724A2"/>
    <w:rsid w:val="003768C4"/>
    <w:rsid w:val="00381312"/>
    <w:rsid w:val="0038237E"/>
    <w:rsid w:val="00382A8E"/>
    <w:rsid w:val="00382FC2"/>
    <w:rsid w:val="00384553"/>
    <w:rsid w:val="00384CFE"/>
    <w:rsid w:val="0038575D"/>
    <w:rsid w:val="0038592E"/>
    <w:rsid w:val="00385A6D"/>
    <w:rsid w:val="00387978"/>
    <w:rsid w:val="00387CF5"/>
    <w:rsid w:val="00387E91"/>
    <w:rsid w:val="00390C61"/>
    <w:rsid w:val="00391B51"/>
    <w:rsid w:val="003929D4"/>
    <w:rsid w:val="00392D9E"/>
    <w:rsid w:val="00393711"/>
    <w:rsid w:val="00394C88"/>
    <w:rsid w:val="00395008"/>
    <w:rsid w:val="003A1093"/>
    <w:rsid w:val="003A34B4"/>
    <w:rsid w:val="003A35EC"/>
    <w:rsid w:val="003A485F"/>
    <w:rsid w:val="003A57C5"/>
    <w:rsid w:val="003A5F94"/>
    <w:rsid w:val="003A6570"/>
    <w:rsid w:val="003A7FBA"/>
    <w:rsid w:val="003B25E3"/>
    <w:rsid w:val="003B28D9"/>
    <w:rsid w:val="003B3557"/>
    <w:rsid w:val="003B3AA0"/>
    <w:rsid w:val="003B7212"/>
    <w:rsid w:val="003B7D3B"/>
    <w:rsid w:val="003C024E"/>
    <w:rsid w:val="003C0290"/>
    <w:rsid w:val="003C2343"/>
    <w:rsid w:val="003C23DB"/>
    <w:rsid w:val="003C2C58"/>
    <w:rsid w:val="003C4EDD"/>
    <w:rsid w:val="003C5152"/>
    <w:rsid w:val="003C6AA7"/>
    <w:rsid w:val="003D2089"/>
    <w:rsid w:val="003D2204"/>
    <w:rsid w:val="003D2856"/>
    <w:rsid w:val="003D496E"/>
    <w:rsid w:val="003D550F"/>
    <w:rsid w:val="003D55B9"/>
    <w:rsid w:val="003E0F3D"/>
    <w:rsid w:val="003E0FDC"/>
    <w:rsid w:val="003E1197"/>
    <w:rsid w:val="003E14D4"/>
    <w:rsid w:val="003E2209"/>
    <w:rsid w:val="003E35BA"/>
    <w:rsid w:val="003E47E1"/>
    <w:rsid w:val="003E53D5"/>
    <w:rsid w:val="003E641E"/>
    <w:rsid w:val="003E6735"/>
    <w:rsid w:val="003E6AF7"/>
    <w:rsid w:val="003E7070"/>
    <w:rsid w:val="003F025B"/>
    <w:rsid w:val="003F02CC"/>
    <w:rsid w:val="003F07EC"/>
    <w:rsid w:val="003F1BCC"/>
    <w:rsid w:val="003F1E38"/>
    <w:rsid w:val="003F2B6C"/>
    <w:rsid w:val="003F3152"/>
    <w:rsid w:val="003F51BC"/>
    <w:rsid w:val="003F55E5"/>
    <w:rsid w:val="003F5F4C"/>
    <w:rsid w:val="003F64C6"/>
    <w:rsid w:val="003F7A65"/>
    <w:rsid w:val="00400587"/>
    <w:rsid w:val="00401FCB"/>
    <w:rsid w:val="004044E9"/>
    <w:rsid w:val="004046A2"/>
    <w:rsid w:val="00405E2F"/>
    <w:rsid w:val="00406655"/>
    <w:rsid w:val="004078EA"/>
    <w:rsid w:val="0041194E"/>
    <w:rsid w:val="00411A54"/>
    <w:rsid w:val="00412780"/>
    <w:rsid w:val="004132A3"/>
    <w:rsid w:val="00414BF4"/>
    <w:rsid w:val="00414D34"/>
    <w:rsid w:val="00415A7F"/>
    <w:rsid w:val="00416C99"/>
    <w:rsid w:val="00417443"/>
    <w:rsid w:val="00417B6F"/>
    <w:rsid w:val="00417ECB"/>
    <w:rsid w:val="00417F53"/>
    <w:rsid w:val="0042080D"/>
    <w:rsid w:val="00420FC4"/>
    <w:rsid w:val="00422BFD"/>
    <w:rsid w:val="0042307F"/>
    <w:rsid w:val="00427200"/>
    <w:rsid w:val="00430478"/>
    <w:rsid w:val="004318F3"/>
    <w:rsid w:val="0043289C"/>
    <w:rsid w:val="0043314F"/>
    <w:rsid w:val="004332EA"/>
    <w:rsid w:val="00433907"/>
    <w:rsid w:val="00436B2A"/>
    <w:rsid w:val="004372BD"/>
    <w:rsid w:val="00437BE7"/>
    <w:rsid w:val="0044185F"/>
    <w:rsid w:val="00441D18"/>
    <w:rsid w:val="0044270D"/>
    <w:rsid w:val="004443CB"/>
    <w:rsid w:val="004450B2"/>
    <w:rsid w:val="00445969"/>
    <w:rsid w:val="004459DF"/>
    <w:rsid w:val="00451A1B"/>
    <w:rsid w:val="004526C9"/>
    <w:rsid w:val="00453414"/>
    <w:rsid w:val="00453876"/>
    <w:rsid w:val="004550A4"/>
    <w:rsid w:val="00461783"/>
    <w:rsid w:val="0046299C"/>
    <w:rsid w:val="00463314"/>
    <w:rsid w:val="00465752"/>
    <w:rsid w:val="0046727F"/>
    <w:rsid w:val="00467B7E"/>
    <w:rsid w:val="00467CD1"/>
    <w:rsid w:val="004701D5"/>
    <w:rsid w:val="00470E0A"/>
    <w:rsid w:val="00473B5B"/>
    <w:rsid w:val="00473B6A"/>
    <w:rsid w:val="00473B8E"/>
    <w:rsid w:val="00473E4C"/>
    <w:rsid w:val="00474371"/>
    <w:rsid w:val="00474572"/>
    <w:rsid w:val="00474792"/>
    <w:rsid w:val="00475B20"/>
    <w:rsid w:val="0047752D"/>
    <w:rsid w:val="004809E9"/>
    <w:rsid w:val="004813A1"/>
    <w:rsid w:val="004817B2"/>
    <w:rsid w:val="00481CD1"/>
    <w:rsid w:val="004820B7"/>
    <w:rsid w:val="0048269E"/>
    <w:rsid w:val="004835BD"/>
    <w:rsid w:val="0048511E"/>
    <w:rsid w:val="00485FEF"/>
    <w:rsid w:val="004878CB"/>
    <w:rsid w:val="00487FF2"/>
    <w:rsid w:val="0049048B"/>
    <w:rsid w:val="0049174A"/>
    <w:rsid w:val="00491C2D"/>
    <w:rsid w:val="00492941"/>
    <w:rsid w:val="00493231"/>
    <w:rsid w:val="00493A31"/>
    <w:rsid w:val="00493B15"/>
    <w:rsid w:val="00493C45"/>
    <w:rsid w:val="00496B2F"/>
    <w:rsid w:val="00496DAF"/>
    <w:rsid w:val="00497082"/>
    <w:rsid w:val="004A002D"/>
    <w:rsid w:val="004A0073"/>
    <w:rsid w:val="004A0CBB"/>
    <w:rsid w:val="004A1CE8"/>
    <w:rsid w:val="004A21EE"/>
    <w:rsid w:val="004A5956"/>
    <w:rsid w:val="004A6661"/>
    <w:rsid w:val="004A7712"/>
    <w:rsid w:val="004B087D"/>
    <w:rsid w:val="004B163C"/>
    <w:rsid w:val="004B2160"/>
    <w:rsid w:val="004B4344"/>
    <w:rsid w:val="004B44C0"/>
    <w:rsid w:val="004B46BD"/>
    <w:rsid w:val="004B4F30"/>
    <w:rsid w:val="004B5689"/>
    <w:rsid w:val="004B5F56"/>
    <w:rsid w:val="004B70FD"/>
    <w:rsid w:val="004B76BA"/>
    <w:rsid w:val="004C0BF6"/>
    <w:rsid w:val="004C136A"/>
    <w:rsid w:val="004C1977"/>
    <w:rsid w:val="004C19A2"/>
    <w:rsid w:val="004C1F86"/>
    <w:rsid w:val="004C2B99"/>
    <w:rsid w:val="004C32AE"/>
    <w:rsid w:val="004C6436"/>
    <w:rsid w:val="004C7646"/>
    <w:rsid w:val="004D02A2"/>
    <w:rsid w:val="004D09A0"/>
    <w:rsid w:val="004D1483"/>
    <w:rsid w:val="004D2980"/>
    <w:rsid w:val="004D2AD6"/>
    <w:rsid w:val="004D2F78"/>
    <w:rsid w:val="004D2F9D"/>
    <w:rsid w:val="004D491C"/>
    <w:rsid w:val="004D4F8C"/>
    <w:rsid w:val="004D610A"/>
    <w:rsid w:val="004D62B9"/>
    <w:rsid w:val="004D6525"/>
    <w:rsid w:val="004D6AE3"/>
    <w:rsid w:val="004D6C44"/>
    <w:rsid w:val="004D7E69"/>
    <w:rsid w:val="004E0A70"/>
    <w:rsid w:val="004E0D4F"/>
    <w:rsid w:val="004E19D8"/>
    <w:rsid w:val="004E2BF3"/>
    <w:rsid w:val="004E2E0C"/>
    <w:rsid w:val="004E3692"/>
    <w:rsid w:val="004E3D16"/>
    <w:rsid w:val="004E41C3"/>
    <w:rsid w:val="004E441F"/>
    <w:rsid w:val="004E4466"/>
    <w:rsid w:val="004E45E9"/>
    <w:rsid w:val="004E491A"/>
    <w:rsid w:val="004E504A"/>
    <w:rsid w:val="004E5452"/>
    <w:rsid w:val="004E671B"/>
    <w:rsid w:val="004F0B5A"/>
    <w:rsid w:val="004F1436"/>
    <w:rsid w:val="004F253B"/>
    <w:rsid w:val="004F3D58"/>
    <w:rsid w:val="004F4DC2"/>
    <w:rsid w:val="0050013A"/>
    <w:rsid w:val="00500572"/>
    <w:rsid w:val="00500EA9"/>
    <w:rsid w:val="00500EFD"/>
    <w:rsid w:val="0050674F"/>
    <w:rsid w:val="00507D6D"/>
    <w:rsid w:val="00507E32"/>
    <w:rsid w:val="005102AF"/>
    <w:rsid w:val="00510839"/>
    <w:rsid w:val="00510988"/>
    <w:rsid w:val="005128FC"/>
    <w:rsid w:val="005130CF"/>
    <w:rsid w:val="005141D1"/>
    <w:rsid w:val="005148F7"/>
    <w:rsid w:val="0051637D"/>
    <w:rsid w:val="00516BC0"/>
    <w:rsid w:val="00517109"/>
    <w:rsid w:val="005222D9"/>
    <w:rsid w:val="005238B8"/>
    <w:rsid w:val="005239A4"/>
    <w:rsid w:val="00523B05"/>
    <w:rsid w:val="0052708E"/>
    <w:rsid w:val="00527A5D"/>
    <w:rsid w:val="00530A48"/>
    <w:rsid w:val="00530A6D"/>
    <w:rsid w:val="0053169E"/>
    <w:rsid w:val="005318AF"/>
    <w:rsid w:val="00532B0B"/>
    <w:rsid w:val="00532BD8"/>
    <w:rsid w:val="00532F70"/>
    <w:rsid w:val="00533A89"/>
    <w:rsid w:val="00533AD8"/>
    <w:rsid w:val="00534A02"/>
    <w:rsid w:val="00534D2C"/>
    <w:rsid w:val="00534D5B"/>
    <w:rsid w:val="00540206"/>
    <w:rsid w:val="005409B0"/>
    <w:rsid w:val="005411A8"/>
    <w:rsid w:val="00541401"/>
    <w:rsid w:val="0054167E"/>
    <w:rsid w:val="005439CF"/>
    <w:rsid w:val="00544158"/>
    <w:rsid w:val="0054542A"/>
    <w:rsid w:val="005461D0"/>
    <w:rsid w:val="00546731"/>
    <w:rsid w:val="00546AC5"/>
    <w:rsid w:val="00550143"/>
    <w:rsid w:val="005505A1"/>
    <w:rsid w:val="00550987"/>
    <w:rsid w:val="0055112F"/>
    <w:rsid w:val="00552809"/>
    <w:rsid w:val="00554F69"/>
    <w:rsid w:val="005558F1"/>
    <w:rsid w:val="00555D4B"/>
    <w:rsid w:val="00557376"/>
    <w:rsid w:val="0055752A"/>
    <w:rsid w:val="00560130"/>
    <w:rsid w:val="0056129E"/>
    <w:rsid w:val="005616BB"/>
    <w:rsid w:val="00562135"/>
    <w:rsid w:val="00563AB9"/>
    <w:rsid w:val="005642D3"/>
    <w:rsid w:val="00564476"/>
    <w:rsid w:val="005648E6"/>
    <w:rsid w:val="005656F7"/>
    <w:rsid w:val="00565820"/>
    <w:rsid w:val="005664E7"/>
    <w:rsid w:val="005709DB"/>
    <w:rsid w:val="00570B2A"/>
    <w:rsid w:val="00572F34"/>
    <w:rsid w:val="005751BC"/>
    <w:rsid w:val="005757A9"/>
    <w:rsid w:val="00575DCB"/>
    <w:rsid w:val="00576DCD"/>
    <w:rsid w:val="005771B1"/>
    <w:rsid w:val="00577610"/>
    <w:rsid w:val="00577933"/>
    <w:rsid w:val="005779A5"/>
    <w:rsid w:val="00580EB1"/>
    <w:rsid w:val="0058122C"/>
    <w:rsid w:val="00582120"/>
    <w:rsid w:val="00582B53"/>
    <w:rsid w:val="00584C2C"/>
    <w:rsid w:val="00585458"/>
    <w:rsid w:val="005857D5"/>
    <w:rsid w:val="005867D4"/>
    <w:rsid w:val="0058703E"/>
    <w:rsid w:val="00590B7A"/>
    <w:rsid w:val="00591F20"/>
    <w:rsid w:val="0059223C"/>
    <w:rsid w:val="005922FB"/>
    <w:rsid w:val="00592637"/>
    <w:rsid w:val="00593043"/>
    <w:rsid w:val="00593829"/>
    <w:rsid w:val="00594A55"/>
    <w:rsid w:val="00595246"/>
    <w:rsid w:val="0059799C"/>
    <w:rsid w:val="005A0216"/>
    <w:rsid w:val="005A18DD"/>
    <w:rsid w:val="005A2334"/>
    <w:rsid w:val="005A4F55"/>
    <w:rsid w:val="005A55C8"/>
    <w:rsid w:val="005A5C59"/>
    <w:rsid w:val="005A6447"/>
    <w:rsid w:val="005A6CEE"/>
    <w:rsid w:val="005A7606"/>
    <w:rsid w:val="005B062B"/>
    <w:rsid w:val="005B0BF1"/>
    <w:rsid w:val="005B3F20"/>
    <w:rsid w:val="005B5B37"/>
    <w:rsid w:val="005B6285"/>
    <w:rsid w:val="005B6447"/>
    <w:rsid w:val="005B7BFD"/>
    <w:rsid w:val="005C1687"/>
    <w:rsid w:val="005C177A"/>
    <w:rsid w:val="005C3477"/>
    <w:rsid w:val="005C39F2"/>
    <w:rsid w:val="005C3E30"/>
    <w:rsid w:val="005C40EF"/>
    <w:rsid w:val="005C4E31"/>
    <w:rsid w:val="005C5F09"/>
    <w:rsid w:val="005C6E9B"/>
    <w:rsid w:val="005D0A75"/>
    <w:rsid w:val="005D12E7"/>
    <w:rsid w:val="005D343C"/>
    <w:rsid w:val="005D41D7"/>
    <w:rsid w:val="005D47A8"/>
    <w:rsid w:val="005D550E"/>
    <w:rsid w:val="005D5745"/>
    <w:rsid w:val="005D589D"/>
    <w:rsid w:val="005E07E2"/>
    <w:rsid w:val="005E1268"/>
    <w:rsid w:val="005E128D"/>
    <w:rsid w:val="005E1E3A"/>
    <w:rsid w:val="005E33B3"/>
    <w:rsid w:val="005E3BE8"/>
    <w:rsid w:val="005E3EF8"/>
    <w:rsid w:val="005E60BF"/>
    <w:rsid w:val="005E6556"/>
    <w:rsid w:val="005F3092"/>
    <w:rsid w:val="005F3422"/>
    <w:rsid w:val="005F3554"/>
    <w:rsid w:val="005F394B"/>
    <w:rsid w:val="005F5DF4"/>
    <w:rsid w:val="005F64ED"/>
    <w:rsid w:val="00600208"/>
    <w:rsid w:val="006004FD"/>
    <w:rsid w:val="00600718"/>
    <w:rsid w:val="00601BC9"/>
    <w:rsid w:val="0060233B"/>
    <w:rsid w:val="006044DF"/>
    <w:rsid w:val="00604591"/>
    <w:rsid w:val="006054D3"/>
    <w:rsid w:val="00605E65"/>
    <w:rsid w:val="00607B8B"/>
    <w:rsid w:val="00610D6C"/>
    <w:rsid w:val="00612610"/>
    <w:rsid w:val="00612F80"/>
    <w:rsid w:val="0061317A"/>
    <w:rsid w:val="00613198"/>
    <w:rsid w:val="006143D5"/>
    <w:rsid w:val="00615B72"/>
    <w:rsid w:val="00616A7F"/>
    <w:rsid w:val="00617D5F"/>
    <w:rsid w:val="00621547"/>
    <w:rsid w:val="00621A0B"/>
    <w:rsid w:val="00623C45"/>
    <w:rsid w:val="006245D8"/>
    <w:rsid w:val="00627C28"/>
    <w:rsid w:val="00630A4A"/>
    <w:rsid w:val="00630CF4"/>
    <w:rsid w:val="00632CAE"/>
    <w:rsid w:val="00634A8B"/>
    <w:rsid w:val="006361BF"/>
    <w:rsid w:val="0064034F"/>
    <w:rsid w:val="00640EE9"/>
    <w:rsid w:val="00642043"/>
    <w:rsid w:val="00642D9F"/>
    <w:rsid w:val="0064386F"/>
    <w:rsid w:val="00644543"/>
    <w:rsid w:val="00644FAC"/>
    <w:rsid w:val="00645563"/>
    <w:rsid w:val="00646E39"/>
    <w:rsid w:val="00647643"/>
    <w:rsid w:val="00647DDD"/>
    <w:rsid w:val="00650F75"/>
    <w:rsid w:val="0065189F"/>
    <w:rsid w:val="00651F70"/>
    <w:rsid w:val="00652793"/>
    <w:rsid w:val="006543D7"/>
    <w:rsid w:val="006553DE"/>
    <w:rsid w:val="00655BA3"/>
    <w:rsid w:val="00655CC3"/>
    <w:rsid w:val="0065665F"/>
    <w:rsid w:val="00660746"/>
    <w:rsid w:val="00660ADB"/>
    <w:rsid w:val="00660D10"/>
    <w:rsid w:val="00662653"/>
    <w:rsid w:val="006628EC"/>
    <w:rsid w:val="00664BA5"/>
    <w:rsid w:val="006669AC"/>
    <w:rsid w:val="0067031C"/>
    <w:rsid w:val="00670325"/>
    <w:rsid w:val="0067119C"/>
    <w:rsid w:val="00671DB8"/>
    <w:rsid w:val="00672D22"/>
    <w:rsid w:val="006733F5"/>
    <w:rsid w:val="006748DC"/>
    <w:rsid w:val="00675117"/>
    <w:rsid w:val="00676915"/>
    <w:rsid w:val="00677C37"/>
    <w:rsid w:val="00680BBA"/>
    <w:rsid w:val="00681658"/>
    <w:rsid w:val="0068240B"/>
    <w:rsid w:val="00683059"/>
    <w:rsid w:val="006831EC"/>
    <w:rsid w:val="006877B6"/>
    <w:rsid w:val="00691009"/>
    <w:rsid w:val="006913EB"/>
    <w:rsid w:val="00691AFA"/>
    <w:rsid w:val="0069200F"/>
    <w:rsid w:val="00693CB6"/>
    <w:rsid w:val="006A4E25"/>
    <w:rsid w:val="006A5648"/>
    <w:rsid w:val="006A6370"/>
    <w:rsid w:val="006A6683"/>
    <w:rsid w:val="006A791C"/>
    <w:rsid w:val="006B36A5"/>
    <w:rsid w:val="006B4007"/>
    <w:rsid w:val="006B4046"/>
    <w:rsid w:val="006B43B8"/>
    <w:rsid w:val="006B6007"/>
    <w:rsid w:val="006C07CA"/>
    <w:rsid w:val="006C0981"/>
    <w:rsid w:val="006C0A24"/>
    <w:rsid w:val="006C0C8F"/>
    <w:rsid w:val="006C132E"/>
    <w:rsid w:val="006C1989"/>
    <w:rsid w:val="006C1E95"/>
    <w:rsid w:val="006C60DB"/>
    <w:rsid w:val="006C6C99"/>
    <w:rsid w:val="006C6DE7"/>
    <w:rsid w:val="006D0332"/>
    <w:rsid w:val="006D17D9"/>
    <w:rsid w:val="006D1856"/>
    <w:rsid w:val="006D1F97"/>
    <w:rsid w:val="006D277C"/>
    <w:rsid w:val="006D3127"/>
    <w:rsid w:val="006D391D"/>
    <w:rsid w:val="006D4DFB"/>
    <w:rsid w:val="006D50C7"/>
    <w:rsid w:val="006D5A89"/>
    <w:rsid w:val="006D7DE5"/>
    <w:rsid w:val="006E027A"/>
    <w:rsid w:val="006E134C"/>
    <w:rsid w:val="006E1AA0"/>
    <w:rsid w:val="006E214C"/>
    <w:rsid w:val="006E2419"/>
    <w:rsid w:val="006E2E3A"/>
    <w:rsid w:val="006E30F6"/>
    <w:rsid w:val="006E3811"/>
    <w:rsid w:val="006E41CB"/>
    <w:rsid w:val="006E65D6"/>
    <w:rsid w:val="006F1804"/>
    <w:rsid w:val="006F2CB5"/>
    <w:rsid w:val="006F3A89"/>
    <w:rsid w:val="006F44C9"/>
    <w:rsid w:val="006F4658"/>
    <w:rsid w:val="006F46B6"/>
    <w:rsid w:val="006F4BE2"/>
    <w:rsid w:val="006F53FD"/>
    <w:rsid w:val="006F5EEA"/>
    <w:rsid w:val="006F72EF"/>
    <w:rsid w:val="007040CE"/>
    <w:rsid w:val="007048C9"/>
    <w:rsid w:val="00704B23"/>
    <w:rsid w:val="00705020"/>
    <w:rsid w:val="007051C6"/>
    <w:rsid w:val="00705909"/>
    <w:rsid w:val="00706079"/>
    <w:rsid w:val="00706C11"/>
    <w:rsid w:val="00707427"/>
    <w:rsid w:val="0070747B"/>
    <w:rsid w:val="00710756"/>
    <w:rsid w:val="00711B24"/>
    <w:rsid w:val="007140AA"/>
    <w:rsid w:val="007147F1"/>
    <w:rsid w:val="00714B1A"/>
    <w:rsid w:val="00715BCB"/>
    <w:rsid w:val="00715C53"/>
    <w:rsid w:val="00716298"/>
    <w:rsid w:val="00716ABB"/>
    <w:rsid w:val="00720CCF"/>
    <w:rsid w:val="0072186B"/>
    <w:rsid w:val="0072233D"/>
    <w:rsid w:val="00722879"/>
    <w:rsid w:val="00722F9E"/>
    <w:rsid w:val="00725B8E"/>
    <w:rsid w:val="00726F67"/>
    <w:rsid w:val="007274B3"/>
    <w:rsid w:val="00727947"/>
    <w:rsid w:val="00730F6A"/>
    <w:rsid w:val="00732A7E"/>
    <w:rsid w:val="00732B06"/>
    <w:rsid w:val="00732E8B"/>
    <w:rsid w:val="00734575"/>
    <w:rsid w:val="0073516C"/>
    <w:rsid w:val="0073607C"/>
    <w:rsid w:val="007361DE"/>
    <w:rsid w:val="00736836"/>
    <w:rsid w:val="0074224D"/>
    <w:rsid w:val="0074288B"/>
    <w:rsid w:val="00742C20"/>
    <w:rsid w:val="00743306"/>
    <w:rsid w:val="00743615"/>
    <w:rsid w:val="00743628"/>
    <w:rsid w:val="007441C5"/>
    <w:rsid w:val="00744C72"/>
    <w:rsid w:val="00745B58"/>
    <w:rsid w:val="00746C73"/>
    <w:rsid w:val="00747747"/>
    <w:rsid w:val="00750105"/>
    <w:rsid w:val="00751E2A"/>
    <w:rsid w:val="00753264"/>
    <w:rsid w:val="0075368F"/>
    <w:rsid w:val="00753E01"/>
    <w:rsid w:val="0075491A"/>
    <w:rsid w:val="00755153"/>
    <w:rsid w:val="0075546D"/>
    <w:rsid w:val="00756916"/>
    <w:rsid w:val="00756E75"/>
    <w:rsid w:val="0075791F"/>
    <w:rsid w:val="00760D7F"/>
    <w:rsid w:val="0076264F"/>
    <w:rsid w:val="00762A73"/>
    <w:rsid w:val="007634B5"/>
    <w:rsid w:val="00763C11"/>
    <w:rsid w:val="007660AA"/>
    <w:rsid w:val="00766FF0"/>
    <w:rsid w:val="0077358C"/>
    <w:rsid w:val="0077375E"/>
    <w:rsid w:val="00774A1D"/>
    <w:rsid w:val="007759A0"/>
    <w:rsid w:val="00780FAC"/>
    <w:rsid w:val="00781214"/>
    <w:rsid w:val="00781266"/>
    <w:rsid w:val="007859F6"/>
    <w:rsid w:val="00791305"/>
    <w:rsid w:val="007934D9"/>
    <w:rsid w:val="00794D6C"/>
    <w:rsid w:val="00795848"/>
    <w:rsid w:val="00797A2F"/>
    <w:rsid w:val="00797CF1"/>
    <w:rsid w:val="007A11B8"/>
    <w:rsid w:val="007A3691"/>
    <w:rsid w:val="007A47CB"/>
    <w:rsid w:val="007A49ED"/>
    <w:rsid w:val="007A4A1D"/>
    <w:rsid w:val="007A4ADD"/>
    <w:rsid w:val="007A5A33"/>
    <w:rsid w:val="007A60BC"/>
    <w:rsid w:val="007A6A2E"/>
    <w:rsid w:val="007A7056"/>
    <w:rsid w:val="007A79C3"/>
    <w:rsid w:val="007A7AA8"/>
    <w:rsid w:val="007B2028"/>
    <w:rsid w:val="007B2A3A"/>
    <w:rsid w:val="007B34D0"/>
    <w:rsid w:val="007B422B"/>
    <w:rsid w:val="007B4444"/>
    <w:rsid w:val="007B60C6"/>
    <w:rsid w:val="007B70B9"/>
    <w:rsid w:val="007C18ED"/>
    <w:rsid w:val="007C26ED"/>
    <w:rsid w:val="007C3D1D"/>
    <w:rsid w:val="007C4552"/>
    <w:rsid w:val="007C54B0"/>
    <w:rsid w:val="007C6500"/>
    <w:rsid w:val="007C67C6"/>
    <w:rsid w:val="007C6F3A"/>
    <w:rsid w:val="007D127F"/>
    <w:rsid w:val="007D129D"/>
    <w:rsid w:val="007D16DA"/>
    <w:rsid w:val="007D2A8B"/>
    <w:rsid w:val="007D3D18"/>
    <w:rsid w:val="007D4059"/>
    <w:rsid w:val="007D422D"/>
    <w:rsid w:val="007D633E"/>
    <w:rsid w:val="007E17AD"/>
    <w:rsid w:val="007E1D49"/>
    <w:rsid w:val="007E4FCF"/>
    <w:rsid w:val="007E5EAC"/>
    <w:rsid w:val="007E65EF"/>
    <w:rsid w:val="007F049E"/>
    <w:rsid w:val="007F18D5"/>
    <w:rsid w:val="007F2BDC"/>
    <w:rsid w:val="007F32F2"/>
    <w:rsid w:val="007F5236"/>
    <w:rsid w:val="007F5F5A"/>
    <w:rsid w:val="0080073D"/>
    <w:rsid w:val="0080086D"/>
    <w:rsid w:val="0080121A"/>
    <w:rsid w:val="00802B2A"/>
    <w:rsid w:val="0080365F"/>
    <w:rsid w:val="0080373B"/>
    <w:rsid w:val="00803883"/>
    <w:rsid w:val="0080463F"/>
    <w:rsid w:val="00804DE3"/>
    <w:rsid w:val="0080648A"/>
    <w:rsid w:val="00806A38"/>
    <w:rsid w:val="00810872"/>
    <w:rsid w:val="0081091F"/>
    <w:rsid w:val="00810BE2"/>
    <w:rsid w:val="008114F3"/>
    <w:rsid w:val="008117E7"/>
    <w:rsid w:val="00811DB4"/>
    <w:rsid w:val="00813ADC"/>
    <w:rsid w:val="0081619E"/>
    <w:rsid w:val="008165DF"/>
    <w:rsid w:val="00816849"/>
    <w:rsid w:val="00816A61"/>
    <w:rsid w:val="008177D6"/>
    <w:rsid w:val="0082287E"/>
    <w:rsid w:val="00823AD0"/>
    <w:rsid w:val="00824809"/>
    <w:rsid w:val="00824825"/>
    <w:rsid w:val="00825B7C"/>
    <w:rsid w:val="0082657A"/>
    <w:rsid w:val="00826B1D"/>
    <w:rsid w:val="00827745"/>
    <w:rsid w:val="00832FDD"/>
    <w:rsid w:val="00833C5B"/>
    <w:rsid w:val="00833DFA"/>
    <w:rsid w:val="008363D5"/>
    <w:rsid w:val="00836504"/>
    <w:rsid w:val="00840EBD"/>
    <w:rsid w:val="00842514"/>
    <w:rsid w:val="0084269F"/>
    <w:rsid w:val="00842AEB"/>
    <w:rsid w:val="00842FE3"/>
    <w:rsid w:val="008437FA"/>
    <w:rsid w:val="00844B2C"/>
    <w:rsid w:val="008471E4"/>
    <w:rsid w:val="00847B28"/>
    <w:rsid w:val="008519C5"/>
    <w:rsid w:val="00852140"/>
    <w:rsid w:val="00852712"/>
    <w:rsid w:val="00852C92"/>
    <w:rsid w:val="008536F2"/>
    <w:rsid w:val="00853D48"/>
    <w:rsid w:val="008540EB"/>
    <w:rsid w:val="0085482D"/>
    <w:rsid w:val="008557CE"/>
    <w:rsid w:val="008566C6"/>
    <w:rsid w:val="00856B95"/>
    <w:rsid w:val="00857100"/>
    <w:rsid w:val="00860401"/>
    <w:rsid w:val="008606FB"/>
    <w:rsid w:val="00861D57"/>
    <w:rsid w:val="00861F05"/>
    <w:rsid w:val="00862381"/>
    <w:rsid w:val="008624F4"/>
    <w:rsid w:val="00863C60"/>
    <w:rsid w:val="00863F4C"/>
    <w:rsid w:val="008653A3"/>
    <w:rsid w:val="00866F58"/>
    <w:rsid w:val="008679A5"/>
    <w:rsid w:val="00867EB7"/>
    <w:rsid w:val="008702E4"/>
    <w:rsid w:val="00870695"/>
    <w:rsid w:val="00870C91"/>
    <w:rsid w:val="00870D3D"/>
    <w:rsid w:val="00871492"/>
    <w:rsid w:val="00872331"/>
    <w:rsid w:val="00872371"/>
    <w:rsid w:val="00874C40"/>
    <w:rsid w:val="0087565C"/>
    <w:rsid w:val="00875FB6"/>
    <w:rsid w:val="0087748E"/>
    <w:rsid w:val="00877D62"/>
    <w:rsid w:val="0088026F"/>
    <w:rsid w:val="00881465"/>
    <w:rsid w:val="0088330D"/>
    <w:rsid w:val="00883A05"/>
    <w:rsid w:val="008862E3"/>
    <w:rsid w:val="008864BA"/>
    <w:rsid w:val="00887392"/>
    <w:rsid w:val="00887429"/>
    <w:rsid w:val="008875AA"/>
    <w:rsid w:val="00887800"/>
    <w:rsid w:val="00890C8C"/>
    <w:rsid w:val="00890D1B"/>
    <w:rsid w:val="0089179A"/>
    <w:rsid w:val="008918E2"/>
    <w:rsid w:val="008929FA"/>
    <w:rsid w:val="00892F14"/>
    <w:rsid w:val="00893C72"/>
    <w:rsid w:val="00893DCB"/>
    <w:rsid w:val="00894353"/>
    <w:rsid w:val="0089452F"/>
    <w:rsid w:val="0089556A"/>
    <w:rsid w:val="00895CC1"/>
    <w:rsid w:val="008974B5"/>
    <w:rsid w:val="008A083C"/>
    <w:rsid w:val="008A0A58"/>
    <w:rsid w:val="008A14C8"/>
    <w:rsid w:val="008A1FE2"/>
    <w:rsid w:val="008A2060"/>
    <w:rsid w:val="008A2571"/>
    <w:rsid w:val="008A28D4"/>
    <w:rsid w:val="008A34A7"/>
    <w:rsid w:val="008A42C6"/>
    <w:rsid w:val="008A6052"/>
    <w:rsid w:val="008B0538"/>
    <w:rsid w:val="008B1444"/>
    <w:rsid w:val="008B647A"/>
    <w:rsid w:val="008B6608"/>
    <w:rsid w:val="008B6741"/>
    <w:rsid w:val="008B7C56"/>
    <w:rsid w:val="008C0147"/>
    <w:rsid w:val="008C16ED"/>
    <w:rsid w:val="008C33B7"/>
    <w:rsid w:val="008C39D4"/>
    <w:rsid w:val="008C3E4C"/>
    <w:rsid w:val="008C5323"/>
    <w:rsid w:val="008C6B6E"/>
    <w:rsid w:val="008D10A5"/>
    <w:rsid w:val="008D2331"/>
    <w:rsid w:val="008D29A3"/>
    <w:rsid w:val="008D31B3"/>
    <w:rsid w:val="008D34E3"/>
    <w:rsid w:val="008D389C"/>
    <w:rsid w:val="008D3AA1"/>
    <w:rsid w:val="008D3F64"/>
    <w:rsid w:val="008D4E25"/>
    <w:rsid w:val="008D5012"/>
    <w:rsid w:val="008D611D"/>
    <w:rsid w:val="008D6615"/>
    <w:rsid w:val="008D7737"/>
    <w:rsid w:val="008D7C6D"/>
    <w:rsid w:val="008E032D"/>
    <w:rsid w:val="008E15FB"/>
    <w:rsid w:val="008E1817"/>
    <w:rsid w:val="008E216C"/>
    <w:rsid w:val="008E3041"/>
    <w:rsid w:val="008E3C39"/>
    <w:rsid w:val="008F2805"/>
    <w:rsid w:val="008F36F5"/>
    <w:rsid w:val="008F3CB8"/>
    <w:rsid w:val="008F3E8D"/>
    <w:rsid w:val="008F3EE7"/>
    <w:rsid w:val="008F4A57"/>
    <w:rsid w:val="008F4A7C"/>
    <w:rsid w:val="008F58AB"/>
    <w:rsid w:val="008F65AC"/>
    <w:rsid w:val="008F69BD"/>
    <w:rsid w:val="008F6CEA"/>
    <w:rsid w:val="009012A2"/>
    <w:rsid w:val="009015CD"/>
    <w:rsid w:val="00901701"/>
    <w:rsid w:val="00902319"/>
    <w:rsid w:val="009066C7"/>
    <w:rsid w:val="009070B4"/>
    <w:rsid w:val="009105DD"/>
    <w:rsid w:val="0091270B"/>
    <w:rsid w:val="00912DDC"/>
    <w:rsid w:val="009169D1"/>
    <w:rsid w:val="00920317"/>
    <w:rsid w:val="009205E7"/>
    <w:rsid w:val="009214E6"/>
    <w:rsid w:val="00924565"/>
    <w:rsid w:val="00925159"/>
    <w:rsid w:val="00925CA0"/>
    <w:rsid w:val="00926025"/>
    <w:rsid w:val="00926C70"/>
    <w:rsid w:val="00927BC4"/>
    <w:rsid w:val="009308FE"/>
    <w:rsid w:val="00930E27"/>
    <w:rsid w:val="009327A5"/>
    <w:rsid w:val="009356CC"/>
    <w:rsid w:val="00937627"/>
    <w:rsid w:val="00937EAA"/>
    <w:rsid w:val="00940795"/>
    <w:rsid w:val="00940894"/>
    <w:rsid w:val="0094098D"/>
    <w:rsid w:val="00942886"/>
    <w:rsid w:val="00943366"/>
    <w:rsid w:val="00943B9C"/>
    <w:rsid w:val="009441CE"/>
    <w:rsid w:val="009457CC"/>
    <w:rsid w:val="00945D9A"/>
    <w:rsid w:val="00945EAF"/>
    <w:rsid w:val="00946077"/>
    <w:rsid w:val="0094654D"/>
    <w:rsid w:val="009470BD"/>
    <w:rsid w:val="00947443"/>
    <w:rsid w:val="00947A7E"/>
    <w:rsid w:val="0095030B"/>
    <w:rsid w:val="00952468"/>
    <w:rsid w:val="00954391"/>
    <w:rsid w:val="00954C5B"/>
    <w:rsid w:val="00955E31"/>
    <w:rsid w:val="00956280"/>
    <w:rsid w:val="009565BB"/>
    <w:rsid w:val="009565F5"/>
    <w:rsid w:val="0095706B"/>
    <w:rsid w:val="00957849"/>
    <w:rsid w:val="0096083A"/>
    <w:rsid w:val="00960D61"/>
    <w:rsid w:val="00961B5D"/>
    <w:rsid w:val="00962879"/>
    <w:rsid w:val="00963363"/>
    <w:rsid w:val="00963966"/>
    <w:rsid w:val="00963E00"/>
    <w:rsid w:val="0096572B"/>
    <w:rsid w:val="0096663D"/>
    <w:rsid w:val="00967AA4"/>
    <w:rsid w:val="00970254"/>
    <w:rsid w:val="00970E90"/>
    <w:rsid w:val="0097132E"/>
    <w:rsid w:val="00971A9D"/>
    <w:rsid w:val="00971FBF"/>
    <w:rsid w:val="00972F4A"/>
    <w:rsid w:val="00973C50"/>
    <w:rsid w:val="00975346"/>
    <w:rsid w:val="00975A59"/>
    <w:rsid w:val="0097628F"/>
    <w:rsid w:val="009764BC"/>
    <w:rsid w:val="009802E5"/>
    <w:rsid w:val="009804B8"/>
    <w:rsid w:val="009805D5"/>
    <w:rsid w:val="00981542"/>
    <w:rsid w:val="00982685"/>
    <w:rsid w:val="009829D5"/>
    <w:rsid w:val="00982BB9"/>
    <w:rsid w:val="00986F74"/>
    <w:rsid w:val="00987106"/>
    <w:rsid w:val="009873ED"/>
    <w:rsid w:val="0098758D"/>
    <w:rsid w:val="00987FE6"/>
    <w:rsid w:val="0099033E"/>
    <w:rsid w:val="009907D1"/>
    <w:rsid w:val="009939D4"/>
    <w:rsid w:val="009940F3"/>
    <w:rsid w:val="00994A53"/>
    <w:rsid w:val="009954D1"/>
    <w:rsid w:val="009964F5"/>
    <w:rsid w:val="00996D81"/>
    <w:rsid w:val="009A2204"/>
    <w:rsid w:val="009A329A"/>
    <w:rsid w:val="009A32F3"/>
    <w:rsid w:val="009A4E47"/>
    <w:rsid w:val="009A7459"/>
    <w:rsid w:val="009A7758"/>
    <w:rsid w:val="009B0FC8"/>
    <w:rsid w:val="009B2471"/>
    <w:rsid w:val="009B25CC"/>
    <w:rsid w:val="009B25E1"/>
    <w:rsid w:val="009B47F9"/>
    <w:rsid w:val="009B4F3C"/>
    <w:rsid w:val="009B641A"/>
    <w:rsid w:val="009B7BE4"/>
    <w:rsid w:val="009C01BB"/>
    <w:rsid w:val="009C0FC2"/>
    <w:rsid w:val="009C234C"/>
    <w:rsid w:val="009C2439"/>
    <w:rsid w:val="009C2D1B"/>
    <w:rsid w:val="009C33C3"/>
    <w:rsid w:val="009C34ED"/>
    <w:rsid w:val="009C36FB"/>
    <w:rsid w:val="009C3B1B"/>
    <w:rsid w:val="009C5734"/>
    <w:rsid w:val="009C5D38"/>
    <w:rsid w:val="009C636F"/>
    <w:rsid w:val="009C67B1"/>
    <w:rsid w:val="009C69F6"/>
    <w:rsid w:val="009C6DEB"/>
    <w:rsid w:val="009C7853"/>
    <w:rsid w:val="009C7E87"/>
    <w:rsid w:val="009D00C5"/>
    <w:rsid w:val="009D019A"/>
    <w:rsid w:val="009D34BB"/>
    <w:rsid w:val="009D3E40"/>
    <w:rsid w:val="009D3EDD"/>
    <w:rsid w:val="009D4A8B"/>
    <w:rsid w:val="009D62CA"/>
    <w:rsid w:val="009D6541"/>
    <w:rsid w:val="009E0BD4"/>
    <w:rsid w:val="009E1FCF"/>
    <w:rsid w:val="009E3410"/>
    <w:rsid w:val="009E4B99"/>
    <w:rsid w:val="009E5D7E"/>
    <w:rsid w:val="009E5DCE"/>
    <w:rsid w:val="009E668E"/>
    <w:rsid w:val="009E6863"/>
    <w:rsid w:val="009E6EB6"/>
    <w:rsid w:val="009E7865"/>
    <w:rsid w:val="009F0336"/>
    <w:rsid w:val="009F06F5"/>
    <w:rsid w:val="009F0D13"/>
    <w:rsid w:val="009F0FF5"/>
    <w:rsid w:val="009F2030"/>
    <w:rsid w:val="009F464C"/>
    <w:rsid w:val="009F57D2"/>
    <w:rsid w:val="009F58E8"/>
    <w:rsid w:val="00A00F3F"/>
    <w:rsid w:val="00A010DD"/>
    <w:rsid w:val="00A021F0"/>
    <w:rsid w:val="00A02CF3"/>
    <w:rsid w:val="00A02DD6"/>
    <w:rsid w:val="00A04491"/>
    <w:rsid w:val="00A0596A"/>
    <w:rsid w:val="00A0654E"/>
    <w:rsid w:val="00A10AA9"/>
    <w:rsid w:val="00A1124D"/>
    <w:rsid w:val="00A12D4F"/>
    <w:rsid w:val="00A13158"/>
    <w:rsid w:val="00A1324A"/>
    <w:rsid w:val="00A1595E"/>
    <w:rsid w:val="00A1618E"/>
    <w:rsid w:val="00A16ABD"/>
    <w:rsid w:val="00A16F2A"/>
    <w:rsid w:val="00A201AB"/>
    <w:rsid w:val="00A235DD"/>
    <w:rsid w:val="00A23976"/>
    <w:rsid w:val="00A247C3"/>
    <w:rsid w:val="00A248D0"/>
    <w:rsid w:val="00A2535D"/>
    <w:rsid w:val="00A25448"/>
    <w:rsid w:val="00A27A4D"/>
    <w:rsid w:val="00A3006E"/>
    <w:rsid w:val="00A31775"/>
    <w:rsid w:val="00A325F5"/>
    <w:rsid w:val="00A3289B"/>
    <w:rsid w:val="00A328E6"/>
    <w:rsid w:val="00A32F4A"/>
    <w:rsid w:val="00A337F3"/>
    <w:rsid w:val="00A33D84"/>
    <w:rsid w:val="00A344BE"/>
    <w:rsid w:val="00A35588"/>
    <w:rsid w:val="00A3617D"/>
    <w:rsid w:val="00A3772C"/>
    <w:rsid w:val="00A409BE"/>
    <w:rsid w:val="00A42847"/>
    <w:rsid w:val="00A44E0C"/>
    <w:rsid w:val="00A45E18"/>
    <w:rsid w:val="00A4628A"/>
    <w:rsid w:val="00A46A9F"/>
    <w:rsid w:val="00A46AF8"/>
    <w:rsid w:val="00A47301"/>
    <w:rsid w:val="00A515A4"/>
    <w:rsid w:val="00A51E51"/>
    <w:rsid w:val="00A522B6"/>
    <w:rsid w:val="00A52637"/>
    <w:rsid w:val="00A5279F"/>
    <w:rsid w:val="00A53B9F"/>
    <w:rsid w:val="00A547BD"/>
    <w:rsid w:val="00A55A9E"/>
    <w:rsid w:val="00A61022"/>
    <w:rsid w:val="00A619F7"/>
    <w:rsid w:val="00A6224D"/>
    <w:rsid w:val="00A62526"/>
    <w:rsid w:val="00A6273E"/>
    <w:rsid w:val="00A62DD6"/>
    <w:rsid w:val="00A63B43"/>
    <w:rsid w:val="00A63D18"/>
    <w:rsid w:val="00A65A6B"/>
    <w:rsid w:val="00A6705D"/>
    <w:rsid w:val="00A70265"/>
    <w:rsid w:val="00A704C9"/>
    <w:rsid w:val="00A7403B"/>
    <w:rsid w:val="00A74710"/>
    <w:rsid w:val="00A74B1C"/>
    <w:rsid w:val="00A75312"/>
    <w:rsid w:val="00A76157"/>
    <w:rsid w:val="00A77140"/>
    <w:rsid w:val="00A77A23"/>
    <w:rsid w:val="00A8354C"/>
    <w:rsid w:val="00A83994"/>
    <w:rsid w:val="00A86303"/>
    <w:rsid w:val="00A86395"/>
    <w:rsid w:val="00A86418"/>
    <w:rsid w:val="00A867C8"/>
    <w:rsid w:val="00A8736D"/>
    <w:rsid w:val="00A878B5"/>
    <w:rsid w:val="00A90C6D"/>
    <w:rsid w:val="00A91E16"/>
    <w:rsid w:val="00A923D8"/>
    <w:rsid w:val="00A931AA"/>
    <w:rsid w:val="00A94790"/>
    <w:rsid w:val="00A94E9C"/>
    <w:rsid w:val="00A9542B"/>
    <w:rsid w:val="00A96288"/>
    <w:rsid w:val="00A96BD4"/>
    <w:rsid w:val="00A96F7A"/>
    <w:rsid w:val="00AA0603"/>
    <w:rsid w:val="00AA1F38"/>
    <w:rsid w:val="00AA203F"/>
    <w:rsid w:val="00AA33D1"/>
    <w:rsid w:val="00AA34CF"/>
    <w:rsid w:val="00AA391C"/>
    <w:rsid w:val="00AA3A53"/>
    <w:rsid w:val="00AA3A71"/>
    <w:rsid w:val="00AA441F"/>
    <w:rsid w:val="00AA4867"/>
    <w:rsid w:val="00AA4D2C"/>
    <w:rsid w:val="00AA4FDA"/>
    <w:rsid w:val="00AA7450"/>
    <w:rsid w:val="00AA7850"/>
    <w:rsid w:val="00AA7B21"/>
    <w:rsid w:val="00AB1B2C"/>
    <w:rsid w:val="00AB1C23"/>
    <w:rsid w:val="00AB20D4"/>
    <w:rsid w:val="00AB290A"/>
    <w:rsid w:val="00AB3509"/>
    <w:rsid w:val="00AB6748"/>
    <w:rsid w:val="00AB6AF8"/>
    <w:rsid w:val="00AB7A29"/>
    <w:rsid w:val="00AB7E6B"/>
    <w:rsid w:val="00AC0C36"/>
    <w:rsid w:val="00AC0DCD"/>
    <w:rsid w:val="00AC240B"/>
    <w:rsid w:val="00AC2E04"/>
    <w:rsid w:val="00AC37FB"/>
    <w:rsid w:val="00AC55A2"/>
    <w:rsid w:val="00AC7926"/>
    <w:rsid w:val="00AD04B3"/>
    <w:rsid w:val="00AD1BAB"/>
    <w:rsid w:val="00AD1F71"/>
    <w:rsid w:val="00AD2CED"/>
    <w:rsid w:val="00AD2D3B"/>
    <w:rsid w:val="00AD3196"/>
    <w:rsid w:val="00AD5D25"/>
    <w:rsid w:val="00AE2B85"/>
    <w:rsid w:val="00AE3992"/>
    <w:rsid w:val="00AE41B1"/>
    <w:rsid w:val="00AE476A"/>
    <w:rsid w:val="00AE4B84"/>
    <w:rsid w:val="00AE5F2A"/>
    <w:rsid w:val="00AE6982"/>
    <w:rsid w:val="00AE757C"/>
    <w:rsid w:val="00AE7702"/>
    <w:rsid w:val="00AF1D1C"/>
    <w:rsid w:val="00AF405D"/>
    <w:rsid w:val="00AF4984"/>
    <w:rsid w:val="00AF4C17"/>
    <w:rsid w:val="00AF5D82"/>
    <w:rsid w:val="00AF5ED1"/>
    <w:rsid w:val="00AF5FB7"/>
    <w:rsid w:val="00AF7391"/>
    <w:rsid w:val="00B00142"/>
    <w:rsid w:val="00B00E9A"/>
    <w:rsid w:val="00B01942"/>
    <w:rsid w:val="00B02203"/>
    <w:rsid w:val="00B0436B"/>
    <w:rsid w:val="00B04534"/>
    <w:rsid w:val="00B049D0"/>
    <w:rsid w:val="00B05F45"/>
    <w:rsid w:val="00B06074"/>
    <w:rsid w:val="00B067EF"/>
    <w:rsid w:val="00B07CFE"/>
    <w:rsid w:val="00B10123"/>
    <w:rsid w:val="00B10650"/>
    <w:rsid w:val="00B112CC"/>
    <w:rsid w:val="00B1162E"/>
    <w:rsid w:val="00B135E8"/>
    <w:rsid w:val="00B13D82"/>
    <w:rsid w:val="00B13E18"/>
    <w:rsid w:val="00B1407A"/>
    <w:rsid w:val="00B1433A"/>
    <w:rsid w:val="00B163D8"/>
    <w:rsid w:val="00B1661F"/>
    <w:rsid w:val="00B20323"/>
    <w:rsid w:val="00B22E48"/>
    <w:rsid w:val="00B24B11"/>
    <w:rsid w:val="00B25850"/>
    <w:rsid w:val="00B25EF1"/>
    <w:rsid w:val="00B2614E"/>
    <w:rsid w:val="00B30F88"/>
    <w:rsid w:val="00B31743"/>
    <w:rsid w:val="00B32C23"/>
    <w:rsid w:val="00B32D46"/>
    <w:rsid w:val="00B431FA"/>
    <w:rsid w:val="00B43916"/>
    <w:rsid w:val="00B441EB"/>
    <w:rsid w:val="00B44929"/>
    <w:rsid w:val="00B4679D"/>
    <w:rsid w:val="00B4685D"/>
    <w:rsid w:val="00B47DFB"/>
    <w:rsid w:val="00B51EC7"/>
    <w:rsid w:val="00B52714"/>
    <w:rsid w:val="00B5391E"/>
    <w:rsid w:val="00B54182"/>
    <w:rsid w:val="00B541DC"/>
    <w:rsid w:val="00B54CAC"/>
    <w:rsid w:val="00B579E8"/>
    <w:rsid w:val="00B57DAE"/>
    <w:rsid w:val="00B6104D"/>
    <w:rsid w:val="00B61735"/>
    <w:rsid w:val="00B62092"/>
    <w:rsid w:val="00B63C64"/>
    <w:rsid w:val="00B66AAC"/>
    <w:rsid w:val="00B66B10"/>
    <w:rsid w:val="00B66CEA"/>
    <w:rsid w:val="00B67444"/>
    <w:rsid w:val="00B676F0"/>
    <w:rsid w:val="00B678BF"/>
    <w:rsid w:val="00B7019C"/>
    <w:rsid w:val="00B70412"/>
    <w:rsid w:val="00B727BF"/>
    <w:rsid w:val="00B72C6E"/>
    <w:rsid w:val="00B73336"/>
    <w:rsid w:val="00B744F8"/>
    <w:rsid w:val="00B75225"/>
    <w:rsid w:val="00B76B64"/>
    <w:rsid w:val="00B77819"/>
    <w:rsid w:val="00B77B4F"/>
    <w:rsid w:val="00B77F05"/>
    <w:rsid w:val="00B77F9E"/>
    <w:rsid w:val="00B80D3B"/>
    <w:rsid w:val="00B80D8C"/>
    <w:rsid w:val="00B81A8F"/>
    <w:rsid w:val="00B81C0B"/>
    <w:rsid w:val="00B82393"/>
    <w:rsid w:val="00B837A6"/>
    <w:rsid w:val="00B840B9"/>
    <w:rsid w:val="00B841F5"/>
    <w:rsid w:val="00B8437E"/>
    <w:rsid w:val="00B84A51"/>
    <w:rsid w:val="00B86CCB"/>
    <w:rsid w:val="00B90750"/>
    <w:rsid w:val="00B909FF"/>
    <w:rsid w:val="00B910D6"/>
    <w:rsid w:val="00B93456"/>
    <w:rsid w:val="00B93A1A"/>
    <w:rsid w:val="00B93E2C"/>
    <w:rsid w:val="00B9660A"/>
    <w:rsid w:val="00B977AC"/>
    <w:rsid w:val="00B97887"/>
    <w:rsid w:val="00B97CB3"/>
    <w:rsid w:val="00BA0734"/>
    <w:rsid w:val="00BA1EA0"/>
    <w:rsid w:val="00BA25FD"/>
    <w:rsid w:val="00BA2D29"/>
    <w:rsid w:val="00BA381E"/>
    <w:rsid w:val="00BA3835"/>
    <w:rsid w:val="00BA49B2"/>
    <w:rsid w:val="00BA5965"/>
    <w:rsid w:val="00BA5B79"/>
    <w:rsid w:val="00BA6236"/>
    <w:rsid w:val="00BA63D9"/>
    <w:rsid w:val="00BA6DC8"/>
    <w:rsid w:val="00BB03DF"/>
    <w:rsid w:val="00BB1A15"/>
    <w:rsid w:val="00BB2583"/>
    <w:rsid w:val="00BB2AD2"/>
    <w:rsid w:val="00BB3FC5"/>
    <w:rsid w:val="00BB44FC"/>
    <w:rsid w:val="00BB4FC4"/>
    <w:rsid w:val="00BB501C"/>
    <w:rsid w:val="00BB5C36"/>
    <w:rsid w:val="00BB5CD8"/>
    <w:rsid w:val="00BB6311"/>
    <w:rsid w:val="00BB7159"/>
    <w:rsid w:val="00BC178A"/>
    <w:rsid w:val="00BC2A07"/>
    <w:rsid w:val="00BC3E84"/>
    <w:rsid w:val="00BC4149"/>
    <w:rsid w:val="00BC5095"/>
    <w:rsid w:val="00BC6551"/>
    <w:rsid w:val="00BC68EF"/>
    <w:rsid w:val="00BC6959"/>
    <w:rsid w:val="00BC7049"/>
    <w:rsid w:val="00BD093C"/>
    <w:rsid w:val="00BD0D23"/>
    <w:rsid w:val="00BD1844"/>
    <w:rsid w:val="00BD2F69"/>
    <w:rsid w:val="00BD4468"/>
    <w:rsid w:val="00BD4D0B"/>
    <w:rsid w:val="00BD5A28"/>
    <w:rsid w:val="00BD60C1"/>
    <w:rsid w:val="00BD7382"/>
    <w:rsid w:val="00BD7DFE"/>
    <w:rsid w:val="00BE00D1"/>
    <w:rsid w:val="00BE1C9C"/>
    <w:rsid w:val="00BE2079"/>
    <w:rsid w:val="00BE4768"/>
    <w:rsid w:val="00BE5FD8"/>
    <w:rsid w:val="00BE726A"/>
    <w:rsid w:val="00BE7910"/>
    <w:rsid w:val="00BF0220"/>
    <w:rsid w:val="00BF03CE"/>
    <w:rsid w:val="00BF1A95"/>
    <w:rsid w:val="00BF1E9F"/>
    <w:rsid w:val="00BF2567"/>
    <w:rsid w:val="00BF2A03"/>
    <w:rsid w:val="00BF2E6E"/>
    <w:rsid w:val="00BF32FF"/>
    <w:rsid w:val="00BF4FC0"/>
    <w:rsid w:val="00BF52CC"/>
    <w:rsid w:val="00BF7358"/>
    <w:rsid w:val="00BF748E"/>
    <w:rsid w:val="00C00042"/>
    <w:rsid w:val="00C0004A"/>
    <w:rsid w:val="00C008BE"/>
    <w:rsid w:val="00C00E81"/>
    <w:rsid w:val="00C01C0F"/>
    <w:rsid w:val="00C01E56"/>
    <w:rsid w:val="00C01F0E"/>
    <w:rsid w:val="00C02BD6"/>
    <w:rsid w:val="00C04402"/>
    <w:rsid w:val="00C05B1C"/>
    <w:rsid w:val="00C0643E"/>
    <w:rsid w:val="00C10347"/>
    <w:rsid w:val="00C10405"/>
    <w:rsid w:val="00C109C8"/>
    <w:rsid w:val="00C10D9D"/>
    <w:rsid w:val="00C11266"/>
    <w:rsid w:val="00C11ADC"/>
    <w:rsid w:val="00C14C67"/>
    <w:rsid w:val="00C14E02"/>
    <w:rsid w:val="00C15212"/>
    <w:rsid w:val="00C171C7"/>
    <w:rsid w:val="00C2174D"/>
    <w:rsid w:val="00C21EB5"/>
    <w:rsid w:val="00C222C7"/>
    <w:rsid w:val="00C25DAF"/>
    <w:rsid w:val="00C265BF"/>
    <w:rsid w:val="00C26B81"/>
    <w:rsid w:val="00C300AF"/>
    <w:rsid w:val="00C3181C"/>
    <w:rsid w:val="00C32B49"/>
    <w:rsid w:val="00C32FCF"/>
    <w:rsid w:val="00C33253"/>
    <w:rsid w:val="00C3396F"/>
    <w:rsid w:val="00C3412A"/>
    <w:rsid w:val="00C35D77"/>
    <w:rsid w:val="00C36230"/>
    <w:rsid w:val="00C368B2"/>
    <w:rsid w:val="00C36FB0"/>
    <w:rsid w:val="00C40167"/>
    <w:rsid w:val="00C41053"/>
    <w:rsid w:val="00C412B3"/>
    <w:rsid w:val="00C42514"/>
    <w:rsid w:val="00C42E0F"/>
    <w:rsid w:val="00C42E77"/>
    <w:rsid w:val="00C431E2"/>
    <w:rsid w:val="00C43A5A"/>
    <w:rsid w:val="00C43D6A"/>
    <w:rsid w:val="00C4448A"/>
    <w:rsid w:val="00C44792"/>
    <w:rsid w:val="00C505EB"/>
    <w:rsid w:val="00C50BEC"/>
    <w:rsid w:val="00C50C3A"/>
    <w:rsid w:val="00C515C2"/>
    <w:rsid w:val="00C525C0"/>
    <w:rsid w:val="00C53FE2"/>
    <w:rsid w:val="00C5456D"/>
    <w:rsid w:val="00C54A0C"/>
    <w:rsid w:val="00C55C91"/>
    <w:rsid w:val="00C57C0F"/>
    <w:rsid w:val="00C610C3"/>
    <w:rsid w:val="00C61BB6"/>
    <w:rsid w:val="00C63363"/>
    <w:rsid w:val="00C63DEC"/>
    <w:rsid w:val="00C646EA"/>
    <w:rsid w:val="00C65A3B"/>
    <w:rsid w:val="00C67945"/>
    <w:rsid w:val="00C70402"/>
    <w:rsid w:val="00C70894"/>
    <w:rsid w:val="00C7145E"/>
    <w:rsid w:val="00C71561"/>
    <w:rsid w:val="00C71804"/>
    <w:rsid w:val="00C7263D"/>
    <w:rsid w:val="00C764A7"/>
    <w:rsid w:val="00C8338A"/>
    <w:rsid w:val="00C83AB0"/>
    <w:rsid w:val="00C83D07"/>
    <w:rsid w:val="00C857A5"/>
    <w:rsid w:val="00C864E2"/>
    <w:rsid w:val="00C8710C"/>
    <w:rsid w:val="00C8713B"/>
    <w:rsid w:val="00C9018A"/>
    <w:rsid w:val="00C90201"/>
    <w:rsid w:val="00C90BB5"/>
    <w:rsid w:val="00C91165"/>
    <w:rsid w:val="00C91625"/>
    <w:rsid w:val="00C92733"/>
    <w:rsid w:val="00C92904"/>
    <w:rsid w:val="00C92E1E"/>
    <w:rsid w:val="00C92E6D"/>
    <w:rsid w:val="00C9420A"/>
    <w:rsid w:val="00C951DE"/>
    <w:rsid w:val="00C95BB7"/>
    <w:rsid w:val="00C96DB6"/>
    <w:rsid w:val="00CA0072"/>
    <w:rsid w:val="00CA04CC"/>
    <w:rsid w:val="00CA27D8"/>
    <w:rsid w:val="00CA3B8C"/>
    <w:rsid w:val="00CA3E32"/>
    <w:rsid w:val="00CA5944"/>
    <w:rsid w:val="00CA7019"/>
    <w:rsid w:val="00CB06E6"/>
    <w:rsid w:val="00CB1150"/>
    <w:rsid w:val="00CB1A28"/>
    <w:rsid w:val="00CB28BD"/>
    <w:rsid w:val="00CB3301"/>
    <w:rsid w:val="00CB338A"/>
    <w:rsid w:val="00CB4307"/>
    <w:rsid w:val="00CB4EDE"/>
    <w:rsid w:val="00CB5CD6"/>
    <w:rsid w:val="00CB5E24"/>
    <w:rsid w:val="00CB64D2"/>
    <w:rsid w:val="00CB72AF"/>
    <w:rsid w:val="00CB7600"/>
    <w:rsid w:val="00CB77A7"/>
    <w:rsid w:val="00CC0311"/>
    <w:rsid w:val="00CC0F39"/>
    <w:rsid w:val="00CC2EBD"/>
    <w:rsid w:val="00CC2F2A"/>
    <w:rsid w:val="00CC40EF"/>
    <w:rsid w:val="00CC4532"/>
    <w:rsid w:val="00CC5785"/>
    <w:rsid w:val="00CC5E5D"/>
    <w:rsid w:val="00CC783E"/>
    <w:rsid w:val="00CD3691"/>
    <w:rsid w:val="00CD3B6C"/>
    <w:rsid w:val="00CD3B92"/>
    <w:rsid w:val="00CD4205"/>
    <w:rsid w:val="00CD54AC"/>
    <w:rsid w:val="00CD72EE"/>
    <w:rsid w:val="00CD7B71"/>
    <w:rsid w:val="00CE2711"/>
    <w:rsid w:val="00CE2AAD"/>
    <w:rsid w:val="00CE2ECF"/>
    <w:rsid w:val="00CE3402"/>
    <w:rsid w:val="00CE3BA8"/>
    <w:rsid w:val="00CE5B8F"/>
    <w:rsid w:val="00CE6D6A"/>
    <w:rsid w:val="00CE73C3"/>
    <w:rsid w:val="00CE7A11"/>
    <w:rsid w:val="00CF0DEE"/>
    <w:rsid w:val="00CF2CAF"/>
    <w:rsid w:val="00CF2E98"/>
    <w:rsid w:val="00CF3CE8"/>
    <w:rsid w:val="00CF3E8B"/>
    <w:rsid w:val="00CF40C3"/>
    <w:rsid w:val="00CF45A2"/>
    <w:rsid w:val="00CF4E0C"/>
    <w:rsid w:val="00CF56F8"/>
    <w:rsid w:val="00CF5FE0"/>
    <w:rsid w:val="00CF6498"/>
    <w:rsid w:val="00CF6CFB"/>
    <w:rsid w:val="00CF7B5A"/>
    <w:rsid w:val="00CF7BB5"/>
    <w:rsid w:val="00D004BE"/>
    <w:rsid w:val="00D01703"/>
    <w:rsid w:val="00D02190"/>
    <w:rsid w:val="00D03D4F"/>
    <w:rsid w:val="00D03EB1"/>
    <w:rsid w:val="00D05F64"/>
    <w:rsid w:val="00D07DD3"/>
    <w:rsid w:val="00D11649"/>
    <w:rsid w:val="00D11909"/>
    <w:rsid w:val="00D129A0"/>
    <w:rsid w:val="00D1338D"/>
    <w:rsid w:val="00D13D59"/>
    <w:rsid w:val="00D14468"/>
    <w:rsid w:val="00D1704E"/>
    <w:rsid w:val="00D17A41"/>
    <w:rsid w:val="00D17DC0"/>
    <w:rsid w:val="00D200FA"/>
    <w:rsid w:val="00D20C73"/>
    <w:rsid w:val="00D20E4A"/>
    <w:rsid w:val="00D21681"/>
    <w:rsid w:val="00D21E18"/>
    <w:rsid w:val="00D230F4"/>
    <w:rsid w:val="00D23B01"/>
    <w:rsid w:val="00D23D25"/>
    <w:rsid w:val="00D253A4"/>
    <w:rsid w:val="00D27D54"/>
    <w:rsid w:val="00D27FBB"/>
    <w:rsid w:val="00D30122"/>
    <w:rsid w:val="00D31839"/>
    <w:rsid w:val="00D33174"/>
    <w:rsid w:val="00D34CAE"/>
    <w:rsid w:val="00D34E64"/>
    <w:rsid w:val="00D36799"/>
    <w:rsid w:val="00D37602"/>
    <w:rsid w:val="00D37971"/>
    <w:rsid w:val="00D4263F"/>
    <w:rsid w:val="00D444B9"/>
    <w:rsid w:val="00D45636"/>
    <w:rsid w:val="00D45A1D"/>
    <w:rsid w:val="00D5088D"/>
    <w:rsid w:val="00D55754"/>
    <w:rsid w:val="00D60B4F"/>
    <w:rsid w:val="00D61077"/>
    <w:rsid w:val="00D612DA"/>
    <w:rsid w:val="00D617AA"/>
    <w:rsid w:val="00D61C08"/>
    <w:rsid w:val="00D62FD3"/>
    <w:rsid w:val="00D6345E"/>
    <w:rsid w:val="00D63D19"/>
    <w:rsid w:val="00D64986"/>
    <w:rsid w:val="00D6595C"/>
    <w:rsid w:val="00D6611F"/>
    <w:rsid w:val="00D6639A"/>
    <w:rsid w:val="00D6667D"/>
    <w:rsid w:val="00D67719"/>
    <w:rsid w:val="00D67AB4"/>
    <w:rsid w:val="00D67D9D"/>
    <w:rsid w:val="00D70DF1"/>
    <w:rsid w:val="00D72635"/>
    <w:rsid w:val="00D72F92"/>
    <w:rsid w:val="00D7320E"/>
    <w:rsid w:val="00D73D1D"/>
    <w:rsid w:val="00D7412F"/>
    <w:rsid w:val="00D75574"/>
    <w:rsid w:val="00D76DEB"/>
    <w:rsid w:val="00D76E99"/>
    <w:rsid w:val="00D774F9"/>
    <w:rsid w:val="00D80149"/>
    <w:rsid w:val="00D80447"/>
    <w:rsid w:val="00D808BF"/>
    <w:rsid w:val="00D83CA2"/>
    <w:rsid w:val="00D84AC3"/>
    <w:rsid w:val="00D84E3F"/>
    <w:rsid w:val="00D866F5"/>
    <w:rsid w:val="00D87153"/>
    <w:rsid w:val="00D874AD"/>
    <w:rsid w:val="00D906EF"/>
    <w:rsid w:val="00D925E5"/>
    <w:rsid w:val="00D92832"/>
    <w:rsid w:val="00D93342"/>
    <w:rsid w:val="00D9334D"/>
    <w:rsid w:val="00D94799"/>
    <w:rsid w:val="00D94997"/>
    <w:rsid w:val="00D96DFC"/>
    <w:rsid w:val="00DA095A"/>
    <w:rsid w:val="00DA150B"/>
    <w:rsid w:val="00DA30EE"/>
    <w:rsid w:val="00DA358F"/>
    <w:rsid w:val="00DA3CB2"/>
    <w:rsid w:val="00DA49AE"/>
    <w:rsid w:val="00DA5C7B"/>
    <w:rsid w:val="00DA63E5"/>
    <w:rsid w:val="00DA66C4"/>
    <w:rsid w:val="00DA697E"/>
    <w:rsid w:val="00DA6AB1"/>
    <w:rsid w:val="00DA7B32"/>
    <w:rsid w:val="00DB0E4B"/>
    <w:rsid w:val="00DB314D"/>
    <w:rsid w:val="00DB396E"/>
    <w:rsid w:val="00DB3F2F"/>
    <w:rsid w:val="00DB5A5A"/>
    <w:rsid w:val="00DB5FCF"/>
    <w:rsid w:val="00DB6BB7"/>
    <w:rsid w:val="00DB7232"/>
    <w:rsid w:val="00DC3554"/>
    <w:rsid w:val="00DC3712"/>
    <w:rsid w:val="00DC378A"/>
    <w:rsid w:val="00DC3C40"/>
    <w:rsid w:val="00DC3D15"/>
    <w:rsid w:val="00DC6377"/>
    <w:rsid w:val="00DC79A1"/>
    <w:rsid w:val="00DC7A95"/>
    <w:rsid w:val="00DC7BA2"/>
    <w:rsid w:val="00DD0BCF"/>
    <w:rsid w:val="00DD1E27"/>
    <w:rsid w:val="00DD2859"/>
    <w:rsid w:val="00DD2C46"/>
    <w:rsid w:val="00DD2C94"/>
    <w:rsid w:val="00DD32D1"/>
    <w:rsid w:val="00DD4603"/>
    <w:rsid w:val="00DD5DA2"/>
    <w:rsid w:val="00DD6692"/>
    <w:rsid w:val="00DD6E5D"/>
    <w:rsid w:val="00DD7525"/>
    <w:rsid w:val="00DE0147"/>
    <w:rsid w:val="00DE4C25"/>
    <w:rsid w:val="00DE67B2"/>
    <w:rsid w:val="00DE7081"/>
    <w:rsid w:val="00DE7B5F"/>
    <w:rsid w:val="00DE7F47"/>
    <w:rsid w:val="00DF0596"/>
    <w:rsid w:val="00DF2620"/>
    <w:rsid w:val="00DF2EE5"/>
    <w:rsid w:val="00DF3850"/>
    <w:rsid w:val="00DF4377"/>
    <w:rsid w:val="00DF5873"/>
    <w:rsid w:val="00DF786E"/>
    <w:rsid w:val="00E0067E"/>
    <w:rsid w:val="00E0162E"/>
    <w:rsid w:val="00E01FD2"/>
    <w:rsid w:val="00E024F5"/>
    <w:rsid w:val="00E0272B"/>
    <w:rsid w:val="00E02ADD"/>
    <w:rsid w:val="00E03DF4"/>
    <w:rsid w:val="00E04237"/>
    <w:rsid w:val="00E046E5"/>
    <w:rsid w:val="00E04813"/>
    <w:rsid w:val="00E05CCA"/>
    <w:rsid w:val="00E05DB8"/>
    <w:rsid w:val="00E07937"/>
    <w:rsid w:val="00E11CC9"/>
    <w:rsid w:val="00E128EA"/>
    <w:rsid w:val="00E13A34"/>
    <w:rsid w:val="00E13C00"/>
    <w:rsid w:val="00E13E11"/>
    <w:rsid w:val="00E14874"/>
    <w:rsid w:val="00E14CAF"/>
    <w:rsid w:val="00E15566"/>
    <w:rsid w:val="00E16CCF"/>
    <w:rsid w:val="00E17D33"/>
    <w:rsid w:val="00E200C8"/>
    <w:rsid w:val="00E205AD"/>
    <w:rsid w:val="00E21158"/>
    <w:rsid w:val="00E22A80"/>
    <w:rsid w:val="00E23DAD"/>
    <w:rsid w:val="00E25B9F"/>
    <w:rsid w:val="00E26113"/>
    <w:rsid w:val="00E26A92"/>
    <w:rsid w:val="00E279A4"/>
    <w:rsid w:val="00E30373"/>
    <w:rsid w:val="00E3088A"/>
    <w:rsid w:val="00E33076"/>
    <w:rsid w:val="00E349D4"/>
    <w:rsid w:val="00E3530C"/>
    <w:rsid w:val="00E36CB5"/>
    <w:rsid w:val="00E37B61"/>
    <w:rsid w:val="00E43106"/>
    <w:rsid w:val="00E4450D"/>
    <w:rsid w:val="00E44724"/>
    <w:rsid w:val="00E50CE5"/>
    <w:rsid w:val="00E510CE"/>
    <w:rsid w:val="00E51C93"/>
    <w:rsid w:val="00E52BAB"/>
    <w:rsid w:val="00E53AB6"/>
    <w:rsid w:val="00E53DE7"/>
    <w:rsid w:val="00E54758"/>
    <w:rsid w:val="00E55471"/>
    <w:rsid w:val="00E5622D"/>
    <w:rsid w:val="00E567EE"/>
    <w:rsid w:val="00E571E4"/>
    <w:rsid w:val="00E61C89"/>
    <w:rsid w:val="00E62153"/>
    <w:rsid w:val="00E62693"/>
    <w:rsid w:val="00E6281A"/>
    <w:rsid w:val="00E63BE5"/>
    <w:rsid w:val="00E64E4A"/>
    <w:rsid w:val="00E65A45"/>
    <w:rsid w:val="00E67A76"/>
    <w:rsid w:val="00E67F9A"/>
    <w:rsid w:val="00E70234"/>
    <w:rsid w:val="00E7039C"/>
    <w:rsid w:val="00E71A3C"/>
    <w:rsid w:val="00E72EFA"/>
    <w:rsid w:val="00E738F2"/>
    <w:rsid w:val="00E73F90"/>
    <w:rsid w:val="00E752AB"/>
    <w:rsid w:val="00E778AE"/>
    <w:rsid w:val="00E778F4"/>
    <w:rsid w:val="00E80FD9"/>
    <w:rsid w:val="00E82E92"/>
    <w:rsid w:val="00E85D7B"/>
    <w:rsid w:val="00E861E5"/>
    <w:rsid w:val="00E8631B"/>
    <w:rsid w:val="00E86603"/>
    <w:rsid w:val="00E9069B"/>
    <w:rsid w:val="00E90DF3"/>
    <w:rsid w:val="00E92604"/>
    <w:rsid w:val="00E92E6C"/>
    <w:rsid w:val="00E93104"/>
    <w:rsid w:val="00E9334D"/>
    <w:rsid w:val="00E93E66"/>
    <w:rsid w:val="00E940C0"/>
    <w:rsid w:val="00E9503F"/>
    <w:rsid w:val="00E950AA"/>
    <w:rsid w:val="00E9585C"/>
    <w:rsid w:val="00E9728B"/>
    <w:rsid w:val="00EA0ADD"/>
    <w:rsid w:val="00EA159F"/>
    <w:rsid w:val="00EA25A5"/>
    <w:rsid w:val="00EA5398"/>
    <w:rsid w:val="00EA55DC"/>
    <w:rsid w:val="00EA5B42"/>
    <w:rsid w:val="00EA5E61"/>
    <w:rsid w:val="00EA60FF"/>
    <w:rsid w:val="00EA6DD7"/>
    <w:rsid w:val="00EA7297"/>
    <w:rsid w:val="00EB21F5"/>
    <w:rsid w:val="00EB27E3"/>
    <w:rsid w:val="00EB2EA0"/>
    <w:rsid w:val="00EB3DDF"/>
    <w:rsid w:val="00EB47C2"/>
    <w:rsid w:val="00EB4CA2"/>
    <w:rsid w:val="00EB56C6"/>
    <w:rsid w:val="00EB7F79"/>
    <w:rsid w:val="00EC1BED"/>
    <w:rsid w:val="00EC2F3F"/>
    <w:rsid w:val="00EC2F93"/>
    <w:rsid w:val="00EC3574"/>
    <w:rsid w:val="00EC370C"/>
    <w:rsid w:val="00EC3F6A"/>
    <w:rsid w:val="00EC40A8"/>
    <w:rsid w:val="00EC4F74"/>
    <w:rsid w:val="00EC5B5D"/>
    <w:rsid w:val="00EC6283"/>
    <w:rsid w:val="00EC7A74"/>
    <w:rsid w:val="00ED0EC2"/>
    <w:rsid w:val="00ED1DD8"/>
    <w:rsid w:val="00ED29E0"/>
    <w:rsid w:val="00ED79DE"/>
    <w:rsid w:val="00ED7F20"/>
    <w:rsid w:val="00EE1BBE"/>
    <w:rsid w:val="00EE336B"/>
    <w:rsid w:val="00EE3B90"/>
    <w:rsid w:val="00EE5890"/>
    <w:rsid w:val="00EE6AE9"/>
    <w:rsid w:val="00EF002A"/>
    <w:rsid w:val="00EF06BE"/>
    <w:rsid w:val="00EF1600"/>
    <w:rsid w:val="00EF2419"/>
    <w:rsid w:val="00EF2E7E"/>
    <w:rsid w:val="00EF2F31"/>
    <w:rsid w:val="00EF37AF"/>
    <w:rsid w:val="00EF4018"/>
    <w:rsid w:val="00EF46D6"/>
    <w:rsid w:val="00EF4B60"/>
    <w:rsid w:val="00EF6E2F"/>
    <w:rsid w:val="00EF6EBE"/>
    <w:rsid w:val="00EF789E"/>
    <w:rsid w:val="00F00FA8"/>
    <w:rsid w:val="00F017BB"/>
    <w:rsid w:val="00F01A5C"/>
    <w:rsid w:val="00F03754"/>
    <w:rsid w:val="00F03A7F"/>
    <w:rsid w:val="00F05740"/>
    <w:rsid w:val="00F05CE3"/>
    <w:rsid w:val="00F05D9E"/>
    <w:rsid w:val="00F07E0A"/>
    <w:rsid w:val="00F10AC6"/>
    <w:rsid w:val="00F10BE4"/>
    <w:rsid w:val="00F12278"/>
    <w:rsid w:val="00F13BD8"/>
    <w:rsid w:val="00F1486A"/>
    <w:rsid w:val="00F152B5"/>
    <w:rsid w:val="00F1566B"/>
    <w:rsid w:val="00F16393"/>
    <w:rsid w:val="00F16B91"/>
    <w:rsid w:val="00F20C8B"/>
    <w:rsid w:val="00F21317"/>
    <w:rsid w:val="00F21618"/>
    <w:rsid w:val="00F21925"/>
    <w:rsid w:val="00F24889"/>
    <w:rsid w:val="00F249B5"/>
    <w:rsid w:val="00F269CA"/>
    <w:rsid w:val="00F31BE6"/>
    <w:rsid w:val="00F32000"/>
    <w:rsid w:val="00F320C7"/>
    <w:rsid w:val="00F32304"/>
    <w:rsid w:val="00F3272C"/>
    <w:rsid w:val="00F334BD"/>
    <w:rsid w:val="00F337A3"/>
    <w:rsid w:val="00F33BC9"/>
    <w:rsid w:val="00F33C83"/>
    <w:rsid w:val="00F3621E"/>
    <w:rsid w:val="00F3720D"/>
    <w:rsid w:val="00F37FB5"/>
    <w:rsid w:val="00F4011C"/>
    <w:rsid w:val="00F4050C"/>
    <w:rsid w:val="00F40BB9"/>
    <w:rsid w:val="00F43552"/>
    <w:rsid w:val="00F43899"/>
    <w:rsid w:val="00F461A1"/>
    <w:rsid w:val="00F46B43"/>
    <w:rsid w:val="00F46BB9"/>
    <w:rsid w:val="00F50AAA"/>
    <w:rsid w:val="00F518C4"/>
    <w:rsid w:val="00F520C0"/>
    <w:rsid w:val="00F52966"/>
    <w:rsid w:val="00F52A50"/>
    <w:rsid w:val="00F52BC4"/>
    <w:rsid w:val="00F539F6"/>
    <w:rsid w:val="00F55175"/>
    <w:rsid w:val="00F60339"/>
    <w:rsid w:val="00F60974"/>
    <w:rsid w:val="00F61192"/>
    <w:rsid w:val="00F634C3"/>
    <w:rsid w:val="00F70963"/>
    <w:rsid w:val="00F70DAE"/>
    <w:rsid w:val="00F70F34"/>
    <w:rsid w:val="00F71116"/>
    <w:rsid w:val="00F7376D"/>
    <w:rsid w:val="00F74DB2"/>
    <w:rsid w:val="00F75EE8"/>
    <w:rsid w:val="00F76DFD"/>
    <w:rsid w:val="00F80040"/>
    <w:rsid w:val="00F8120C"/>
    <w:rsid w:val="00F814A9"/>
    <w:rsid w:val="00F81E22"/>
    <w:rsid w:val="00F82AB1"/>
    <w:rsid w:val="00F82EE0"/>
    <w:rsid w:val="00F85A39"/>
    <w:rsid w:val="00F86152"/>
    <w:rsid w:val="00F861BF"/>
    <w:rsid w:val="00F86B9F"/>
    <w:rsid w:val="00F87AD2"/>
    <w:rsid w:val="00F901A2"/>
    <w:rsid w:val="00F909DD"/>
    <w:rsid w:val="00F91140"/>
    <w:rsid w:val="00F91BF1"/>
    <w:rsid w:val="00F938BB"/>
    <w:rsid w:val="00F93E3C"/>
    <w:rsid w:val="00F94A7D"/>
    <w:rsid w:val="00F95089"/>
    <w:rsid w:val="00F954E7"/>
    <w:rsid w:val="00F9578C"/>
    <w:rsid w:val="00F965C7"/>
    <w:rsid w:val="00F967F9"/>
    <w:rsid w:val="00F96C66"/>
    <w:rsid w:val="00F97617"/>
    <w:rsid w:val="00FA078D"/>
    <w:rsid w:val="00FA1219"/>
    <w:rsid w:val="00FA1261"/>
    <w:rsid w:val="00FA1AF5"/>
    <w:rsid w:val="00FA379E"/>
    <w:rsid w:val="00FA4C16"/>
    <w:rsid w:val="00FA52B8"/>
    <w:rsid w:val="00FA53DA"/>
    <w:rsid w:val="00FA6892"/>
    <w:rsid w:val="00FA7522"/>
    <w:rsid w:val="00FA7A2F"/>
    <w:rsid w:val="00FA7D03"/>
    <w:rsid w:val="00FB00E8"/>
    <w:rsid w:val="00FB05F8"/>
    <w:rsid w:val="00FB08A6"/>
    <w:rsid w:val="00FB09CD"/>
    <w:rsid w:val="00FB200D"/>
    <w:rsid w:val="00FB2B94"/>
    <w:rsid w:val="00FB2D7C"/>
    <w:rsid w:val="00FB48C5"/>
    <w:rsid w:val="00FB73D2"/>
    <w:rsid w:val="00FB76D8"/>
    <w:rsid w:val="00FC0214"/>
    <w:rsid w:val="00FC1D4A"/>
    <w:rsid w:val="00FC4807"/>
    <w:rsid w:val="00FC4B31"/>
    <w:rsid w:val="00FC54C6"/>
    <w:rsid w:val="00FC741E"/>
    <w:rsid w:val="00FD08F9"/>
    <w:rsid w:val="00FD0C7E"/>
    <w:rsid w:val="00FD2BE2"/>
    <w:rsid w:val="00FD3C38"/>
    <w:rsid w:val="00FD5C2A"/>
    <w:rsid w:val="00FD6EDC"/>
    <w:rsid w:val="00FD70D0"/>
    <w:rsid w:val="00FE0740"/>
    <w:rsid w:val="00FE469B"/>
    <w:rsid w:val="00FE4A3B"/>
    <w:rsid w:val="00FE73DA"/>
    <w:rsid w:val="00FF0F90"/>
    <w:rsid w:val="00FF30DD"/>
    <w:rsid w:val="00FF3F14"/>
    <w:rsid w:val="00FF4A28"/>
    <w:rsid w:val="00FF4ED6"/>
    <w:rsid w:val="00FF62C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733134E4-7EB9-4254-82A2-F8038ADE4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 w:type="character" w:styleId="PageNumber">
    <w:name w:val="page number"/>
    <w:basedOn w:val="DefaultParagraphFont"/>
    <w:uiPriority w:val="99"/>
    <w:semiHidden/>
    <w:unhideWhenUsed/>
    <w:rsid w:val="00FF3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alleninstitute.github.io/AllenSDK/"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bservatory.brain-map.org/visualcodin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c2998@columbia.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kuitang/fwmatch-public"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hanshuting/graph_ensem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CF18EC-CF5E-44C8-93DC-C506C5A2E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95</TotalTime>
  <Pages>41</Pages>
  <Words>16226</Words>
  <Characters>92491</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08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229</cp:revision>
  <cp:lastPrinted>2016-10-14T20:56:00Z</cp:lastPrinted>
  <dcterms:created xsi:type="dcterms:W3CDTF">2017-01-30T22:15:00Z</dcterms:created>
  <dcterms:modified xsi:type="dcterms:W3CDTF">2017-03-07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